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3790" w:rsidRDefault="00785CA6" w:rsidP="00785CA6">
      <w:pPr>
        <w:jc w:val="center"/>
        <w:outlineLvl w:val="0"/>
        <w:rPr>
          <w:rFonts w:ascii="Times New Roman" w:hAnsi="Times New Roman" w:cs="Times New Roman"/>
          <w:sz w:val="28"/>
        </w:rPr>
      </w:pPr>
      <w:r w:rsidRPr="00993790">
        <w:rPr>
          <w:rFonts w:ascii="Times New Roman" w:hAnsi="Times New Roman" w:cs="Times New Roman"/>
          <w:sz w:val="28"/>
        </w:rPr>
        <w:t>T</w:t>
      </w:r>
      <w:r w:rsidR="007D4CC3" w:rsidRPr="00993790">
        <w:rPr>
          <w:rFonts w:ascii="Times New Roman" w:hAnsi="Times New Roman" w:cs="Times New Roman"/>
          <w:sz w:val="28"/>
        </w:rPr>
        <w:t>HERMAL, FLAMMABILITY</w:t>
      </w:r>
      <w:r w:rsidR="00BF08E1" w:rsidRPr="00993790">
        <w:rPr>
          <w:rFonts w:ascii="Times New Roman" w:hAnsi="Times New Roman" w:cs="Times New Roman"/>
          <w:sz w:val="28"/>
        </w:rPr>
        <w:t>,</w:t>
      </w:r>
      <w:r w:rsidR="007D4CC3" w:rsidRPr="00993790">
        <w:rPr>
          <w:rFonts w:ascii="Times New Roman" w:hAnsi="Times New Roman" w:cs="Times New Roman"/>
          <w:sz w:val="28"/>
        </w:rPr>
        <w:t xml:space="preserve"> AND MORPHOLOGICAL PROPERTIES </w:t>
      </w:r>
    </w:p>
    <w:p w:rsidR="00993790" w:rsidRDefault="007D4CC3" w:rsidP="00785CA6">
      <w:pPr>
        <w:jc w:val="center"/>
        <w:outlineLvl w:val="0"/>
        <w:rPr>
          <w:rFonts w:ascii="Times New Roman" w:hAnsi="Times New Roman" w:cs="Times New Roman"/>
          <w:sz w:val="28"/>
        </w:rPr>
      </w:pPr>
      <w:r w:rsidRPr="00993790">
        <w:rPr>
          <w:rFonts w:ascii="Times New Roman" w:hAnsi="Times New Roman" w:cs="Times New Roman"/>
          <w:sz w:val="28"/>
        </w:rPr>
        <w:t>OF SEPIOLITE</w:t>
      </w:r>
      <w:r w:rsidR="005F620A" w:rsidRPr="00993790">
        <w:rPr>
          <w:rFonts w:ascii="Times New Roman" w:hAnsi="Times New Roman" w:cs="Times New Roman"/>
          <w:sz w:val="28"/>
        </w:rPr>
        <w:t>-</w:t>
      </w:r>
      <w:r w:rsidRPr="00993790">
        <w:rPr>
          <w:rFonts w:ascii="Times New Roman" w:hAnsi="Times New Roman" w:cs="Times New Roman"/>
          <w:sz w:val="28"/>
        </w:rPr>
        <w:t xml:space="preserve">FILLED ETHYLENE PROPYLENE DIENE </w:t>
      </w:r>
    </w:p>
    <w:p w:rsidR="00785CA6" w:rsidRPr="00993790" w:rsidRDefault="007D4CC3" w:rsidP="00785CA6">
      <w:pPr>
        <w:jc w:val="center"/>
        <w:outlineLvl w:val="0"/>
        <w:rPr>
          <w:rFonts w:ascii="Times New Roman" w:hAnsi="Times New Roman" w:cs="Times New Roman"/>
          <w:sz w:val="28"/>
        </w:rPr>
      </w:pPr>
      <w:r w:rsidRPr="00993790">
        <w:rPr>
          <w:rFonts w:ascii="Times New Roman" w:hAnsi="Times New Roman" w:cs="Times New Roman"/>
          <w:sz w:val="28"/>
        </w:rPr>
        <w:t xml:space="preserve">MONOMER COMPOSITES </w:t>
      </w:r>
    </w:p>
    <w:p w:rsidR="00785CA6" w:rsidRPr="00993790" w:rsidRDefault="00785CA6" w:rsidP="009C4E07">
      <w:pPr>
        <w:jc w:val="center"/>
        <w:outlineLvl w:val="0"/>
        <w:rPr>
          <w:rFonts w:ascii="Times New Roman" w:hAnsi="Times New Roman" w:cs="Times New Roman"/>
          <w:b/>
          <w:sz w:val="24"/>
        </w:rPr>
      </w:pPr>
    </w:p>
    <w:p w:rsidR="00993790" w:rsidRDefault="00E448ED" w:rsidP="00785CA6">
      <w:pPr>
        <w:jc w:val="center"/>
        <w:outlineLvl w:val="0"/>
        <w:rPr>
          <w:rFonts w:ascii="Times New Roman" w:hAnsi="Times New Roman" w:cs="Times New Roman"/>
          <w:sz w:val="24"/>
          <w:lang w:val="ms-MY"/>
        </w:rPr>
      </w:pPr>
      <w:r w:rsidRPr="00993790">
        <w:rPr>
          <w:rFonts w:ascii="Times New Roman" w:hAnsi="Times New Roman" w:cs="Times New Roman"/>
          <w:sz w:val="24"/>
        </w:rPr>
        <w:t>(</w:t>
      </w:r>
      <w:r w:rsidRPr="00993790">
        <w:rPr>
          <w:rFonts w:ascii="Times New Roman" w:hAnsi="Times New Roman" w:cs="Times New Roman"/>
          <w:sz w:val="24"/>
          <w:lang w:val="ms-MY"/>
        </w:rPr>
        <w:t xml:space="preserve">Sifat Terma, Kemudahbakaran dan Morfologi bagi Komposit Etilena Propilena </w:t>
      </w:r>
    </w:p>
    <w:p w:rsidR="00984EFA" w:rsidRDefault="00AA0746" w:rsidP="00993790">
      <w:pPr>
        <w:jc w:val="center"/>
        <w:outlineLvl w:val="0"/>
        <w:rPr>
          <w:rFonts w:ascii="Times New Roman" w:hAnsi="Times New Roman" w:cs="Times New Roman"/>
          <w:sz w:val="24"/>
        </w:rPr>
      </w:pPr>
      <w:r w:rsidRPr="00993790">
        <w:rPr>
          <w:rFonts w:ascii="Times New Roman" w:hAnsi="Times New Roman" w:cs="Times New Roman"/>
          <w:sz w:val="24"/>
          <w:lang w:val="ms-MY"/>
        </w:rPr>
        <w:t xml:space="preserve">Monomer </w:t>
      </w:r>
      <w:r w:rsidR="00E448ED" w:rsidRPr="00993790">
        <w:rPr>
          <w:rFonts w:ascii="Times New Roman" w:hAnsi="Times New Roman" w:cs="Times New Roman"/>
          <w:sz w:val="24"/>
          <w:lang w:val="ms-MY"/>
        </w:rPr>
        <w:t>Diena</w:t>
      </w:r>
      <w:r w:rsidR="00993790">
        <w:rPr>
          <w:rFonts w:ascii="Times New Roman" w:hAnsi="Times New Roman" w:cs="Times New Roman"/>
          <w:sz w:val="24"/>
          <w:lang w:val="ms-MY"/>
        </w:rPr>
        <w:t xml:space="preserve"> </w:t>
      </w:r>
      <w:r w:rsidR="000207CB" w:rsidRPr="00993790">
        <w:rPr>
          <w:rFonts w:ascii="Times New Roman" w:hAnsi="Times New Roman" w:cs="Times New Roman"/>
          <w:sz w:val="24"/>
          <w:lang w:val="ms-MY"/>
        </w:rPr>
        <w:t>Terisi Sepiolit</w:t>
      </w:r>
      <w:r w:rsidR="00785CA6" w:rsidRPr="00993790">
        <w:rPr>
          <w:rFonts w:ascii="Times New Roman" w:hAnsi="Times New Roman" w:cs="Times New Roman"/>
          <w:sz w:val="24"/>
        </w:rPr>
        <w:t>)</w:t>
      </w:r>
      <w:r w:rsidRPr="00993790">
        <w:rPr>
          <w:rFonts w:ascii="Times New Roman" w:hAnsi="Times New Roman" w:cs="Times New Roman"/>
          <w:sz w:val="24"/>
        </w:rPr>
        <w:t xml:space="preserve"> </w:t>
      </w:r>
    </w:p>
    <w:p w:rsidR="00993790" w:rsidRPr="00993790" w:rsidRDefault="00993790" w:rsidP="00993790">
      <w:pPr>
        <w:jc w:val="center"/>
        <w:outlineLvl w:val="0"/>
        <w:rPr>
          <w:rFonts w:ascii="Times New Roman" w:hAnsi="Times New Roman" w:cs="Times New Roman"/>
          <w:sz w:val="24"/>
        </w:rPr>
      </w:pPr>
    </w:p>
    <w:p w:rsidR="00785CA6" w:rsidRPr="00993790" w:rsidRDefault="00A07FAB" w:rsidP="00785CA6">
      <w:pPr>
        <w:jc w:val="center"/>
        <w:outlineLvl w:val="0"/>
        <w:rPr>
          <w:rFonts w:ascii="Times New Roman" w:hAnsi="Times New Roman" w:cs="Times New Roman"/>
          <w:szCs w:val="20"/>
          <w:vertAlign w:val="superscript"/>
        </w:rPr>
      </w:pPr>
      <w:r w:rsidRPr="00993790">
        <w:rPr>
          <w:rFonts w:ascii="Times New Roman" w:hAnsi="Times New Roman" w:cs="Times New Roman"/>
          <w:szCs w:val="20"/>
        </w:rPr>
        <w:t xml:space="preserve">Nurul </w:t>
      </w:r>
      <w:proofErr w:type="spellStart"/>
      <w:r w:rsidR="00785CA6" w:rsidRPr="00993790">
        <w:rPr>
          <w:rFonts w:ascii="Times New Roman" w:hAnsi="Times New Roman" w:cs="Times New Roman"/>
          <w:szCs w:val="20"/>
        </w:rPr>
        <w:t>A</w:t>
      </w:r>
      <w:r w:rsidRPr="00993790">
        <w:rPr>
          <w:rFonts w:ascii="Times New Roman" w:hAnsi="Times New Roman" w:cs="Times New Roman"/>
          <w:szCs w:val="20"/>
        </w:rPr>
        <w:t>izan</w:t>
      </w:r>
      <w:proofErr w:type="spellEnd"/>
      <w:r w:rsidRPr="00993790">
        <w:rPr>
          <w:rFonts w:ascii="Times New Roman" w:hAnsi="Times New Roman" w:cs="Times New Roman"/>
          <w:szCs w:val="20"/>
        </w:rPr>
        <w:t xml:space="preserve"> Mohd </w:t>
      </w:r>
      <w:proofErr w:type="spellStart"/>
      <w:r w:rsidRPr="00993790">
        <w:rPr>
          <w:rFonts w:ascii="Times New Roman" w:hAnsi="Times New Roman" w:cs="Times New Roman"/>
          <w:szCs w:val="20"/>
        </w:rPr>
        <w:t>Zaini</w:t>
      </w:r>
      <w:proofErr w:type="spellEnd"/>
      <w:r w:rsidR="00785CA6" w:rsidRPr="00993790">
        <w:rPr>
          <w:rFonts w:ascii="Times New Roman" w:hAnsi="Times New Roman" w:cs="Times New Roman"/>
          <w:szCs w:val="20"/>
        </w:rPr>
        <w:t>,</w:t>
      </w:r>
      <w:r w:rsidR="00E12167" w:rsidRPr="00993790">
        <w:rPr>
          <w:rFonts w:ascii="Times New Roman" w:hAnsi="Times New Roman" w:cs="Times New Roman"/>
          <w:szCs w:val="20"/>
        </w:rPr>
        <w:t xml:space="preserve"> </w:t>
      </w:r>
      <w:r w:rsidRPr="00993790">
        <w:rPr>
          <w:rFonts w:ascii="Times New Roman" w:hAnsi="Times New Roman" w:cs="Times New Roman"/>
          <w:szCs w:val="20"/>
        </w:rPr>
        <w:t>Hanafi Ismail</w:t>
      </w:r>
      <w:r w:rsidR="00E12167" w:rsidRPr="00993790">
        <w:rPr>
          <w:rFonts w:ascii="Times New Roman" w:hAnsi="Times New Roman" w:cs="Times New Roman"/>
          <w:szCs w:val="20"/>
          <w:vertAlign w:val="superscript"/>
        </w:rPr>
        <w:t>*</w:t>
      </w:r>
      <w:r w:rsidR="00785CA6" w:rsidRPr="00993790">
        <w:rPr>
          <w:rFonts w:ascii="Times New Roman" w:hAnsi="Times New Roman" w:cs="Times New Roman"/>
          <w:szCs w:val="20"/>
        </w:rPr>
        <w:t xml:space="preserve">, </w:t>
      </w:r>
      <w:proofErr w:type="spellStart"/>
      <w:r w:rsidR="00785CA6" w:rsidRPr="00993790">
        <w:rPr>
          <w:rFonts w:ascii="Times New Roman" w:hAnsi="Times New Roman" w:cs="Times New Roman"/>
          <w:szCs w:val="20"/>
        </w:rPr>
        <w:t>A</w:t>
      </w:r>
      <w:r w:rsidRPr="00993790">
        <w:rPr>
          <w:rFonts w:ascii="Times New Roman" w:hAnsi="Times New Roman" w:cs="Times New Roman"/>
          <w:szCs w:val="20"/>
        </w:rPr>
        <w:t>rjulizan</w:t>
      </w:r>
      <w:proofErr w:type="spellEnd"/>
      <w:r w:rsidRPr="00993790">
        <w:rPr>
          <w:rFonts w:ascii="Times New Roman" w:hAnsi="Times New Roman" w:cs="Times New Roman"/>
          <w:szCs w:val="20"/>
        </w:rPr>
        <w:t xml:space="preserve"> </w:t>
      </w:r>
      <w:proofErr w:type="spellStart"/>
      <w:r w:rsidRPr="00993790">
        <w:rPr>
          <w:rFonts w:ascii="Times New Roman" w:hAnsi="Times New Roman" w:cs="Times New Roman"/>
          <w:szCs w:val="20"/>
        </w:rPr>
        <w:t>Rusli</w:t>
      </w:r>
      <w:proofErr w:type="spellEnd"/>
    </w:p>
    <w:p w:rsidR="00A07FAB" w:rsidRPr="00993790" w:rsidRDefault="00A07FAB" w:rsidP="00785CA6">
      <w:pPr>
        <w:jc w:val="center"/>
        <w:outlineLvl w:val="0"/>
        <w:rPr>
          <w:rFonts w:ascii="Times New Roman" w:hAnsi="Times New Roman" w:cs="Times New Roman"/>
          <w:b/>
          <w:sz w:val="18"/>
          <w:szCs w:val="18"/>
        </w:rPr>
      </w:pPr>
    </w:p>
    <w:p w:rsidR="00785CA6" w:rsidRPr="00993790" w:rsidRDefault="00A07FAB" w:rsidP="00785CA6">
      <w:pPr>
        <w:jc w:val="center"/>
        <w:outlineLvl w:val="0"/>
        <w:rPr>
          <w:rFonts w:ascii="Times New Roman" w:hAnsi="Times New Roman" w:cs="Times New Roman"/>
          <w:i/>
          <w:sz w:val="18"/>
          <w:szCs w:val="18"/>
        </w:rPr>
      </w:pPr>
      <w:r w:rsidRPr="00993790">
        <w:rPr>
          <w:rFonts w:ascii="Times New Roman" w:hAnsi="Times New Roman" w:cs="Times New Roman"/>
          <w:i/>
          <w:sz w:val="18"/>
          <w:szCs w:val="18"/>
        </w:rPr>
        <w:t xml:space="preserve">School of Materials and Mineral Resources Engineering, </w:t>
      </w:r>
      <w:r w:rsidR="00E12167" w:rsidRPr="00993790">
        <w:rPr>
          <w:rFonts w:ascii="Times New Roman" w:hAnsi="Times New Roman" w:cs="Times New Roman"/>
          <w:i/>
          <w:sz w:val="18"/>
          <w:szCs w:val="18"/>
        </w:rPr>
        <w:t>Engineering Campus,</w:t>
      </w:r>
    </w:p>
    <w:p w:rsidR="00BC6A44" w:rsidRDefault="00785CA6" w:rsidP="00993790">
      <w:pPr>
        <w:jc w:val="center"/>
        <w:outlineLvl w:val="0"/>
        <w:rPr>
          <w:rFonts w:ascii="Times New Roman" w:hAnsi="Times New Roman" w:cs="Times New Roman"/>
          <w:i/>
          <w:sz w:val="18"/>
          <w:szCs w:val="18"/>
        </w:rPr>
      </w:pPr>
      <w:r w:rsidRPr="00993790">
        <w:rPr>
          <w:rFonts w:ascii="Times New Roman" w:hAnsi="Times New Roman" w:cs="Times New Roman"/>
          <w:i/>
          <w:sz w:val="18"/>
          <w:szCs w:val="18"/>
        </w:rPr>
        <w:t xml:space="preserve">Universiti </w:t>
      </w:r>
      <w:proofErr w:type="spellStart"/>
      <w:r w:rsidR="0046384C" w:rsidRPr="00993790">
        <w:rPr>
          <w:rFonts w:ascii="Times New Roman" w:hAnsi="Times New Roman" w:cs="Times New Roman"/>
          <w:i/>
          <w:sz w:val="18"/>
          <w:szCs w:val="18"/>
        </w:rPr>
        <w:t>Sains</w:t>
      </w:r>
      <w:proofErr w:type="spellEnd"/>
      <w:r w:rsidR="0046384C" w:rsidRPr="00993790">
        <w:rPr>
          <w:rFonts w:ascii="Times New Roman" w:hAnsi="Times New Roman" w:cs="Times New Roman"/>
          <w:i/>
          <w:sz w:val="18"/>
          <w:szCs w:val="18"/>
        </w:rPr>
        <w:t xml:space="preserve"> Malaysia</w:t>
      </w:r>
      <w:r w:rsidRPr="00993790">
        <w:rPr>
          <w:rFonts w:ascii="Times New Roman" w:hAnsi="Times New Roman" w:cs="Times New Roman"/>
          <w:i/>
          <w:sz w:val="18"/>
          <w:szCs w:val="18"/>
        </w:rPr>
        <w:t>,</w:t>
      </w:r>
      <w:r w:rsidR="0046384C" w:rsidRPr="00993790">
        <w:rPr>
          <w:rFonts w:ascii="Times New Roman" w:hAnsi="Times New Roman" w:cs="Times New Roman"/>
          <w:i/>
          <w:sz w:val="18"/>
          <w:szCs w:val="18"/>
        </w:rPr>
        <w:t>1</w:t>
      </w:r>
      <w:r w:rsidRPr="00993790">
        <w:rPr>
          <w:rFonts w:ascii="Times New Roman" w:hAnsi="Times New Roman" w:cs="Times New Roman"/>
          <w:i/>
          <w:sz w:val="18"/>
          <w:szCs w:val="18"/>
        </w:rPr>
        <w:t>4300</w:t>
      </w:r>
      <w:r w:rsidR="0046384C" w:rsidRPr="00993790">
        <w:rPr>
          <w:rFonts w:ascii="Times New Roman" w:hAnsi="Times New Roman" w:cs="Times New Roman"/>
          <w:i/>
          <w:sz w:val="18"/>
          <w:szCs w:val="18"/>
        </w:rPr>
        <w:t xml:space="preserve"> </w:t>
      </w:r>
      <w:proofErr w:type="spellStart"/>
      <w:r w:rsidR="0046384C" w:rsidRPr="00993790">
        <w:rPr>
          <w:rFonts w:ascii="Times New Roman" w:hAnsi="Times New Roman" w:cs="Times New Roman"/>
          <w:i/>
          <w:sz w:val="18"/>
          <w:szCs w:val="18"/>
        </w:rPr>
        <w:t>Nibong</w:t>
      </w:r>
      <w:proofErr w:type="spellEnd"/>
      <w:r w:rsidR="0046384C" w:rsidRPr="00993790">
        <w:rPr>
          <w:rFonts w:ascii="Times New Roman" w:hAnsi="Times New Roman" w:cs="Times New Roman"/>
          <w:i/>
          <w:sz w:val="18"/>
          <w:szCs w:val="18"/>
        </w:rPr>
        <w:t xml:space="preserve"> </w:t>
      </w:r>
      <w:proofErr w:type="spellStart"/>
      <w:r w:rsidR="0046384C" w:rsidRPr="00993790">
        <w:rPr>
          <w:rFonts w:ascii="Times New Roman" w:hAnsi="Times New Roman" w:cs="Times New Roman"/>
          <w:i/>
          <w:sz w:val="18"/>
          <w:szCs w:val="18"/>
        </w:rPr>
        <w:t>Tebal</w:t>
      </w:r>
      <w:proofErr w:type="spellEnd"/>
      <w:r w:rsidR="00BD1340" w:rsidRPr="00993790">
        <w:rPr>
          <w:rFonts w:ascii="Times New Roman" w:hAnsi="Times New Roman" w:cs="Times New Roman"/>
          <w:i/>
          <w:sz w:val="18"/>
          <w:szCs w:val="18"/>
        </w:rPr>
        <w:t xml:space="preserve">, </w:t>
      </w:r>
      <w:proofErr w:type="spellStart"/>
      <w:r w:rsidR="0046384C" w:rsidRPr="00993790">
        <w:rPr>
          <w:rFonts w:ascii="Times New Roman" w:hAnsi="Times New Roman" w:cs="Times New Roman"/>
          <w:i/>
          <w:sz w:val="18"/>
          <w:szCs w:val="18"/>
        </w:rPr>
        <w:t>Pulau</w:t>
      </w:r>
      <w:proofErr w:type="spellEnd"/>
      <w:r w:rsidR="0046384C" w:rsidRPr="00993790">
        <w:rPr>
          <w:rFonts w:ascii="Times New Roman" w:hAnsi="Times New Roman" w:cs="Times New Roman"/>
          <w:i/>
          <w:sz w:val="18"/>
          <w:szCs w:val="18"/>
        </w:rPr>
        <w:t xml:space="preserve"> Pinang, </w:t>
      </w:r>
      <w:r w:rsidR="00BD1340" w:rsidRPr="00993790">
        <w:rPr>
          <w:rFonts w:ascii="Times New Roman" w:hAnsi="Times New Roman" w:cs="Times New Roman"/>
          <w:i/>
          <w:sz w:val="18"/>
          <w:szCs w:val="18"/>
        </w:rPr>
        <w:t>Malaysia</w:t>
      </w:r>
    </w:p>
    <w:p w:rsidR="00993790" w:rsidRPr="00993790" w:rsidRDefault="00993790" w:rsidP="00993790">
      <w:pPr>
        <w:jc w:val="center"/>
        <w:outlineLvl w:val="0"/>
        <w:rPr>
          <w:rFonts w:ascii="Times New Roman" w:hAnsi="Times New Roman" w:cs="Times New Roman"/>
          <w:i/>
          <w:sz w:val="18"/>
          <w:szCs w:val="18"/>
        </w:rPr>
      </w:pPr>
    </w:p>
    <w:p w:rsidR="00A415C1" w:rsidRPr="00993790" w:rsidRDefault="00A415C1" w:rsidP="00A415C1">
      <w:pPr>
        <w:jc w:val="center"/>
        <w:outlineLvl w:val="0"/>
        <w:rPr>
          <w:rFonts w:ascii="Times New Roman" w:hAnsi="Times New Roman" w:cs="Times New Roman"/>
          <w:i/>
          <w:sz w:val="18"/>
        </w:rPr>
      </w:pPr>
      <w:r w:rsidRPr="00993790">
        <w:rPr>
          <w:rFonts w:ascii="Times New Roman" w:hAnsi="Times New Roman" w:cs="Times New Roman"/>
          <w:i/>
          <w:sz w:val="18"/>
          <w:vertAlign w:val="superscript"/>
        </w:rPr>
        <w:t>*</w:t>
      </w:r>
      <w:r w:rsidRPr="00993790">
        <w:rPr>
          <w:rFonts w:ascii="Times New Roman" w:hAnsi="Times New Roman" w:cs="Times New Roman"/>
          <w:i/>
          <w:sz w:val="18"/>
        </w:rPr>
        <w:t xml:space="preserve">Corresponding author: </w:t>
      </w:r>
      <w:r w:rsidR="00E12167" w:rsidRPr="00993790">
        <w:rPr>
          <w:rFonts w:ascii="Times New Roman" w:hAnsi="Times New Roman" w:cs="Times New Roman"/>
          <w:i/>
          <w:sz w:val="18"/>
        </w:rPr>
        <w:t>ihanafi</w:t>
      </w:r>
      <w:r w:rsidR="00A07FAB" w:rsidRPr="00993790">
        <w:rPr>
          <w:rFonts w:ascii="Times New Roman" w:hAnsi="Times New Roman" w:cs="Times New Roman"/>
          <w:i/>
          <w:sz w:val="18"/>
        </w:rPr>
        <w:t>@</w:t>
      </w:r>
      <w:r w:rsidR="00E12167" w:rsidRPr="00993790">
        <w:rPr>
          <w:rFonts w:ascii="Times New Roman" w:hAnsi="Times New Roman" w:cs="Times New Roman"/>
          <w:i/>
          <w:sz w:val="18"/>
        </w:rPr>
        <w:t>usm.my</w:t>
      </w:r>
    </w:p>
    <w:p w:rsidR="00785CA6" w:rsidRPr="00993790" w:rsidRDefault="00785CA6" w:rsidP="00785CA6">
      <w:pPr>
        <w:jc w:val="center"/>
        <w:outlineLvl w:val="0"/>
        <w:rPr>
          <w:rFonts w:ascii="Times New Roman" w:hAnsi="Times New Roman" w:cs="Times New Roman"/>
          <w:b/>
          <w:sz w:val="18"/>
          <w:szCs w:val="18"/>
        </w:rPr>
      </w:pPr>
    </w:p>
    <w:p w:rsidR="009C4E07" w:rsidRPr="00993790" w:rsidRDefault="00993790" w:rsidP="00785CA6">
      <w:pPr>
        <w:jc w:val="center"/>
        <w:outlineLvl w:val="0"/>
        <w:rPr>
          <w:rFonts w:ascii="Times New Roman" w:hAnsi="Times New Roman" w:cs="Times New Roman"/>
          <w:b/>
          <w:sz w:val="18"/>
          <w:szCs w:val="18"/>
        </w:rPr>
      </w:pPr>
      <w:r>
        <w:rPr>
          <w:rFonts w:ascii="Times New Roman" w:hAnsi="Times New Roman" w:cs="Times New Roman"/>
          <w:b/>
          <w:sz w:val="18"/>
          <w:szCs w:val="18"/>
        </w:rPr>
        <w:t xml:space="preserve">Abstract </w:t>
      </w:r>
    </w:p>
    <w:p w:rsidR="00FF391D" w:rsidRPr="00993790" w:rsidRDefault="00FF391D" w:rsidP="00FF391D">
      <w:pPr>
        <w:tabs>
          <w:tab w:val="left" w:pos="0"/>
          <w:tab w:val="left" w:pos="9026"/>
        </w:tabs>
        <w:ind w:right="95"/>
        <w:rPr>
          <w:rFonts w:ascii="Times New Roman" w:hAnsi="Times New Roman" w:cs="Times New Roman"/>
          <w:sz w:val="18"/>
          <w:szCs w:val="18"/>
        </w:rPr>
      </w:pPr>
      <w:r w:rsidRPr="00993790">
        <w:rPr>
          <w:rFonts w:ascii="Times New Roman" w:hAnsi="Times New Roman" w:cs="Times New Roman"/>
          <w:sz w:val="18"/>
          <w:szCs w:val="18"/>
          <w:lang w:val="en-GB"/>
        </w:rPr>
        <w:t xml:space="preserve">The effects of different sepiolite contents on the thermal stability, flammability, and morphological properties of sepiolite-filled </w:t>
      </w:r>
      <w:r w:rsidRPr="00993790">
        <w:rPr>
          <w:rFonts w:ascii="Times New Roman" w:hAnsi="Times New Roman" w:cs="Times New Roman"/>
          <w:noProof/>
          <w:sz w:val="18"/>
          <w:szCs w:val="18"/>
          <w:lang w:val="en-GB"/>
        </w:rPr>
        <w:t>ethylene-propylene-diene monomer composites</w:t>
      </w:r>
      <w:r w:rsidRPr="00993790">
        <w:rPr>
          <w:rFonts w:ascii="Times New Roman" w:hAnsi="Times New Roman" w:cs="Times New Roman"/>
          <w:sz w:val="18"/>
          <w:szCs w:val="18"/>
          <w:lang w:val="en-GB"/>
        </w:rPr>
        <w:t xml:space="preserve"> were studied. These sepiolite-filled composites, containing 0-70 parts per hundred rubber (phr) of sepiolite fillers, were prepared through the conventional processing method of using </w:t>
      </w:r>
      <w:r w:rsidR="00AA0746" w:rsidRPr="00993790">
        <w:rPr>
          <w:rFonts w:ascii="Times New Roman" w:hAnsi="Times New Roman" w:cs="Times New Roman"/>
          <w:sz w:val="18"/>
          <w:szCs w:val="18"/>
          <w:lang w:val="en-GB"/>
        </w:rPr>
        <w:t xml:space="preserve">a </w:t>
      </w:r>
      <w:r w:rsidRPr="00993790">
        <w:rPr>
          <w:rFonts w:ascii="Times New Roman" w:hAnsi="Times New Roman" w:cs="Times New Roman"/>
          <w:sz w:val="18"/>
          <w:szCs w:val="18"/>
          <w:lang w:val="en-GB"/>
        </w:rPr>
        <w:t xml:space="preserve">two-roll mill. The results demonstrated a significant increase in </w:t>
      </w:r>
      <w:r w:rsidR="0053241B" w:rsidRPr="00993790">
        <w:rPr>
          <w:rFonts w:ascii="Times New Roman" w:hAnsi="Times New Roman" w:cs="Times New Roman"/>
          <w:sz w:val="18"/>
          <w:szCs w:val="18"/>
          <w:lang w:val="en-GB"/>
        </w:rPr>
        <w:t xml:space="preserve">the </w:t>
      </w:r>
      <w:r w:rsidRPr="00993790">
        <w:rPr>
          <w:rFonts w:ascii="Times New Roman" w:hAnsi="Times New Roman" w:cs="Times New Roman"/>
          <w:sz w:val="18"/>
          <w:szCs w:val="18"/>
          <w:lang w:val="en-GB"/>
        </w:rPr>
        <w:t xml:space="preserve">thermal stability </w:t>
      </w:r>
      <w:r w:rsidR="0053241B" w:rsidRPr="00993790">
        <w:rPr>
          <w:rFonts w:ascii="Times New Roman" w:hAnsi="Times New Roman" w:cs="Times New Roman"/>
          <w:sz w:val="18"/>
          <w:szCs w:val="18"/>
          <w:lang w:val="en-GB"/>
        </w:rPr>
        <w:t xml:space="preserve">of the composites </w:t>
      </w:r>
      <w:r w:rsidR="00AA0746" w:rsidRPr="00993790">
        <w:rPr>
          <w:rFonts w:ascii="Times New Roman" w:hAnsi="Times New Roman" w:cs="Times New Roman"/>
          <w:sz w:val="18"/>
          <w:szCs w:val="18"/>
          <w:lang w:val="en-GB"/>
        </w:rPr>
        <w:t xml:space="preserve">when sepiolite loading was increased </w:t>
      </w:r>
      <w:r w:rsidRPr="00993790">
        <w:rPr>
          <w:rFonts w:ascii="Times New Roman" w:hAnsi="Times New Roman" w:cs="Times New Roman"/>
          <w:sz w:val="18"/>
          <w:szCs w:val="18"/>
          <w:lang w:val="en-GB"/>
        </w:rPr>
        <w:t xml:space="preserve">compared to unfilled </w:t>
      </w:r>
      <w:r w:rsidR="0053241B" w:rsidRPr="00993790">
        <w:rPr>
          <w:rFonts w:ascii="Times New Roman" w:hAnsi="Times New Roman" w:cs="Times New Roman"/>
          <w:sz w:val="18"/>
          <w:szCs w:val="18"/>
          <w:lang w:val="en-GB"/>
        </w:rPr>
        <w:t>composites</w:t>
      </w:r>
      <w:r w:rsidRPr="00993790">
        <w:rPr>
          <w:rFonts w:ascii="Times New Roman" w:hAnsi="Times New Roman" w:cs="Times New Roman"/>
          <w:sz w:val="18"/>
          <w:szCs w:val="18"/>
          <w:lang w:val="en-GB"/>
        </w:rPr>
        <w:t>. The results also showed a decrease in the linear rate of burning of the composites with increasing sepiolite loading. The morphological study confirmed the presence of unburned sepiolite, which increased the flammability resistance of the composites.</w:t>
      </w:r>
      <w:r w:rsidRPr="00993790">
        <w:rPr>
          <w:rFonts w:ascii="Times New Roman" w:hAnsi="Times New Roman" w:cs="Times New Roman"/>
          <w:sz w:val="18"/>
          <w:szCs w:val="18"/>
        </w:rPr>
        <w:t xml:space="preserve"> </w:t>
      </w:r>
    </w:p>
    <w:p w:rsidR="003F3701" w:rsidRPr="00993790" w:rsidRDefault="003F3701" w:rsidP="00785CA6">
      <w:pPr>
        <w:outlineLvl w:val="0"/>
        <w:rPr>
          <w:rFonts w:ascii="Times New Roman" w:hAnsi="Times New Roman" w:cs="Times New Roman"/>
          <w:sz w:val="18"/>
          <w:szCs w:val="18"/>
        </w:rPr>
      </w:pPr>
    </w:p>
    <w:p w:rsidR="00785CA6" w:rsidRPr="00993790" w:rsidRDefault="00785CA6" w:rsidP="00785CA6">
      <w:pPr>
        <w:outlineLvl w:val="0"/>
        <w:rPr>
          <w:rFonts w:ascii="Times New Roman" w:hAnsi="Times New Roman" w:cs="Times New Roman"/>
        </w:rPr>
      </w:pPr>
      <w:r w:rsidRPr="00993790">
        <w:rPr>
          <w:rFonts w:ascii="Times New Roman" w:hAnsi="Times New Roman" w:cs="Times New Roman"/>
          <w:b/>
          <w:sz w:val="18"/>
          <w:szCs w:val="18"/>
        </w:rPr>
        <w:t>Keyword</w:t>
      </w:r>
      <w:r w:rsidR="009C4E07" w:rsidRPr="00993790">
        <w:rPr>
          <w:rFonts w:ascii="Times New Roman" w:hAnsi="Times New Roman" w:cs="Times New Roman"/>
          <w:b/>
          <w:sz w:val="18"/>
          <w:szCs w:val="18"/>
        </w:rPr>
        <w:t>s</w:t>
      </w:r>
      <w:r w:rsidRPr="00993790">
        <w:rPr>
          <w:rFonts w:ascii="Times New Roman" w:hAnsi="Times New Roman" w:cs="Times New Roman"/>
          <w:sz w:val="18"/>
          <w:szCs w:val="18"/>
        </w:rPr>
        <w:t>:</w:t>
      </w:r>
      <w:r w:rsidRPr="00993790">
        <w:rPr>
          <w:rFonts w:ascii="Times New Roman" w:hAnsi="Times New Roman" w:cs="Times New Roman"/>
        </w:rPr>
        <w:t xml:space="preserve"> </w:t>
      </w:r>
      <w:r w:rsidR="00835320" w:rsidRPr="00993790">
        <w:rPr>
          <w:rFonts w:ascii="Times New Roman" w:hAnsi="Times New Roman" w:cs="Times New Roman"/>
        </w:rPr>
        <w:t>s</w:t>
      </w:r>
      <w:r w:rsidR="00835320" w:rsidRPr="00993790">
        <w:rPr>
          <w:rFonts w:ascii="Times New Roman" w:hAnsi="Times New Roman" w:cs="Times New Roman"/>
          <w:sz w:val="18"/>
          <w:lang w:val="en-GB"/>
        </w:rPr>
        <w:t>epiolite, flammability, rubber, thermal stability,</w:t>
      </w:r>
      <w:r w:rsidR="00993790">
        <w:rPr>
          <w:rFonts w:ascii="Times New Roman" w:hAnsi="Times New Roman" w:cs="Times New Roman"/>
          <w:sz w:val="18"/>
          <w:lang w:val="en-GB"/>
        </w:rPr>
        <w:t xml:space="preserve"> </w:t>
      </w:r>
      <w:r w:rsidR="00835320" w:rsidRPr="00993790">
        <w:rPr>
          <w:rFonts w:ascii="Times New Roman" w:hAnsi="Times New Roman" w:cs="Times New Roman"/>
          <w:sz w:val="18"/>
          <w:lang w:val="en-GB"/>
        </w:rPr>
        <w:t>morphology</w:t>
      </w:r>
      <w:r w:rsidR="00835320" w:rsidRPr="00993790">
        <w:rPr>
          <w:rFonts w:ascii="Times New Roman" w:hAnsi="Times New Roman" w:cs="Times New Roman"/>
          <w:sz w:val="18"/>
        </w:rPr>
        <w:t xml:space="preserve"> </w:t>
      </w:r>
    </w:p>
    <w:p w:rsidR="00785CA6" w:rsidRPr="00993790" w:rsidRDefault="00785CA6" w:rsidP="009C4E07">
      <w:pPr>
        <w:jc w:val="center"/>
        <w:outlineLvl w:val="0"/>
        <w:rPr>
          <w:rFonts w:ascii="Times New Roman" w:hAnsi="Times New Roman" w:cs="Times New Roman"/>
          <w:b/>
          <w:sz w:val="18"/>
          <w:szCs w:val="18"/>
        </w:rPr>
      </w:pPr>
    </w:p>
    <w:p w:rsidR="00785CA6" w:rsidRPr="00993790" w:rsidRDefault="00785CA6" w:rsidP="00785CA6">
      <w:pPr>
        <w:jc w:val="center"/>
        <w:outlineLvl w:val="0"/>
        <w:rPr>
          <w:rFonts w:ascii="Times New Roman" w:hAnsi="Times New Roman" w:cs="Times New Roman"/>
          <w:b/>
          <w:sz w:val="18"/>
          <w:szCs w:val="18"/>
          <w:lang w:val="ms-MY"/>
        </w:rPr>
      </w:pPr>
      <w:r w:rsidRPr="00993790">
        <w:rPr>
          <w:rFonts w:ascii="Times New Roman" w:hAnsi="Times New Roman" w:cs="Times New Roman"/>
          <w:b/>
          <w:sz w:val="18"/>
          <w:szCs w:val="18"/>
          <w:lang w:val="ms-MY"/>
        </w:rPr>
        <w:t>Abstrak</w:t>
      </w:r>
    </w:p>
    <w:p w:rsidR="00430828" w:rsidRPr="00993790" w:rsidRDefault="00430828" w:rsidP="00430828">
      <w:pPr>
        <w:pStyle w:val="Heading10"/>
        <w:spacing w:before="0" w:after="0"/>
        <w:jc w:val="both"/>
        <w:rPr>
          <w:rFonts w:ascii="Times New Roman" w:hAnsi="Times New Roman" w:cs="Times New Roman"/>
          <w:b w:val="0"/>
          <w:sz w:val="18"/>
          <w:szCs w:val="18"/>
          <w:lang w:val="ms-MY"/>
        </w:rPr>
      </w:pPr>
      <w:r w:rsidRPr="00993790">
        <w:rPr>
          <w:rFonts w:ascii="Times New Roman" w:hAnsi="Times New Roman" w:cs="Times New Roman"/>
          <w:b w:val="0"/>
          <w:sz w:val="18"/>
          <w:szCs w:val="18"/>
          <w:lang w:val="ms-MY"/>
        </w:rPr>
        <w:t>Kesan kandungan sepiolit yang berbeza terhadap kestabilan terma, kemudahbakaran, dan ciri-ciri morfologi bagi komposit etilena-propilena-</w:t>
      </w:r>
      <w:r w:rsidR="00A723ED" w:rsidRPr="00993790">
        <w:rPr>
          <w:rFonts w:ascii="Times New Roman" w:hAnsi="Times New Roman" w:cs="Times New Roman"/>
          <w:b w:val="0"/>
          <w:sz w:val="18"/>
          <w:szCs w:val="18"/>
          <w:lang w:val="ms-MY"/>
        </w:rPr>
        <w:t xml:space="preserve">monomer </w:t>
      </w:r>
      <w:r w:rsidRPr="00993790">
        <w:rPr>
          <w:rFonts w:ascii="Times New Roman" w:hAnsi="Times New Roman" w:cs="Times New Roman"/>
          <w:b w:val="0"/>
          <w:sz w:val="18"/>
          <w:szCs w:val="18"/>
          <w:lang w:val="ms-MY"/>
        </w:rPr>
        <w:t xml:space="preserve">diena terisi sepiolit telah dikaji. Komposit terisi sepiolit yang mengandungi 0 hingga 70 bahagian per seratus getah (bsg) telah disediakan melalui kaedah lazim menggunakan mesin </w:t>
      </w:r>
      <w:r w:rsidR="00A723ED" w:rsidRPr="00993790">
        <w:rPr>
          <w:rFonts w:ascii="Times New Roman" w:hAnsi="Times New Roman" w:cs="Times New Roman"/>
          <w:b w:val="0"/>
          <w:sz w:val="18"/>
          <w:szCs w:val="18"/>
          <w:lang w:val="ms-MY"/>
        </w:rPr>
        <w:t>pengisar</w:t>
      </w:r>
      <w:r w:rsidRPr="00993790">
        <w:rPr>
          <w:rFonts w:ascii="Times New Roman" w:hAnsi="Times New Roman" w:cs="Times New Roman"/>
          <w:b w:val="0"/>
          <w:sz w:val="18"/>
          <w:szCs w:val="18"/>
          <w:lang w:val="ms-MY"/>
        </w:rPr>
        <w:t xml:space="preserve"> bergulung dua. Keputusan menunjukkan peningkatan ketara pada kestabilan terma </w:t>
      </w:r>
      <w:r w:rsidR="00BC0F03" w:rsidRPr="00993790">
        <w:rPr>
          <w:rFonts w:ascii="Times New Roman" w:hAnsi="Times New Roman" w:cs="Times New Roman"/>
          <w:b w:val="0"/>
          <w:sz w:val="18"/>
          <w:szCs w:val="18"/>
          <w:lang w:val="ms-MY"/>
        </w:rPr>
        <w:t>komposit apabila kandungan sepiolit dit</w:t>
      </w:r>
      <w:r w:rsidR="003F17AA" w:rsidRPr="00993790">
        <w:rPr>
          <w:rFonts w:ascii="Times New Roman" w:hAnsi="Times New Roman" w:cs="Times New Roman"/>
          <w:b w:val="0"/>
          <w:sz w:val="18"/>
          <w:szCs w:val="18"/>
          <w:lang w:val="ms-MY"/>
        </w:rPr>
        <w:t>ambah</w:t>
      </w:r>
      <w:r w:rsidR="00BC0F03" w:rsidRPr="00993790">
        <w:rPr>
          <w:rFonts w:ascii="Times New Roman" w:hAnsi="Times New Roman" w:cs="Times New Roman"/>
          <w:b w:val="0"/>
          <w:sz w:val="18"/>
          <w:szCs w:val="18"/>
          <w:lang w:val="ms-MY"/>
        </w:rPr>
        <w:t xml:space="preserve"> </w:t>
      </w:r>
      <w:r w:rsidRPr="00993790">
        <w:rPr>
          <w:rFonts w:ascii="Times New Roman" w:hAnsi="Times New Roman" w:cs="Times New Roman"/>
          <w:b w:val="0"/>
          <w:sz w:val="18"/>
          <w:szCs w:val="18"/>
          <w:lang w:val="ms-MY"/>
        </w:rPr>
        <w:t xml:space="preserve">berbanding dengan </w:t>
      </w:r>
      <w:r w:rsidR="00BC0F03" w:rsidRPr="00993790">
        <w:rPr>
          <w:rFonts w:ascii="Times New Roman" w:hAnsi="Times New Roman" w:cs="Times New Roman"/>
          <w:b w:val="0"/>
          <w:sz w:val="18"/>
          <w:szCs w:val="18"/>
          <w:lang w:val="ms-MY"/>
        </w:rPr>
        <w:t>komposit</w:t>
      </w:r>
      <w:r w:rsidRPr="00993790">
        <w:rPr>
          <w:rFonts w:ascii="Times New Roman" w:hAnsi="Times New Roman" w:cs="Times New Roman"/>
          <w:b w:val="0"/>
          <w:sz w:val="18"/>
          <w:szCs w:val="18"/>
          <w:lang w:val="ms-MY"/>
        </w:rPr>
        <w:t xml:space="preserve"> tidak terisi. Hasil kajian </w:t>
      </w:r>
      <w:r w:rsidR="003F17AA" w:rsidRPr="00993790">
        <w:rPr>
          <w:rFonts w:ascii="Times New Roman" w:hAnsi="Times New Roman" w:cs="Times New Roman"/>
          <w:b w:val="0"/>
          <w:sz w:val="18"/>
          <w:szCs w:val="18"/>
          <w:lang w:val="ms-MY"/>
        </w:rPr>
        <w:t>turut</w:t>
      </w:r>
      <w:r w:rsidRPr="00993790">
        <w:rPr>
          <w:rFonts w:ascii="Times New Roman" w:hAnsi="Times New Roman" w:cs="Times New Roman"/>
          <w:b w:val="0"/>
          <w:sz w:val="18"/>
          <w:szCs w:val="18"/>
          <w:lang w:val="ms-MY"/>
        </w:rPr>
        <w:t xml:space="preserve"> menunjukkan penurunan kadar pembakaran selari komposit ini dengan penambahan kandungan sepiolit. Kajian morfologi mengesahkan kehadiran sepiolit yang tidak terbakar yang telah meningkatkan ketahanan kemudahbakaran komposit</w:t>
      </w:r>
      <w:r w:rsidR="003F17AA" w:rsidRPr="00993790">
        <w:rPr>
          <w:rFonts w:ascii="Times New Roman" w:hAnsi="Times New Roman" w:cs="Times New Roman"/>
          <w:b w:val="0"/>
          <w:sz w:val="18"/>
          <w:szCs w:val="18"/>
          <w:lang w:val="ms-MY"/>
        </w:rPr>
        <w:t xml:space="preserve"> ini</w:t>
      </w:r>
      <w:r w:rsidRPr="00993790">
        <w:rPr>
          <w:rFonts w:ascii="Times New Roman" w:hAnsi="Times New Roman" w:cs="Times New Roman"/>
          <w:b w:val="0"/>
          <w:sz w:val="18"/>
          <w:szCs w:val="18"/>
          <w:lang w:val="ms-MY"/>
        </w:rPr>
        <w:t>.</w:t>
      </w:r>
    </w:p>
    <w:p w:rsidR="00785CA6" w:rsidRPr="00993790" w:rsidRDefault="00785CA6" w:rsidP="00785CA6">
      <w:pPr>
        <w:outlineLvl w:val="0"/>
        <w:rPr>
          <w:rFonts w:ascii="Times New Roman" w:hAnsi="Times New Roman" w:cs="Times New Roman"/>
          <w:sz w:val="18"/>
          <w:szCs w:val="18"/>
          <w:lang w:val="ms-MY"/>
        </w:rPr>
      </w:pPr>
    </w:p>
    <w:p w:rsidR="00785CA6" w:rsidRPr="00993790" w:rsidRDefault="00785CA6" w:rsidP="00785CA6">
      <w:pPr>
        <w:outlineLvl w:val="0"/>
        <w:rPr>
          <w:rFonts w:ascii="Times New Roman" w:hAnsi="Times New Roman" w:cs="Times New Roman"/>
          <w:b/>
          <w:sz w:val="18"/>
          <w:szCs w:val="18"/>
          <w:lang w:val="ms-MY"/>
        </w:rPr>
      </w:pPr>
      <w:r w:rsidRPr="00993790">
        <w:rPr>
          <w:rFonts w:ascii="Times New Roman" w:hAnsi="Times New Roman" w:cs="Times New Roman"/>
          <w:b/>
          <w:sz w:val="18"/>
          <w:szCs w:val="18"/>
          <w:lang w:val="ms-MY"/>
        </w:rPr>
        <w:t xml:space="preserve">Kata kunci: </w:t>
      </w:r>
      <w:r w:rsidR="000D1DE0" w:rsidRPr="00993790">
        <w:rPr>
          <w:rFonts w:ascii="Times New Roman" w:hAnsi="Times New Roman" w:cs="Times New Roman"/>
          <w:sz w:val="18"/>
          <w:szCs w:val="18"/>
          <w:lang w:val="ms-MY"/>
        </w:rPr>
        <w:t>sepiolit, kemudahbakaran, getah, kestabilan terma, morfologi</w:t>
      </w:r>
    </w:p>
    <w:p w:rsidR="003F3701" w:rsidRPr="00993790" w:rsidRDefault="003F3701" w:rsidP="00993790">
      <w:pPr>
        <w:outlineLvl w:val="0"/>
        <w:rPr>
          <w:rFonts w:ascii="Times New Roman" w:hAnsi="Times New Roman" w:cs="Times New Roman"/>
          <w:b/>
          <w:szCs w:val="20"/>
        </w:rPr>
      </w:pPr>
    </w:p>
    <w:p w:rsidR="005B30BB" w:rsidRPr="00993790" w:rsidRDefault="00785CA6" w:rsidP="00993790">
      <w:pPr>
        <w:jc w:val="center"/>
        <w:outlineLvl w:val="0"/>
        <w:rPr>
          <w:rFonts w:ascii="Times New Roman" w:hAnsi="Times New Roman" w:cs="Times New Roman"/>
          <w:b/>
        </w:rPr>
      </w:pPr>
      <w:r w:rsidRPr="00993790">
        <w:rPr>
          <w:rFonts w:ascii="Times New Roman" w:hAnsi="Times New Roman" w:cs="Times New Roman"/>
          <w:b/>
        </w:rPr>
        <w:t>Introduction</w:t>
      </w:r>
    </w:p>
    <w:p w:rsidR="005B30BB" w:rsidRPr="00993790" w:rsidRDefault="005B30BB" w:rsidP="005B30BB">
      <w:pPr>
        <w:adjustRightInd w:val="0"/>
        <w:rPr>
          <w:rFonts w:ascii="Times New Roman" w:hAnsi="Times New Roman" w:cs="Times New Roman"/>
        </w:rPr>
      </w:pPr>
      <w:r w:rsidRPr="00993790">
        <w:rPr>
          <w:rFonts w:ascii="Times New Roman" w:hAnsi="Times New Roman"/>
          <w:lang w:val="en-GB"/>
        </w:rPr>
        <w:t xml:space="preserve">The demand for clay minerals expands through various </w:t>
      </w:r>
      <w:r w:rsidRPr="00993790">
        <w:rPr>
          <w:rFonts w:ascii="Times New Roman" w:hAnsi="Times New Roman"/>
          <w:noProof/>
          <w:lang w:val="en-GB"/>
        </w:rPr>
        <w:t>applications</w:t>
      </w:r>
      <w:r w:rsidRPr="00993790">
        <w:rPr>
          <w:rFonts w:ascii="Times New Roman" w:hAnsi="Times New Roman"/>
          <w:lang w:val="en-GB"/>
        </w:rPr>
        <w:t xml:space="preserve"> and their role has undoubtedly become more profound since the discovery of clay varieties at the end of the last century. </w:t>
      </w:r>
      <w:r w:rsidRPr="00993790">
        <w:rPr>
          <w:rFonts w:ascii="Times New Roman" w:hAnsi="Times New Roman" w:cs="Times New Roman"/>
          <w:lang w:val="en-GB"/>
        </w:rPr>
        <w:t xml:space="preserve">Clay minerals </w:t>
      </w:r>
      <w:r w:rsidRPr="00993790">
        <w:rPr>
          <w:rFonts w:ascii="Times New Roman" w:hAnsi="Times New Roman" w:cs="Times New Roman"/>
          <w:noProof/>
          <w:lang w:val="en-GB"/>
        </w:rPr>
        <w:t>are produced</w:t>
      </w:r>
      <w:r w:rsidRPr="00993790">
        <w:rPr>
          <w:rFonts w:ascii="Times New Roman" w:hAnsi="Times New Roman" w:cs="Times New Roman"/>
          <w:lang w:val="en-GB"/>
        </w:rPr>
        <w:t xml:space="preserve"> through the weathering process, in which the clay species experience changes </w:t>
      </w:r>
      <w:r w:rsidR="004453ED" w:rsidRPr="00993790">
        <w:rPr>
          <w:rFonts w:ascii="Times New Roman" w:hAnsi="Times New Roman" w:cs="Times New Roman"/>
          <w:lang w:val="en-GB"/>
        </w:rPr>
        <w:t>through</w:t>
      </w:r>
      <w:r w:rsidRPr="00993790">
        <w:rPr>
          <w:rFonts w:ascii="Times New Roman" w:hAnsi="Times New Roman" w:cs="Times New Roman"/>
          <w:lang w:val="en-GB"/>
        </w:rPr>
        <w:t xml:space="preserve"> sedimentation and burial courses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ISBN" : "0412370301", "abstract" : "clay minerals are the fine grained part of geology", "author" : [ { "dropping-particle" : "", "family" : "Velde", "given" : "B.", "non-dropping-particle" : "", "parse-names" : false, "suffix" : "" } ], "edition" : "First edit", "id" : "ITEM-1", "issued" : { "date-parts" : [ [ "1992" ] ] }, "number-of-pages" : "41-42", "publisher" : "Chapman and Hall", "publisher-place" : "London", "title" : "Introduction to Clay Minerals- Chemistry, Origin, Uses and Environmental Significance", "type" : "book" }, "uris" : [ "http://www.mendeley.com/documents/?uuid=57bf3adb-d12d-4c24-858b-c7c32f8bdd20" ] } ], "mendeley" : { "formattedCitation" : "[1]", "plainTextFormattedCitation" : "[1]", "previouslyFormattedCitation" : "[1]"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1]</w:t>
      </w:r>
      <w:r w:rsidRPr="00993790">
        <w:rPr>
          <w:rFonts w:ascii="Times New Roman" w:hAnsi="Times New Roman" w:cs="Times New Roman"/>
        </w:rPr>
        <w:fldChar w:fldCharType="end"/>
      </w:r>
      <w:r w:rsidRPr="00993790">
        <w:rPr>
          <w:rFonts w:ascii="Times New Roman" w:hAnsi="Times New Roman" w:cs="Times New Roman"/>
        </w:rPr>
        <w:t xml:space="preserve">. </w:t>
      </w:r>
      <w:r w:rsidRPr="00993790">
        <w:rPr>
          <w:rFonts w:ascii="Times New Roman" w:hAnsi="Times New Roman" w:cs="Times New Roman"/>
          <w:lang w:val="en-GB"/>
        </w:rPr>
        <w:t xml:space="preserve">Clay minerals have long </w:t>
      </w:r>
      <w:r w:rsidRPr="00993790">
        <w:rPr>
          <w:rFonts w:ascii="Times New Roman" w:hAnsi="Times New Roman" w:cs="Times New Roman"/>
          <w:noProof/>
          <w:lang w:val="en-GB"/>
        </w:rPr>
        <w:t>been incorporated</w:t>
      </w:r>
      <w:r w:rsidRPr="00993790">
        <w:rPr>
          <w:rFonts w:ascii="Times New Roman" w:hAnsi="Times New Roman" w:cs="Times New Roman"/>
          <w:lang w:val="en-GB"/>
        </w:rPr>
        <w:t xml:space="preserve"> </w:t>
      </w:r>
      <w:r w:rsidRPr="00993790">
        <w:rPr>
          <w:rFonts w:ascii="Times New Roman" w:hAnsi="Times New Roman" w:cs="Times New Roman"/>
          <w:noProof/>
          <w:lang w:val="en-GB"/>
        </w:rPr>
        <w:t>in</w:t>
      </w:r>
      <w:r w:rsidRPr="00993790">
        <w:rPr>
          <w:rFonts w:ascii="Times New Roman" w:hAnsi="Times New Roman" w:cs="Times New Roman"/>
          <w:lang w:val="en-GB"/>
        </w:rPr>
        <w:t xml:space="preserve"> plastics or elastomer matrix as fillers. </w:t>
      </w:r>
      <w:r w:rsidR="00EE34A9" w:rsidRPr="00993790">
        <w:rPr>
          <w:rFonts w:ascii="Times New Roman" w:hAnsi="Times New Roman" w:cs="Times New Roman"/>
          <w:lang w:val="en-GB"/>
        </w:rPr>
        <w:t>Clay-</w:t>
      </w:r>
      <w:r w:rsidRPr="00993790">
        <w:rPr>
          <w:rFonts w:ascii="Times New Roman" w:hAnsi="Times New Roman" w:cs="Times New Roman"/>
          <w:lang w:val="en-GB"/>
        </w:rPr>
        <w:t xml:space="preserve">based </w:t>
      </w:r>
      <w:r w:rsidR="00EE34A9" w:rsidRPr="00993790">
        <w:rPr>
          <w:rFonts w:ascii="Times New Roman" w:hAnsi="Times New Roman" w:cs="Times New Roman"/>
          <w:lang w:val="en-GB"/>
        </w:rPr>
        <w:t>materials</w:t>
      </w:r>
      <w:r w:rsidRPr="00993790">
        <w:rPr>
          <w:rFonts w:ascii="Times New Roman" w:hAnsi="Times New Roman" w:cs="Times New Roman"/>
          <w:lang w:val="en-GB"/>
        </w:rPr>
        <w:t xml:space="preserve"> </w:t>
      </w:r>
      <w:r w:rsidR="00EE34A9" w:rsidRPr="00993790">
        <w:rPr>
          <w:rFonts w:ascii="Times New Roman" w:hAnsi="Times New Roman" w:cs="Times New Roman"/>
          <w:lang w:val="en-GB"/>
        </w:rPr>
        <w:t>have</w:t>
      </w:r>
      <w:r w:rsidRPr="00993790">
        <w:rPr>
          <w:rFonts w:ascii="Times New Roman" w:hAnsi="Times New Roman" w:cs="Times New Roman"/>
          <w:lang w:val="en-GB"/>
        </w:rPr>
        <w:t xml:space="preserve"> </w:t>
      </w:r>
      <w:r w:rsidRPr="00993790">
        <w:rPr>
          <w:rFonts w:ascii="Times New Roman" w:hAnsi="Times New Roman" w:cs="Times New Roman"/>
          <w:noProof/>
          <w:lang w:val="en-GB"/>
        </w:rPr>
        <w:t>been most widely investigated</w:t>
      </w:r>
      <w:r w:rsidRPr="00993790">
        <w:rPr>
          <w:rFonts w:ascii="Times New Roman" w:hAnsi="Times New Roman" w:cs="Times New Roman"/>
          <w:lang w:val="en-GB"/>
        </w:rPr>
        <w:t xml:space="preserve"> among </w:t>
      </w:r>
      <w:r w:rsidR="00DA6A81" w:rsidRPr="00993790">
        <w:rPr>
          <w:rFonts w:ascii="Times New Roman" w:hAnsi="Times New Roman" w:cs="Times New Roman"/>
          <w:lang w:val="en-GB"/>
        </w:rPr>
        <w:t>other</w:t>
      </w:r>
      <w:r w:rsidRPr="00993790">
        <w:rPr>
          <w:rFonts w:ascii="Times New Roman" w:hAnsi="Times New Roman" w:cs="Times New Roman"/>
          <w:lang w:val="en-GB"/>
        </w:rPr>
        <w:t xml:space="preserve"> potential nanocomposite alternatives, possibly due to the abundant sources of clay materials and because the study of their intercalation chemistry is already established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16/j.progpolymsci.2008.07.008", "ISBN" : "0079-6700", "ISSN" : "00796700", "PMID" : "253", "abstract" : "This review reports recent advances in the field of polymer-layered silicate nanocomposites. These materials have attracted both academic and industrial attention because they exhibit dramatic improvement in properties at very low filler contents. Herein, the structure, preparation and properties of polymer-layered silicate nanocomposites are discussed in general, and detailed examples are also drawn from the scientific literature. ?? 2008 Elsevier Ltd. All rights reserved.", "author" : [ { "dropping-particle" : "", "family" : "Pavlidou", "given" : "S.", "non-dropping-particle" : "", "parse-names" : false, "suffix" : "" }, { "dropping-particle" : "", "family" : "Papaspyrides", "given" : "C. D.", "non-dropping-particle" : "", "parse-names" : false, "suffix" : "" } ], "container-title" : "Progress in Polymer Science (Oxford)", "id" : "ITEM-1", "issue" : "12", "issued" : { "date-parts" : [ [ "2008" ] ] }, "page" : "1119-1198", "title" : "A review on polymer-layered silicate nanocomposites", "type" : "article-journal", "volume" : "33" }, "uris" : [ "http://www.mendeley.com/documents/?uuid=c6943303-ca91-426a-b360-0381cdb20086" ] } ], "mendeley" : { "formattedCitation" : "[2]", "plainTextFormattedCitation" : "[2]", "previouslyFormattedCitation" : "[2]"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2]</w:t>
      </w:r>
      <w:r w:rsidRPr="00993790">
        <w:rPr>
          <w:rFonts w:ascii="Times New Roman" w:hAnsi="Times New Roman" w:cs="Times New Roman"/>
        </w:rPr>
        <w:fldChar w:fldCharType="end"/>
      </w:r>
      <w:r w:rsidRPr="00993790">
        <w:rPr>
          <w:rFonts w:ascii="Times New Roman" w:hAnsi="Times New Roman" w:cs="Times New Roman"/>
        </w:rPr>
        <w:t xml:space="preserve">. </w:t>
      </w:r>
      <w:r w:rsidRPr="00993790">
        <w:rPr>
          <w:rFonts w:ascii="Times New Roman" w:hAnsi="Times New Roman" w:cs="Times New Roman"/>
          <w:lang w:val="en-GB"/>
        </w:rPr>
        <w:t xml:space="preserve">Currently, the most intensive researches have been focused on layered silicates based on the smectite class of </w:t>
      </w:r>
      <w:r w:rsidRPr="00993790">
        <w:rPr>
          <w:rFonts w:ascii="Times New Roman" w:hAnsi="Times New Roman" w:cs="Times New Roman"/>
          <w:noProof/>
          <w:lang w:val="en-GB"/>
        </w:rPr>
        <w:t>aluminum</w:t>
      </w:r>
      <w:r w:rsidRPr="00993790">
        <w:rPr>
          <w:rFonts w:ascii="Times New Roman" w:hAnsi="Times New Roman" w:cs="Times New Roman"/>
          <w:lang w:val="en-GB"/>
        </w:rPr>
        <w:t xml:space="preserve"> silicate clays, especially on montmorillonites (MMT) as the reinforcing phase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02/adv.20079", "abstract" : "An overview of the progress in polymer nanocomposites is presented in this paper with an emphasis on the different methods used for preparing polymer-layered silicate (PLS) nanocomposites and the extent to which properties are enhanced. Other related areas that are also discussed include the types of polymers used in PLS nanocomposites preparation, the types of PLS nanocomposites morphologies that are most commonly achieved, the structure and properties of layered silicates, and the most common techniques used for characterizing these nanocomposites. C 2007 Wiley Periodicals, Inc. Adv Polym Techn 25: 270\u2013285, 2006; Published online in Wiley InterScience (www.interscience.wiley.com).", "author" : [ { "dropping-particle" : "", "family" : "Nguyen", "given" : "Quang T", "non-dropping-particle" : "", "parse-names" : false, "suffix" : "" }, { "dropping-particle" : "", "family" : "Baird", "given" : "Donald G", "non-dropping-particle" : "", "parse-names" : false, "suffix" : "" } ], "container-title" : "Advances in Polymer Technology", "id" : "ITEM-1", "issue" : "4", "issued" : { "date-parts" : [ [ "2006" ] ] }, "page" : "270-285", "title" : "Preparation of Polymer\u2013Clay Nanocomposites and Their Properties", "type" : "article-journal", "volume" : "25" }, "uris" : [ "http://www.mendeley.com/documents/?uuid=95a8583c-fc83-30a0-b95c-c37985357204" ] } ], "mendeley" : { "formattedCitation" : "[3]", "plainTextFormattedCitation" : "[3]", "previouslyFormattedCitation" : "[3]"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3]</w:t>
      </w:r>
      <w:r w:rsidRPr="00993790">
        <w:rPr>
          <w:rFonts w:ascii="Times New Roman" w:hAnsi="Times New Roman" w:cs="Times New Roman"/>
        </w:rPr>
        <w:fldChar w:fldCharType="end"/>
      </w:r>
      <w:r w:rsidRPr="00993790">
        <w:rPr>
          <w:rFonts w:ascii="Times New Roman" w:hAnsi="Times New Roman" w:cs="Times New Roman"/>
        </w:rPr>
        <w:t xml:space="preserve">. </w:t>
      </w:r>
      <w:r w:rsidRPr="00993790">
        <w:rPr>
          <w:rFonts w:ascii="Times New Roman" w:hAnsi="Times New Roman" w:cs="Times New Roman"/>
          <w:lang w:val="en-GB"/>
        </w:rPr>
        <w:t xml:space="preserve">However, these </w:t>
      </w:r>
      <w:r w:rsidRPr="00993790">
        <w:rPr>
          <w:rFonts w:ascii="Times New Roman" w:hAnsi="Times New Roman" w:cs="Times New Roman"/>
          <w:noProof/>
          <w:lang w:val="en-GB"/>
        </w:rPr>
        <w:t>nanofillers</w:t>
      </w:r>
      <w:r w:rsidRPr="00993790">
        <w:rPr>
          <w:rFonts w:ascii="Times New Roman" w:hAnsi="Times New Roman" w:cs="Times New Roman"/>
          <w:lang w:val="en-GB"/>
        </w:rPr>
        <w:t xml:space="preserve"> are not the only type of </w:t>
      </w:r>
      <w:r w:rsidRPr="00993790">
        <w:rPr>
          <w:rFonts w:ascii="Times New Roman" w:hAnsi="Times New Roman" w:cs="Times New Roman"/>
          <w:noProof/>
          <w:lang w:val="en-GB"/>
        </w:rPr>
        <w:t>nanoclay</w:t>
      </w:r>
      <w:r w:rsidR="00C94435" w:rsidRPr="00993790">
        <w:rPr>
          <w:rFonts w:ascii="Times New Roman" w:hAnsi="Times New Roman" w:cs="Times New Roman"/>
          <w:noProof/>
          <w:lang w:val="en-GB"/>
        </w:rPr>
        <w:t>s</w:t>
      </w:r>
      <w:r w:rsidRPr="00993790">
        <w:rPr>
          <w:rFonts w:ascii="Times New Roman" w:hAnsi="Times New Roman" w:cs="Times New Roman"/>
          <w:lang w:val="en-GB"/>
        </w:rPr>
        <w:t xml:space="preserve"> that can </w:t>
      </w:r>
      <w:r w:rsidRPr="00993790">
        <w:rPr>
          <w:rFonts w:ascii="Times New Roman" w:hAnsi="Times New Roman" w:cs="Times New Roman"/>
          <w:noProof/>
          <w:lang w:val="en-GB"/>
        </w:rPr>
        <w:t>be incorporated</w:t>
      </w:r>
      <w:r w:rsidRPr="00993790">
        <w:rPr>
          <w:rFonts w:ascii="Times New Roman" w:hAnsi="Times New Roman" w:cs="Times New Roman"/>
          <w:lang w:val="en-GB"/>
        </w:rPr>
        <w:t xml:space="preserve"> into polymer matrices. Recently, several studies have focused on the use of sepiolite, a nanofiller with a needle-like morphology, to reinforce nanocomposites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80/03602559.2017.1289395", "ISSN" : "0360-2559", "abstract" : "Latest developments in mineral clay nanocomposites area are reviewed in this report, with a specific focus on sepiolite clay mineral. Rigorous research has been conducted on the sepiolite clay mineral by both academicians and industrial researchers. The properties of the nanocomposites are significantly dependent on the polymer matrices, their nature, modification, and preparation technique. Thus, preparation, structure, and characteristics of polymer sepiolite nanocomposites are thoroughly discussed, in addition to the scientific literature to support and find any gaps for future research. GRAPHICAL", "author" : [ { "dropping-particle" : "", "family" : "Zaini", "given" : "Nurul Aizan Mohd", "non-dropping-particle" : "", "parse-names" : false, "suffix" : "" }, { "dropping-particle" : "", "family" : "Ismail", "given" : "Hanafi", "non-dropping-particle" : "", "parse-names" : false, "suffix" : "" }, { "dropping-particle" : "", "family" : "Rusli", "given" : "Arjulizan", "non-dropping-particle" : "", "parse-names" : false, "suffix" : "" } ], "container-title" : "Polymer-Plastics Technology and Engineering", "id" : "ITEM-1", "issue" : "15", "issued" : { "date-parts" : [ [ "2017" ] ] }, "page" : "1665-1679", "publisher" : "Taylor &amp; Francis", "title" : "A Short Review on Sepiolite Filled Polymer Nanocomposites", "type" : "article-journal", "volume" : "56" }, "uris" : [ "http://www.mendeley.com/documents/?uuid=07e11a72-e9c4-4c37-bea1-172a9bedbb63" ] } ], "mendeley" : { "formattedCitation" : "[4]", "plainTextFormattedCitation" : "[4]", "previouslyFormattedCitation" : "[4]"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4]</w:t>
      </w:r>
      <w:r w:rsidRPr="00993790">
        <w:rPr>
          <w:rFonts w:ascii="Times New Roman" w:hAnsi="Times New Roman" w:cs="Times New Roman"/>
        </w:rPr>
        <w:fldChar w:fldCharType="end"/>
      </w:r>
      <w:r w:rsidRPr="00993790">
        <w:rPr>
          <w:rFonts w:ascii="Times New Roman" w:hAnsi="Times New Roman" w:cs="Times New Roman"/>
        </w:rPr>
        <w:t xml:space="preserve">. </w:t>
      </w:r>
    </w:p>
    <w:p w:rsidR="005B30BB" w:rsidRPr="00993790" w:rsidRDefault="005B30BB" w:rsidP="005B30BB">
      <w:pPr>
        <w:adjustRightInd w:val="0"/>
        <w:rPr>
          <w:rFonts w:ascii="Times New Roman" w:hAnsi="Times New Roman" w:cs="Times New Roman"/>
        </w:rPr>
      </w:pPr>
    </w:p>
    <w:p w:rsidR="005B30BB" w:rsidRDefault="005B30BB" w:rsidP="005B30BB">
      <w:pPr>
        <w:adjustRightInd w:val="0"/>
        <w:rPr>
          <w:rFonts w:ascii="Times New Roman" w:hAnsi="Times New Roman" w:cs="Times New Roman"/>
          <w:lang w:val="en-GB"/>
        </w:rPr>
      </w:pPr>
      <w:r w:rsidRPr="00993790">
        <w:rPr>
          <w:rFonts w:ascii="Times New Roman" w:hAnsi="Times New Roman" w:cs="Times New Roman"/>
        </w:rPr>
        <w:t xml:space="preserve">Sepiolite can </w:t>
      </w:r>
      <w:r w:rsidRPr="00993790">
        <w:rPr>
          <w:rFonts w:ascii="Times New Roman" w:hAnsi="Times New Roman" w:cs="Times New Roman"/>
          <w:noProof/>
        </w:rPr>
        <w:t>be expressed</w:t>
      </w:r>
      <w:r w:rsidRPr="00993790">
        <w:rPr>
          <w:rFonts w:ascii="Times New Roman" w:hAnsi="Times New Roman" w:cs="Times New Roman"/>
        </w:rPr>
        <w:t xml:space="preserve"> as Si</w:t>
      </w:r>
      <w:r w:rsidRPr="00993790">
        <w:rPr>
          <w:rFonts w:ascii="Times New Roman" w:hAnsi="Times New Roman" w:cs="Times New Roman"/>
          <w:vertAlign w:val="subscript"/>
        </w:rPr>
        <w:t>12</w:t>
      </w:r>
      <w:r w:rsidRPr="00993790">
        <w:rPr>
          <w:rFonts w:ascii="Times New Roman" w:hAnsi="Times New Roman" w:cs="Times New Roman"/>
        </w:rPr>
        <w:t>O</w:t>
      </w:r>
      <w:r w:rsidRPr="00993790">
        <w:rPr>
          <w:rFonts w:ascii="Times New Roman" w:hAnsi="Times New Roman" w:cs="Times New Roman"/>
          <w:vertAlign w:val="subscript"/>
        </w:rPr>
        <w:t>30</w:t>
      </w:r>
      <w:r w:rsidRPr="00993790">
        <w:rPr>
          <w:rFonts w:ascii="Times New Roman" w:hAnsi="Times New Roman" w:cs="Times New Roman"/>
        </w:rPr>
        <w:t>Mg</w:t>
      </w:r>
      <w:r w:rsidRPr="00993790">
        <w:rPr>
          <w:rFonts w:ascii="Times New Roman" w:hAnsi="Times New Roman" w:cs="Times New Roman"/>
          <w:vertAlign w:val="subscript"/>
        </w:rPr>
        <w:t>8</w:t>
      </w:r>
      <w:r w:rsidRPr="00993790">
        <w:rPr>
          <w:rFonts w:ascii="Times New Roman" w:hAnsi="Times New Roman" w:cs="Times New Roman"/>
        </w:rPr>
        <w:t>(OH)</w:t>
      </w:r>
      <w:r w:rsidRPr="00993790">
        <w:rPr>
          <w:rFonts w:ascii="Times New Roman" w:hAnsi="Times New Roman" w:cs="Times New Roman"/>
          <w:vertAlign w:val="subscript"/>
        </w:rPr>
        <w:t>4</w:t>
      </w:r>
      <w:r w:rsidRPr="00993790">
        <w:rPr>
          <w:rFonts w:ascii="Times New Roman" w:hAnsi="Times New Roman" w:cs="Times New Roman"/>
        </w:rPr>
        <w:t>(OH</w:t>
      </w:r>
      <w:r w:rsidRPr="00993790">
        <w:rPr>
          <w:rFonts w:ascii="Times New Roman" w:hAnsi="Times New Roman" w:cs="Times New Roman"/>
          <w:vertAlign w:val="subscript"/>
        </w:rPr>
        <w:t>2</w:t>
      </w:r>
      <w:r w:rsidRPr="00993790">
        <w:rPr>
          <w:rFonts w:ascii="Times New Roman" w:hAnsi="Times New Roman" w:cs="Times New Roman"/>
        </w:rPr>
        <w:t>)</w:t>
      </w:r>
      <w:r w:rsidRPr="00993790">
        <w:rPr>
          <w:rFonts w:ascii="Times New Roman" w:hAnsi="Times New Roman" w:cs="Times New Roman"/>
          <w:vertAlign w:val="subscript"/>
        </w:rPr>
        <w:t>4</w:t>
      </w:r>
      <w:r w:rsidRPr="00993790">
        <w:rPr>
          <w:rFonts w:ascii="Times New Roman" w:hAnsi="Times New Roman" w:cs="Times New Roman"/>
        </w:rPr>
        <w:t>.(H</w:t>
      </w:r>
      <w:r w:rsidRPr="00993790">
        <w:rPr>
          <w:rFonts w:ascii="Times New Roman" w:hAnsi="Times New Roman" w:cs="Times New Roman"/>
          <w:vertAlign w:val="subscript"/>
        </w:rPr>
        <w:t>2</w:t>
      </w:r>
      <w:r w:rsidRPr="00993790">
        <w:rPr>
          <w:rFonts w:ascii="Times New Roman" w:hAnsi="Times New Roman" w:cs="Times New Roman"/>
        </w:rPr>
        <w:t>O)</w:t>
      </w:r>
      <w:r w:rsidRPr="00993790">
        <w:rPr>
          <w:rFonts w:ascii="Times New Roman" w:hAnsi="Times New Roman" w:cs="Times New Roman"/>
          <w:vertAlign w:val="subscript"/>
        </w:rPr>
        <w:t xml:space="preserve">8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16/j.msec.2016.08.077", "ISSN" : "09284931", "abstract" : "The effects of sepiolite addition (0, 1, 3 and 5??wt%) were evaluated on dynamic-mechanical behaviour, water uptake, thermal and optical properties of thermoplastic starch (TPS)/poly (butylene adipate-co-terephthalate) (PBAT) nano-biocomposites, with different TPS/PBAT (w/w) ratios and nanofiller contents. The results highlighted the improvement of the dynamic-mechanical behaviour with the addition of sepiolite, producing high performance materials. An increase of 25????C in the Tg of TPS was recorded by DMTA analysis at sepiolite content of 5??wt%. The sepiolite influenced the crystallisation of nano-biocomposites, without causing interference in the crystal organisation, evidenced by DSC analysis. The addition of sepiolite nanoclay decreased the water adsorption rate and water adsorption capacity of the corresponding nano-biocomposites. For such multiphase systems, the successful use of natural sepiolite brought a clear benefit, without the need of any modifications or additional processes to produce advanced nano-biocomposites.", "author" : [ { "dropping-particle" : "", "family" : "Olivato", "given" : "J. B.", "non-dropping-particle" : "", "parse-names" : false, "suffix" : "" }, { "dropping-particle" : "", "family" : "Marini", "given" : "J.", "non-dropping-particle" : "", "parse-names" : false, "suffix" : "" }, { "dropping-particle" : "", "family" : "Yamashita", "given" : "F.", "non-dropping-particle" : "", "parse-names" : false, "suffix" : "" }, { "dropping-particle" : "", "family" : "Pollet", "given" : "E.", "non-dropping-particle" : "", "parse-names" : false, "suffix" : "" }, { "dropping-particle" : "", "family" : "Grossmann", "given" : "M. V E", "non-dropping-particle" : "", "parse-names" : false, "suffix" : "" }, { "dropping-particle" : "", "family" : "Averous", "given" : "L.", "non-dropping-particle" : "", "parse-names" : false, "suffix" : "" } ], "container-title" : "Materials Science and Engineering C", "id" : "ITEM-1", "issue" : "Part 2", "issued" : { "date-parts" : [ [ "2017" ] ] }, "page" : "296-302", "publisher" : "Elsevier B.V.", "title" : "Sepiolite as a promising nanoclay for nano-biocomposites based on starch and biodegradable polyester", "type" : "article-journal", "volume" : "70" }, "uris" : [ "http://www.mendeley.com/documents/?uuid=4f80129d-da08-481e-a684-929bdd59928f" ] }, { "id" : "ITEM-2", "itemData" : { "DOI" : "10.1016/j.compositesb.2014.12.019", "ISSN" : "13598368", "abstract" : "As-received and pre-treated sepiolite/epoxy systems, characterised by an inorganic content from 2 to 10wt.%, were investigated in order to assess induced-filler effect on degradation and fire behaviour. Thermogravimetrical results show that the thermal stability of the hosting epoxy, is slightly affected by the presence of sepiolite for both typologies; whereas, changes induced in char morphology by the pre-treated clay will significantly affect the fire behaviour of the final nanocomposite. Modelling of thermo-gravimetrical results in air atmosphere, by means of Kissinger procedure, shows a noteworthy reduction of activation energies associated with each degradation steps, especially at highest sepiolite content either by using as-received and pre-treated inorganic filler. This substantially indicates that the presence of sepiolite shorten the whole degradation process on the temperature scale. On the other hand, the different morphology of the char layer during the burning process can have relevant flame retardant effects acting on both condensate and vapour phase. Analysing the cone calorimetric data, a reduction of about 27% of the peak of heat release rate for the highest sepiolite percentage is measured and the burning total period is increased thus confirming that sepiolite when pre-treated represents a valid fire retardant inorganic filler for such a system.", "author" : [ { "dropping-particle" : "", "family" : "Zotti", "given" : "Aldobenedetto", "non-dropping-particle" : "", "parse-names" : false, "suffix" : "" }, { "dropping-particle" : "", "family" : "Borriello", "given" : "Anna", "non-dropping-particle" : "", "parse-names" : false, "suffix" : "" }, { "dropping-particle" : "", "family" : "Ricciardi", "given" : "Mariarosaria", "non-dropping-particle" : "", "parse-names" : false, "suffix" : "" }, { "dropping-particle" : "", "family" : "Antonucci", "given" : "Vincenza", "non-dropping-particle" : "", "parse-names" : false, "suffix" : "" }, { "dropping-particle" : "", "family" : "Giordano", "given" : "Michele", "non-dropping-particle" : "", "parse-names" : false, "suffix" : "" }, { "dropping-particle" : "", "family" : "Zarrelli", "given" : "Mauro", "non-dropping-particle" : "", "parse-names" : false, "suffix" : "" } ], "container-title" : "Composites Part B: Engineering", "id" : "ITEM-2", "issued" : { "date-parts" : [ [ "2015" ] ] }, "page" : "139-148", "title" : "Effects of sepiolite clay on degradation and fire behaviour of a bisphenol A-based epoxy", "type" : "article-journal", "volume" : "73" }, "uris" : [ "http://www.mendeley.com/documents/?uuid=1767a8a8-ca35-38c8-8600-150b26becdf7" ] } ], "mendeley" : { "formattedCitation" : "[5, 6]", "plainTextFormattedCitation" : "[5, 6]", "previouslyFormattedCitation" : "[5, 6]" }, "properties" : {  }, "schema" : "https://github.com/citation-style-language/schema/raw/master/csl-citation.json" }</w:instrText>
      </w:r>
      <w:r w:rsidRPr="00993790">
        <w:rPr>
          <w:rFonts w:ascii="Times New Roman" w:hAnsi="Times New Roman" w:cs="Times New Roman"/>
        </w:rPr>
        <w:fldChar w:fldCharType="separate"/>
      </w:r>
      <w:r w:rsidR="0016779F" w:rsidRPr="00993790">
        <w:rPr>
          <w:rFonts w:ascii="Times New Roman" w:hAnsi="Times New Roman" w:cs="Times New Roman"/>
          <w:noProof/>
        </w:rPr>
        <w:t>[5, 6]</w:t>
      </w:r>
      <w:r w:rsidRPr="00993790">
        <w:rPr>
          <w:rFonts w:ascii="Times New Roman" w:hAnsi="Times New Roman" w:cs="Times New Roman"/>
        </w:rPr>
        <w:fldChar w:fldCharType="end"/>
      </w:r>
      <w:r w:rsidRPr="00993790">
        <w:rPr>
          <w:rFonts w:ascii="Times New Roman" w:hAnsi="Times New Roman" w:cs="Times New Roman"/>
        </w:rPr>
        <w:t xml:space="preserve">, and  it is also chemically known as the  hydrated magnesium silicate </w:t>
      </w:r>
      <w:r w:rsidRPr="00993790">
        <w:rPr>
          <w:rFonts w:ascii="Times New Roman" w:hAnsi="Times New Roman" w:cs="Times New Roman"/>
          <w:vertAlign w:val="superscript"/>
        </w:rPr>
        <w:fldChar w:fldCharType="begin" w:fldLock="1"/>
      </w:r>
      <w:r w:rsidR="0016779F" w:rsidRPr="00993790">
        <w:rPr>
          <w:rFonts w:ascii="Times New Roman" w:hAnsi="Times New Roman" w:cs="Times New Roman"/>
          <w:vertAlign w:val="superscript"/>
        </w:rPr>
        <w:instrText>ADDIN CSL_CITATION { "citationItems" : [ { "id" : "ITEM-1", "itemData" : { "DOI" : "10.1016/j.compscitech.2007.06.023", "ISSN" : "02663538", "abstract" : "In this paper, we present the first attempt to correlate structure and thermal properties of sepiolite based composites. Composites were prepared in a Brabender internal mixer with 3wt.% of pristine or organically modified sepiolites in two different polymer matrices, polypropylene (PP) and poly (butylene terephthalate) (PBT). Characterization of the materials was performed by X-ray diffraction (XRD), scanning electron microscopy (SEM), differential scanning calorimetry (DSC) and thermogravimetric analysis (TGA). A nucleating action was found in both polymeric matrices. Furthermore, PP-composites showed interesting features in the polymer crystalline structure. A linear correlation between TONSET and the intensity ratio of PP-composites diffraction peaks (I/II) could be observed. Despite a catalytic effect induced by pristine sepiolite on PP thermal degradation, this drawback could be reduced by sepiolite surface modification. Moreover, higher stability towards thermoxidation was achieved. On the other end, the thermal behaviour of PBT was not affected by the presence of sepiolite.", "author" : [ { "dropping-particle" : "", "family" : "Tartaglione", "given" : "Giuseppina", "non-dropping-particle" : "", "parse-names" : false, "suffix" : "" }, { "dropping-particle" : "", "family" : "Tabuani", "given" : "Daniela", "non-dropping-particle" : "", "parse-names" : false, "suffix" : "" }, { "dropping-particle" : "", "family" : "Camino", "given" : "Giovanni", "non-dropping-particle" : "", "parse-names" : false, "suffix" : "" }, { "dropping-particle" : "", "family" : "Moisio", "given" : "Monica", "non-dropping-particle" : "", "parse-names" : false, "suffix" : "" } ], "container-title" : "Composites Science and Technology", "id" : "ITEM-1", "issue" : "2", "issued" : { "date-parts" : [ [ "2008" ] ] }, "page" : "451-460", "title" : "PP and PBT composites filled with sepiolite: Morphology and thermal behaviour", "type" : "article-journal", "volume" : "68" }, "uris" : [ "http://www.mendeley.com/documents/?uuid=9651d273-3706-3c38-bb05-4da39f1b6eeb" ] } ], "mendeley" : { "formattedCitation" : "[7]", "plainTextFormattedCitation" : "[7]", "previouslyFormattedCitation" : "[7]" }, "properties" : {  }, "schema" : "https://github.com/citation-style-language/schema/raw/master/csl-citation.json" }</w:instrText>
      </w:r>
      <w:r w:rsidRPr="00993790">
        <w:rPr>
          <w:rFonts w:ascii="Times New Roman" w:hAnsi="Times New Roman" w:cs="Times New Roman"/>
          <w:vertAlign w:val="superscript"/>
        </w:rPr>
        <w:fldChar w:fldCharType="separate"/>
      </w:r>
      <w:r w:rsidRPr="00993790">
        <w:rPr>
          <w:rFonts w:ascii="Times New Roman" w:hAnsi="Times New Roman" w:cs="Times New Roman"/>
          <w:noProof/>
        </w:rPr>
        <w:t>[7]</w:t>
      </w:r>
      <w:r w:rsidRPr="00993790">
        <w:rPr>
          <w:rFonts w:ascii="Times New Roman" w:hAnsi="Times New Roman" w:cs="Times New Roman"/>
          <w:vertAlign w:val="superscript"/>
        </w:rPr>
        <w:fldChar w:fldCharType="end"/>
      </w:r>
      <w:r w:rsidRPr="00993790">
        <w:rPr>
          <w:rFonts w:ascii="Times New Roman" w:hAnsi="Times New Roman" w:cs="Times New Roman"/>
        </w:rPr>
        <w:t xml:space="preserve">. This compound belongs to the 2:1 phyllosilicate structure; one octahedral sheet </w:t>
      </w:r>
      <w:r w:rsidRPr="00993790">
        <w:rPr>
          <w:rFonts w:ascii="Times New Roman" w:hAnsi="Times New Roman" w:cs="Times New Roman"/>
          <w:noProof/>
        </w:rPr>
        <w:t>is sandwiched</w:t>
      </w:r>
      <w:r w:rsidRPr="00993790">
        <w:rPr>
          <w:rFonts w:ascii="Times New Roman" w:hAnsi="Times New Roman" w:cs="Times New Roman"/>
        </w:rPr>
        <w:t xml:space="preserve"> between two tetrahedral sheets.</w:t>
      </w:r>
      <w:r w:rsidRPr="00993790">
        <w:rPr>
          <w:rFonts w:ascii="Times New Roman" w:hAnsi="Times New Roman" w:cs="Times New Roman"/>
          <w:vertAlign w:val="subscript"/>
        </w:rPr>
        <w:t xml:space="preserve">  </w:t>
      </w:r>
      <w:r w:rsidRPr="00993790">
        <w:rPr>
          <w:rFonts w:ascii="Times New Roman" w:hAnsi="Times New Roman" w:cs="Times New Roman"/>
        </w:rPr>
        <w:t>It is microfibrous</w:t>
      </w:r>
      <w:r w:rsidR="00C94435" w:rsidRPr="00993790">
        <w:rPr>
          <w:rFonts w:ascii="Times New Roman" w:hAnsi="Times New Roman" w:cs="Times New Roman"/>
        </w:rPr>
        <w:t>,</w:t>
      </w:r>
      <w:r w:rsidRPr="00993790">
        <w:rPr>
          <w:rFonts w:ascii="Times New Roman" w:hAnsi="Times New Roman" w:cs="Times New Roman"/>
        </w:rPr>
        <w:t xml:space="preserve"> with 2-10 mm particles and exhibit</w:t>
      </w:r>
      <w:r w:rsidR="00C94435" w:rsidRPr="00993790">
        <w:rPr>
          <w:rFonts w:ascii="Times New Roman" w:hAnsi="Times New Roman" w:cs="Times New Roman"/>
        </w:rPr>
        <w:t>s</w:t>
      </w:r>
      <w:r w:rsidRPr="00993790">
        <w:rPr>
          <w:rFonts w:ascii="Times New Roman" w:hAnsi="Times New Roman" w:cs="Times New Roman"/>
        </w:rPr>
        <w:t xml:space="preserve"> </w:t>
      </w:r>
      <w:r w:rsidRPr="00993790">
        <w:rPr>
          <w:rFonts w:ascii="Times New Roman" w:hAnsi="Times New Roman" w:cs="Times New Roman"/>
          <w:noProof/>
        </w:rPr>
        <w:t>nanosized</w:t>
      </w:r>
      <w:r w:rsidRPr="00993790">
        <w:rPr>
          <w:rFonts w:ascii="Times New Roman" w:hAnsi="Times New Roman" w:cs="Times New Roman"/>
        </w:rPr>
        <w:t xml:space="preserve"> tunnel structures </w:t>
      </w:r>
      <w:r w:rsidRPr="00993790">
        <w:rPr>
          <w:rFonts w:ascii="Times New Roman" w:hAnsi="Times New Roman" w:cs="Times New Roman"/>
          <w:vertAlign w:val="superscript"/>
        </w:rPr>
        <w:fldChar w:fldCharType="begin" w:fldLock="1"/>
      </w:r>
      <w:r w:rsidR="0016779F" w:rsidRPr="00993790">
        <w:rPr>
          <w:rFonts w:ascii="Times New Roman" w:hAnsi="Times New Roman" w:cs="Times New Roman"/>
          <w:vertAlign w:val="superscript"/>
        </w:rPr>
        <w:instrText>ADDIN CSL_CITATION { "citationItems" : [ { "id" : "ITEM-1", "itemData" : { "DOI" : "10.1016/j.progpolymsci.2015.10.001", "ISSN" : "00796700", "abstract" : "Since the end of the last century, the discovery of polymer nanocomposites and their ever-expanding use in various applications has been the result of continuous developments in polymer science and nanotechnology. In that regard, progress in developments on the use of modified natural and synthetic clays for designing polymer nanocomposites is presented herein. The modified clays used in composite preparation include natural clays such as montmorrilonite, hectorite, sepiolite, laponite, saponite, rectorite, bentonite, vermiculite, biedellite, kaolinite, and chlorite, as well as synthetic clays including various layered double hydroxides, synthetic montmorrilonite, hectorite, etc. The preparation, structure and properties of polymer nanocomposites using the modified clays are discussed. Even at a low loading, these composites are endowed with remarkably enhanced mechanical, thermal, dynamic mechanical, adhesion and barrier properties, flame retardancy, etc. The properties of the nanocomposites depend significantly on the chemistry of polymer matrices, nature of clays, their modification and the preparation methods. The uniform dispersion of clays in polymer matrices is a general prerequisite for achieving improved mechanical and physical characteristics. Various theories and models used to design polymer/clay nanocomposites have also been highlighted. A synopsis of the applications of these advanced, high-performance polymer nanocomposites is presented, pointing out gaps to motivate potential research in this field.", "author" : [ { "dropping-particle" : "", "family" : "Kotal", "given" : "Moumita", "non-dropping-particle" : "", "parse-names" : false, "suffix" : "" }, { "dropping-particle" : "", "family" : "Bhowmick", "given" : "Anil K.", "non-dropping-particle" : "", "parse-names" : false, "suffix" : "" } ], "container-title" : "Progress in Polymer Science", "id" : "ITEM-1", "issued" : { "date-parts" : [ [ "2015" ] ] }, "page" : "127-187", "publisher" : "Elsevier Ltd", "title" : "Polymer nanocomposites from modified clays: Recent advances and challenges", "type" : "article-journal", "volume" : "51" }, "uris" : [ "http://www.mendeley.com/documents/?uuid=252df9c5-2c9b-4c5e-8f5b-71948260b2c7" ] }, { "id" : "ITEM-2", "itemData" : { "DOI" : "10.1016/j.polymdegradstab.2011.12.025", "ISSN" : "01413910", "abstract" : "The effects of sepiolite modified with \u03b3-aminopropyltriethoxylsilane (KH550-Sp) on thermal properties of polyurethane (PU) nanocomposites were investigated by differential scanning calorimetry (DSC), thermogravimetric analysis (TG), attenuated total reflectance-Fourier transform infrared spectroscopy (ATR-FTIR), and tensile test. The DSC results showed that the glass transition temperature of hard segments in PU/KH550-Sp nanocomposite increased with the increase of KH550-Sp, because sepiolite restricted the formation of hydrogen bonding within hard segments of polyurethane. TG results revealed that the thermal stability of PU was improved by KH550-Sp, and the onset decomposition temperature for PU nanocomposites with a KH550-Sp content of 3 wt% was about 20 \u00b0C higher than that for pure PU. The tensile properties of pure PU and nanocomposites before and after ageing 120 \u00b0C for 72 h were determined, and it was observed that the percentage loss in tensile strength decreased with the addition of KH550-Sp because of an oxidation barrier of KH550-Sp confirmed by ATR-FTIR.", "author" : [ { "dropping-particle" : "", "family" : "Chen", "given" : "Hongxiang", "non-dropping-particle" : "", "parse-names" : false, "suffix" : "" }, { "dropping-particle" : "", "family" : "Lu", "given" : "Huizhen", "non-dropping-particle" : "", "parse-names" : false, "suffix" : "" }, { "dropping-particle" : "", "family" : "Zhou", "given" : "Yu", "non-dropping-particle" : "", "parse-names" : false, "suffix" : "" }, { "dropping-particle" : "", "family" : "Zheng", "given" : "Maosheng", "non-dropping-particle" : "", "parse-names" : false, "suffix" : "" }, { "dropping-particle" : "", "family" : "Ke", "given" : "Changmei", "non-dropping-particle" : "", "parse-names" : false, "suffix" : "" }, { "dropping-particle" : "", "family" : "Zeng", "given" : "Danlin", "non-dropping-particle" : "", "parse-names" : false, "suffix" : "" } ], "container-title" : "Polymer Degradation and Stability", "id" : "ITEM-2", "issue" : "3", "issued" : { "date-parts" : [ [ "2012" ] ] }, "page" : "242-247", "title" : "Study on thermal properties of polyurethane nanocomposites based on organo-sepiolite", "type" : "article-journal", "volume" : "97" }, "uris" : [ "http://www.mendeley.com/documents/?uuid=e8546e44-cbb4-483c-b0ca-bba35f56efff" ] } ], "mendeley" : { "formattedCitation" : "[8, 9]", "plainTextFormattedCitation" : "[8, 9]", "previouslyFormattedCitation" : "[8, 9]" }, "properties" : {  }, "schema" : "https://github.com/citation-style-language/schema/raw/master/csl-citation.json" }</w:instrText>
      </w:r>
      <w:r w:rsidRPr="00993790">
        <w:rPr>
          <w:rFonts w:ascii="Times New Roman" w:hAnsi="Times New Roman" w:cs="Times New Roman"/>
          <w:vertAlign w:val="superscript"/>
        </w:rPr>
        <w:fldChar w:fldCharType="separate"/>
      </w:r>
      <w:r w:rsidR="0016779F" w:rsidRPr="00993790">
        <w:rPr>
          <w:rFonts w:ascii="Times New Roman" w:hAnsi="Times New Roman" w:cs="Times New Roman"/>
          <w:noProof/>
        </w:rPr>
        <w:t>[8, 9]</w:t>
      </w:r>
      <w:r w:rsidRPr="00993790">
        <w:rPr>
          <w:rFonts w:ascii="Times New Roman" w:hAnsi="Times New Roman" w:cs="Times New Roman"/>
          <w:vertAlign w:val="superscript"/>
        </w:rPr>
        <w:fldChar w:fldCharType="end"/>
      </w:r>
      <w:r w:rsidRPr="00993790">
        <w:rPr>
          <w:rFonts w:ascii="Times New Roman" w:hAnsi="Times New Roman" w:cs="Times New Roman"/>
        </w:rPr>
        <w:t xml:space="preserve">. The fibrous-like structure of sepiolite is believed to </w:t>
      </w:r>
      <w:r w:rsidRPr="00993790">
        <w:rPr>
          <w:rFonts w:ascii="Times New Roman" w:hAnsi="Times New Roman" w:cs="Times New Roman"/>
          <w:noProof/>
        </w:rPr>
        <w:t>be more easily dispersed</w:t>
      </w:r>
      <w:r w:rsidRPr="00993790">
        <w:rPr>
          <w:rFonts w:ascii="Times New Roman" w:hAnsi="Times New Roman" w:cs="Times New Roman"/>
        </w:rPr>
        <w:t xml:space="preserve"> </w:t>
      </w:r>
      <w:r w:rsidRPr="00993790">
        <w:rPr>
          <w:rFonts w:ascii="Times New Roman" w:hAnsi="Times New Roman" w:cs="Times New Roman"/>
          <w:noProof/>
        </w:rPr>
        <w:t>in</w:t>
      </w:r>
      <w:r w:rsidRPr="00993790">
        <w:rPr>
          <w:rFonts w:ascii="Times New Roman" w:hAnsi="Times New Roman" w:cs="Times New Roman"/>
        </w:rPr>
        <w:t xml:space="preserve"> the polymer matrix </w:t>
      </w:r>
      <w:r w:rsidR="00C94435" w:rsidRPr="00993790">
        <w:rPr>
          <w:rFonts w:ascii="Times New Roman" w:hAnsi="Times New Roman" w:cs="Times New Roman"/>
        </w:rPr>
        <w:t>compared to</w:t>
      </w:r>
      <w:r w:rsidRPr="00993790">
        <w:rPr>
          <w:rFonts w:ascii="Times New Roman" w:hAnsi="Times New Roman" w:cs="Times New Roman"/>
        </w:rPr>
        <w:t xml:space="preserve"> platelet-like minerals, such as MMT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16/j.compscitech.2012.05.017", "ISSN" : "02663538", "abstract" : "Polylactide-based nanocomposites containing unmodified and organic modified sepiolite were prepared through a solution casting method. The structure and properties of materials were characterized by X-ray diffraction (XRD), Fourier transform infrared spectroscopy (FTIR), transmission electron microscopy (TEM) and thermogravimetric analysis (TGA). From the results it can be concluded that the bundles of sepiolite have been dispersed into small aggregates containing several nanorods without destroying the crystal structure. Sepiolite nanofibers were well dispersed in the PLA matrix, exhibiting a randomly orientation with the contact among them in all cases. But the thermal stability of nanocomposites has been improved more by introducing unmodified sepiolite than that with organic modified sepiolite, which has also been confirmed by molecular dynamics simulation results that hydrophobic parts of organic modifiers could prevent the interaction between PLA molecules and sepiolite surface.", "author" : [ { "dropping-particle" : "", "family" : "Liu", "given" : "Meitang", "non-dropping-particle" : "", "parse-names" : false, "suffix" : "" }, { "dropping-particle" : "", "family" : "Pu", "given" : "Minfeng", "non-dropping-particle" : "", "parse-names" : false, "suffix" : "" }, { "dropping-particle" : "", "family" : "Ma", "given" : "Hongwen", "non-dropping-particle" : "", "parse-names" : false, "suffix" : "" } ], "container-title" : "Composites Science and Technology", "id" : "ITEM-1", "issue" : "13", "issued" : { "date-parts" : [ [ "2012" ] ] }, "page" : "1508-1514", "title" : "Preparation, structure and thermal properties of polylactide/sepiolite nanocomposites with and without organic modifiers", "type" : "article-journal", "volume" : "72" }, "uris" : [ "http://www.mendeley.com/documents/?uuid=c31e6fd1-03b6-3bbb-854d-2cbeadf253d1" ] } ], "mendeley" : { "formattedCitation" : "[10]", "plainTextFormattedCitation" : "[10]", "previouslyFormattedCitation" : "[10]"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10]</w:t>
      </w:r>
      <w:r w:rsidRPr="00993790">
        <w:rPr>
          <w:rFonts w:ascii="Times New Roman" w:hAnsi="Times New Roman" w:cs="Times New Roman"/>
        </w:rPr>
        <w:fldChar w:fldCharType="end"/>
      </w:r>
      <w:r w:rsidRPr="00993790">
        <w:rPr>
          <w:rFonts w:ascii="Times New Roman" w:hAnsi="Times New Roman" w:cs="Times New Roman"/>
        </w:rPr>
        <w:t xml:space="preserve">. </w:t>
      </w:r>
      <w:r w:rsidRPr="00993790">
        <w:rPr>
          <w:rFonts w:ascii="Times New Roman" w:hAnsi="Times New Roman" w:cs="Times New Roman"/>
          <w:noProof/>
        </w:rPr>
        <w:t xml:space="preserve">Moreover, sepiolite can prevent flocculation when it is distributed within the network of a polymer and reduce filler agglomeration </w:t>
      </w:r>
      <w:r w:rsidRPr="00993790">
        <w:rPr>
          <w:rFonts w:ascii="Times New Roman" w:hAnsi="Times New Roman" w:cs="Times New Roman"/>
          <w:noProof/>
        </w:rPr>
        <w:fldChar w:fldCharType="begin" w:fldLock="1"/>
      </w:r>
      <w:r w:rsidR="0016779F" w:rsidRPr="00993790">
        <w:rPr>
          <w:rFonts w:ascii="Times New Roman" w:hAnsi="Times New Roman" w:cs="Times New Roman"/>
          <w:noProof/>
        </w:rPr>
        <w:instrText>ADDIN CSL_CITATION { "citationItems" : [ { "id" : "ITEM-1", "itemData" : { "DOI" : "10.1016/j.msec.2016.08.077", "ISSN" : "09284931", "abstract" : "The effects of sepiolite addition (0, 1, 3 and 5??wt%) were evaluated on dynamic-mechanical behaviour, water uptake, thermal and optical properties of thermoplastic starch (TPS)/poly (butylene adipate-co-terephthalate) (PBAT) nano-biocomposites, with different TPS/PBAT (w/w) ratios and nanofiller contents. The results highlighted the improvement of the dynamic-mechanical behaviour with the addition of sepiolite, producing high performance materials. An increase of 25????C in the Tg of TPS was recorded by DMTA analysis at sepiolite content of 5??wt%. The sepiolite influenced the crystallisation of nano-biocomposites, without causing interference in the crystal organisation, evidenced by DSC analysis. The addition of sepiolite nanoclay decreased the water adsorption rate and water adsorption capacity of the corresponding nano-biocomposites. For such multiphase systems, the successful use of natural sepiolite brought a clear benefit, without the need of any modifications or additional processes to produce advanced nano-biocomposites.", "author" : [ { "dropping-particle" : "", "family" : "Olivato", "given" : "J. B.", "non-dropping-particle" : "", "parse-names" : false, "suffix" : "" }, { "dropping-particle" : "", "family" : "Marini", "given" : "J.", "non-dropping-particle" : "", "parse-names" : false, "suffix" : "" }, { "dropping-particle" : "", "family" : "Yamashita", "given" : "F.", "non-dropping-particle" : "", "parse-names" : false, "suffix" : "" }, { "dropping-particle" : "", "family" : "Pollet", "given" : "E.", "non-dropping-particle" : "", "parse-names" : false, "suffix" : "" }, { "dropping-particle" : "", "family" : "Grossmann", "given" : "M. V E", "non-dropping-particle" : "", "parse-names" : false, "suffix" : "" }, { "dropping-particle" : "", "family" : "Averous", "given" : "L.", "non-dropping-particle" : "", "parse-names" : false, "suffix" : "" } ], "container-title" : "Materials Science and Engineering C", "id" : "ITEM-1", "issue" : "Part 2", "issued" : { "date-parts" : [ [ "2017" ] ] }, "page" : "296-302", "publisher" : "Elsevier B.V.", "title" : "Sepiolite as a promising nanoclay for nano-biocomposites based on starch and biodegradable polyester", "type" : "article-journal", "volume" : "70" }, "uris" : [ "http://www.mendeley.com/documents/?uuid=4f80129d-da08-481e-a684-929bdd59928f" ] } ], "mendeley" : { "formattedCitation" : "[5]", "plainTextFormattedCitation" : "[5]", "previouslyFormattedCitation" : "[5]" }, "properties" : {  }, "schema" : "https://github.com/citation-style-language/schema/raw/master/csl-citation.json" }</w:instrText>
      </w:r>
      <w:r w:rsidRPr="00993790">
        <w:rPr>
          <w:rFonts w:ascii="Times New Roman" w:hAnsi="Times New Roman" w:cs="Times New Roman"/>
          <w:noProof/>
        </w:rPr>
        <w:fldChar w:fldCharType="separate"/>
      </w:r>
      <w:r w:rsidRPr="00993790">
        <w:rPr>
          <w:rFonts w:ascii="Times New Roman" w:hAnsi="Times New Roman" w:cs="Times New Roman"/>
          <w:noProof/>
        </w:rPr>
        <w:t>[5]</w:t>
      </w:r>
      <w:r w:rsidRPr="00993790">
        <w:rPr>
          <w:rFonts w:ascii="Times New Roman" w:hAnsi="Times New Roman" w:cs="Times New Roman"/>
          <w:noProof/>
        </w:rPr>
        <w:fldChar w:fldCharType="end"/>
      </w:r>
      <w:r w:rsidRPr="00993790">
        <w:rPr>
          <w:rFonts w:ascii="Times New Roman" w:hAnsi="Times New Roman" w:cs="Times New Roman"/>
          <w:noProof/>
        </w:rPr>
        <w:t xml:space="preserve">. </w:t>
      </w:r>
      <w:r w:rsidRPr="00993790">
        <w:rPr>
          <w:rFonts w:ascii="Times New Roman" w:hAnsi="Times New Roman" w:cs="Times New Roman"/>
          <w:noProof/>
          <w:lang w:val="en-GB"/>
        </w:rPr>
        <w:t>The presence of clay particles within a polymer matrix could enhance fire retardant properties</w:t>
      </w:r>
      <w:r w:rsidR="00CC5F2F" w:rsidRPr="00993790">
        <w:rPr>
          <w:rFonts w:ascii="Times New Roman" w:hAnsi="Times New Roman" w:cs="Times New Roman"/>
          <w:noProof/>
          <w:lang w:val="en-GB"/>
        </w:rPr>
        <w:t>.</w:t>
      </w:r>
      <w:r w:rsidRPr="00993790">
        <w:rPr>
          <w:rFonts w:ascii="Times New Roman" w:hAnsi="Times New Roman" w:cs="Times New Roman"/>
          <w:noProof/>
          <w:lang w:val="en-GB"/>
        </w:rPr>
        <w:t xml:space="preserve"> </w:t>
      </w:r>
      <w:r w:rsidR="00CC5F2F" w:rsidRPr="00993790">
        <w:rPr>
          <w:rFonts w:ascii="Times New Roman" w:hAnsi="Times New Roman" w:cs="Times New Roman"/>
          <w:noProof/>
          <w:lang w:val="en-GB"/>
        </w:rPr>
        <w:t>These p</w:t>
      </w:r>
      <w:r w:rsidR="00A04AAF" w:rsidRPr="00993790">
        <w:rPr>
          <w:rFonts w:ascii="Times New Roman" w:hAnsi="Times New Roman" w:cs="Times New Roman"/>
          <w:noProof/>
          <w:lang w:val="en-GB"/>
        </w:rPr>
        <w:t>articles</w:t>
      </w:r>
      <w:r w:rsidRPr="00993790">
        <w:rPr>
          <w:rFonts w:ascii="Times New Roman" w:hAnsi="Times New Roman" w:cs="Times New Roman"/>
          <w:noProof/>
          <w:lang w:val="en-GB"/>
        </w:rPr>
        <w:t xml:space="preserve"> can contribute to the formation of a char layer at the silicate surface, behaving as a barrier that reduces the oxygen transmission rate, retards </w:t>
      </w:r>
      <w:r w:rsidR="00A04AAF" w:rsidRPr="00993790">
        <w:rPr>
          <w:rFonts w:ascii="Times New Roman" w:hAnsi="Times New Roman" w:cs="Times New Roman"/>
          <w:noProof/>
          <w:lang w:val="en-GB"/>
        </w:rPr>
        <w:t xml:space="preserve">the </w:t>
      </w:r>
      <w:r w:rsidRPr="00993790">
        <w:rPr>
          <w:rFonts w:ascii="Times New Roman" w:hAnsi="Times New Roman" w:cs="Times New Roman"/>
          <w:noProof/>
          <w:lang w:val="en-GB"/>
        </w:rPr>
        <w:t>spread</w:t>
      </w:r>
      <w:r w:rsidR="00A04AAF" w:rsidRPr="00993790">
        <w:rPr>
          <w:rFonts w:ascii="Times New Roman" w:hAnsi="Times New Roman" w:cs="Times New Roman"/>
          <w:noProof/>
          <w:lang w:val="en-GB"/>
        </w:rPr>
        <w:t xml:space="preserve"> of flames</w:t>
      </w:r>
      <w:r w:rsidRPr="00993790">
        <w:rPr>
          <w:rFonts w:ascii="Times New Roman" w:hAnsi="Times New Roman" w:cs="Times New Roman"/>
          <w:noProof/>
          <w:lang w:val="en-GB"/>
        </w:rPr>
        <w:t xml:space="preserve">, and help to keep the structural integrity of the burned sample </w:t>
      </w:r>
      <w:r w:rsidRPr="00993790">
        <w:rPr>
          <w:rFonts w:ascii="Times New Roman" w:hAnsi="Times New Roman" w:cs="Times New Roman"/>
          <w:noProof/>
        </w:rPr>
        <w:fldChar w:fldCharType="begin" w:fldLock="1"/>
      </w:r>
      <w:r w:rsidR="0016779F" w:rsidRPr="00993790">
        <w:rPr>
          <w:rFonts w:ascii="Times New Roman" w:hAnsi="Times New Roman" w:cs="Times New Roman"/>
          <w:noProof/>
        </w:rPr>
        <w:instrText>ADDIN CSL_CITATION { "citationItems" : [ { "id" : "ITEM-1", "itemData" : { "DOI" : "10.1016/j.carbpol.2016.11.079", "ISSN" : "01448617", "abstract" : "Bionanocomposite foams based on alginate, potato starch and the microfibrous clay mineral sepiolite as reinforcing filler were prepared by lyophilization. Spectroscopic techniques were applied in order to assess the interaction mechanism established between the inorganic fibers and the polysaccharide chains, which is established between the hydroxyl groups in the polysaccharide chains and the silanol groups at the external surface of the sepiolite fibers. The textural properties studied by means of mercury intrusion porosimetry, FE-SEM and X-ray microtomography, revealed a decrease in porosity as the sepiolite content increased. Mechanical properties were also determined for the studied foams, showing an increase in compression moduli from 7.3MPa in the foam without sepiolite to 29MPa in foams containing 10% starch, 40% sepiolite and 50% alginate. Horizontal burning tests were carried out for a preliminary evaluation of the role of the inorganic fibers on the fire resistance properties of the bionanocomposite foams, revealing that bionanocomposite foams with sepiolite content&gt;25% behave as auto-extinguishable materials. Post-synthesis cross-linking with CaCl2 was carried out in some of these samples, leading to an increase in the compression modulus up to 40MPa for the optimal composition.", "author" : [ { "dropping-particle" : "", "family" : "Darder", "given" : "Margarita", "non-dropping-particle" : "", "parse-names" : false, "suffix" : "" }, { "dropping-particle" : "", "family" : "Matos", "given" : "Charlene Regina Santos", "non-dropping-particle" : "", "parse-names" : false, "suffix" : "" }, { "dropping-particle" : "", "family" : "Aranda", "given" : "Pilar", "non-dropping-particle" : "", "parse-names" : false, "suffix" : "" }, { "dropping-particle" : "", "family" : "Gouveia", "given" : "Rubia Figueredo", "non-dropping-particle" : "", "parse-names" : false, "suffix" : "" }, { "dropping-particle" : "", "family" : "Ruiz-Hitzky", "given" : "Eduardo", "non-dropping-particle" : "", "parse-names" : false, "suffix" : "" } ], "container-title" : "Carbohydrate Polymers", "id" : "ITEM-1", "issued" : { "date-parts" : [ [ "2016" ] ] }, "note" : "NULL", "page" : "1933-1939", "publisher" : "Elsevier Ltd.", "title" : "Bionanocomposite foams based on the assembly of starch and alginate with sepiolite fibrous clay", "type" : "article-journal", "volume" : "157" }, "uris" : [ "http://www.mendeley.com/documents/?uuid=c5157a6e-e0eb-47db-bc0c-4631f39da3f7" ] } ], "mendeley" : { "formattedCitation" : "[11]", "plainTextFormattedCitation" : "[11]", "previouslyFormattedCitation" : "[11]" }, "properties" : {  }, "schema" : "https://github.com/citation-style-language/schema/raw/master/csl-citation.json" }</w:instrText>
      </w:r>
      <w:r w:rsidRPr="00993790">
        <w:rPr>
          <w:rFonts w:ascii="Times New Roman" w:hAnsi="Times New Roman" w:cs="Times New Roman"/>
          <w:noProof/>
        </w:rPr>
        <w:fldChar w:fldCharType="separate"/>
      </w:r>
      <w:r w:rsidRPr="00993790">
        <w:rPr>
          <w:rFonts w:ascii="Times New Roman" w:hAnsi="Times New Roman" w:cs="Times New Roman"/>
          <w:noProof/>
        </w:rPr>
        <w:t>[11]</w:t>
      </w:r>
      <w:r w:rsidRPr="00993790">
        <w:rPr>
          <w:rFonts w:ascii="Times New Roman" w:hAnsi="Times New Roman" w:cs="Times New Roman"/>
          <w:noProof/>
        </w:rPr>
        <w:fldChar w:fldCharType="end"/>
      </w:r>
      <w:r w:rsidRPr="00993790">
        <w:rPr>
          <w:rFonts w:ascii="Times New Roman" w:hAnsi="Times New Roman" w:cs="Times New Roman"/>
          <w:noProof/>
        </w:rPr>
        <w:t>.</w:t>
      </w:r>
      <w:r w:rsidRPr="00993790">
        <w:rPr>
          <w:rFonts w:ascii="Times New Roman" w:hAnsi="Times New Roman" w:cs="Times New Roman"/>
        </w:rPr>
        <w:t xml:space="preserve"> </w:t>
      </w:r>
      <w:r w:rsidRPr="00993790">
        <w:rPr>
          <w:rFonts w:ascii="Times New Roman" w:hAnsi="Times New Roman" w:cs="Times New Roman"/>
          <w:lang w:val="en-GB"/>
        </w:rPr>
        <w:t xml:space="preserve">As a potential filler, sepiolite </w:t>
      </w:r>
      <w:r w:rsidRPr="00993790">
        <w:rPr>
          <w:rFonts w:ascii="Times New Roman" w:hAnsi="Times New Roman" w:cs="Times New Roman"/>
          <w:noProof/>
          <w:lang w:val="en-GB"/>
        </w:rPr>
        <w:t>offers</w:t>
      </w:r>
      <w:r w:rsidRPr="00993790">
        <w:rPr>
          <w:rFonts w:ascii="Times New Roman" w:hAnsi="Times New Roman" w:cs="Times New Roman"/>
          <w:lang w:val="en-GB"/>
        </w:rPr>
        <w:t xml:space="preserve"> promising advantages that could improve the mechanical, thermal, and flammability properties of the composites as well as reduce cost. </w:t>
      </w:r>
    </w:p>
    <w:p w:rsidR="00EE508E" w:rsidRPr="00993790" w:rsidRDefault="00EE508E" w:rsidP="005B30BB">
      <w:pPr>
        <w:adjustRightInd w:val="0"/>
        <w:rPr>
          <w:rFonts w:ascii="Times New Roman" w:hAnsi="Times New Roman" w:cs="Times New Roman"/>
          <w:lang w:val="en-GB"/>
        </w:rPr>
      </w:pPr>
    </w:p>
    <w:p w:rsidR="005B30BB" w:rsidRPr="00993790" w:rsidRDefault="005B30BB" w:rsidP="005B30BB">
      <w:pPr>
        <w:adjustRightInd w:val="0"/>
        <w:rPr>
          <w:rFonts w:ascii="Times New Roman" w:hAnsi="Times New Roman" w:cs="Times New Roman"/>
        </w:rPr>
      </w:pPr>
      <w:r w:rsidRPr="00993790">
        <w:rPr>
          <w:rFonts w:ascii="Times New Roman" w:hAnsi="Times New Roman" w:cs="Times New Roman"/>
        </w:rPr>
        <w:lastRenderedPageBreak/>
        <w:t xml:space="preserve">Polymer </w:t>
      </w:r>
      <w:r w:rsidRPr="00993790">
        <w:rPr>
          <w:rFonts w:ascii="Times New Roman" w:hAnsi="Times New Roman" w:cs="Times New Roman"/>
          <w:noProof/>
        </w:rPr>
        <w:t>matrices</w:t>
      </w:r>
      <w:r w:rsidR="00A04AAF" w:rsidRPr="00993790">
        <w:rPr>
          <w:rFonts w:ascii="Times New Roman" w:hAnsi="Times New Roman" w:cs="Times New Roman"/>
          <w:noProof/>
        </w:rPr>
        <w:t>,</w:t>
      </w:r>
      <w:r w:rsidRPr="00993790">
        <w:rPr>
          <w:rFonts w:ascii="Times New Roman" w:hAnsi="Times New Roman" w:cs="Times New Roman"/>
        </w:rPr>
        <w:t xml:space="preserve"> such as natural rubber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02/mame.201000395", "ISBN" : "1439-2054", "ISSN" : "14387492", "author" : [ { "dropping-particle" : "", "family" : "Lowe", "given" : "David J.", "non-dropping-particle" : "", "parse-names" : false, "suffix" : "" }, { "dropping-particle" : "V.", "family" : "Chapman", "given" : "Andrew", "non-dropping-particle" : "", "parse-names" : false, "suffix" : "" }, { "dropping-particle" : "", "family" : "Cook", "given" : "Stuart", "non-dropping-particle" : "", "parse-names" : false, "suffix" : "" }, { "dropping-particle" : "", "family" : "Busfield", "given" : "James J C", "non-dropping-particle" : "", "parse-names" : false, "suffix" : "" } ], "container-title" : "Macromolecular Materials and Engineering", "id" : "ITEM-1", "issue" : "8", "issued" : { "date-parts" : [ [ "2011" ] ] }, "page" : "693-702", "title" : "Natural rubber nanocomposites by in situ modification of clay", "type" : "article-journal", "volume" : "296" }, "uris" : [ "http://www.mendeley.com/documents/?uuid=5b1c4ac6-8975-4272-b303-cf08b0ab70d2" ] }, { "id" : "ITEM-2", "itemData" : { "DOI" : "10.1007/s10853-010-4699-6", "ISBN" : "0022-2461", "ISSN" : "00222461", "abstract" : "Natural rubber (NR)/nanoclay and NR/carbon nanofiber (CNF) nanocomposites were consolidated with different loadings and grades of carbon blacks (CBs) to obtain ternary nanocomposites. It was observed that the mechanical and dynamic mechanical properties of these nanocomposites were much better compared with those of either NR/clay or NR/CNF nanocomposites or the NR/black control microcomposite. Thus, not only the grueling and at times conflicting property requirements of modern day applications were met, but also the tendency of saturation of property enhancements at high loadings could be mitigated. These nanocomposites exhibited 18% increment in tear strength, 40% in modulus at 300% elongation, and 326% in room temperature storage modulus, over the control microcomposite. Viscous loss properties were influenced favorably, as well. This indicated the presence of a much sought after synergy between CB and nanofillers. Transmission electron micrographs of the nanocomposites showed that CB formed ``nano-blocks'' of reinforcement-close association of nanofiller and black-driven by zeta potential differences between the black and the nanofillers. This unique ternary architectural base, with the space between nanofillers (clay/fiber) occupied by small CB aggregates forming networks or ``nano-channels'', accounted for the synergistic improvements.", "author" : [ { "dropping-particle" : "", "family" : "Bhattacharya", "given" : "Mithun", "non-dropping-particle" : "", "parse-names" : false, "suffix" : "" }, { "dropping-particle" : "", "family" : "Bhowmick", "given" : "Anil K.", "non-dropping-particle" : "", "parse-names" : false, "suffix" : "" } ], "container-title" : "Journal of Materials Science", "id" : "ITEM-2", "issue" : "22", "issued" : { "date-parts" : [ [ "2010" ] ] }, "page" : "6126-6138", "title" : "Synergy in carbon black-filled Natural rubber nanocomposites. Part I: Mechanical, dynamic mechanical properties, and morphology", "type" : "article-journal", "volume" : "45" }, "uris" : [ "http://www.mendeley.com/documents/?uuid=b9faa02e-1124-44dd-9174-5dc2d1065618" ] } ], "mendeley" : { "formattedCitation" : "[12, 13]", "plainTextFormattedCitation" : "[12, 13]", "previouslyFormattedCitation" : "[12, 13]" }, "properties" : {  }, "schema" : "https://github.com/citation-style-language/schema/raw/master/csl-citation.json" }</w:instrText>
      </w:r>
      <w:r w:rsidRPr="00993790">
        <w:rPr>
          <w:rFonts w:ascii="Times New Roman" w:hAnsi="Times New Roman" w:cs="Times New Roman"/>
        </w:rPr>
        <w:fldChar w:fldCharType="separate"/>
      </w:r>
      <w:r w:rsidR="0016779F" w:rsidRPr="00993790">
        <w:rPr>
          <w:rFonts w:ascii="Times New Roman" w:hAnsi="Times New Roman" w:cs="Times New Roman"/>
          <w:noProof/>
        </w:rPr>
        <w:t>[12, 13]</w:t>
      </w:r>
      <w:r w:rsidRPr="00993790">
        <w:rPr>
          <w:rFonts w:ascii="Times New Roman" w:hAnsi="Times New Roman" w:cs="Times New Roman"/>
        </w:rPr>
        <w:fldChar w:fldCharType="end"/>
      </w:r>
      <w:r w:rsidRPr="00993790">
        <w:rPr>
          <w:rFonts w:ascii="Times New Roman" w:hAnsi="Times New Roman" w:cs="Times New Roman"/>
        </w:rPr>
        <w:t xml:space="preserve">, nitrile rubber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16/j.compositesb.2012.05.034", "ISSN" : "13598368", "abstract" : "The effect of dispersion of sepiolite in a sepiolite-NBR composite on the tensile strength of the composite was examined. Fibrous sepiolite was ultrasonically treated in distilled water with various types of dispersant. The ultrasonicated sepiolite was mixed with NBR latex to form a sepiolite-NBR complex. The tensile strength of the complex was examined to evaluate the degree of dispersion of sepiolite. The tensile strength results for the composites confirmed that a lower ultrasonication frequency produced a high strength in the composite. The tensile strength actually increased from 3 to 8 MPa as a result of ultrasonication at 28 kHz. To improve and stabilize the dispersion state, five kinds of dispersant were used. The addition of two dispersants in particular, ammonium polycarboxylate and amino alcohol polyphosphate, resulted in an increase of the strength from 8 to 15-16 MPa. When the composites were heated at 450 \u00b0C, the strengths of the composites produced with and without the dispersant were approximately 1.4-1.7 and 0.85 MPa, respectively. Thus, the dispersant still affected the strength of the heated samples. \u00a9 2012 Published by Elsevier Ltd.", "author" : [ { "dropping-particle" : "", "family" : "Takei", "given" : "T.", "non-dropping-particle" : "", "parse-names" : false, "suffix" : "" }, { "dropping-particle" : "", "family" : "Oda", "given" : "R.", "non-dropping-particle" : "", "parse-names" : false, "suffix" : "" }, { "dropping-particle" : "", "family" : "Miura", "given" : "a.", "non-dropping-particle" : "", "parse-names" : false, "suffix" : "" }, { "dropping-particle" : "", "family" : "Kumada", "given" : "N.", "non-dropping-particle" : "", "parse-names" : false, "suffix" : "" }, { "dropping-particle" : "", "family" : "Kinomura", "given" : "N.", "non-dropping-particle" : "", "parse-names" : false, "suffix" : "" }, { "dropping-particle" : "", "family" : "Ohki", "given" : "R.", "non-dropping-particle" : "", "parse-names" : false, "suffix" : "" }, { "dropping-particle" : "", "family" : "Koshiyama", "given" : "H.", "non-dropping-particle" : "", "parse-names" : false, "suffix" : "" } ], "container-title" : "Composites Part B: Engineering", "id" : "ITEM-1", "issue" : "1", "issued" : { "date-parts" : [ [ "2013" ] ] }, "page" : "260-265", "publisher" : "Elsevier Ltd", "title" : "Effect of dispersion of sepiolite in sepiolite-NBR composite on the tensile strength", "type" : "article-journal", "volume" : "44" }, "uris" : [ "http://www.mendeley.com/documents/?uuid=948187c8-1ac2-4518-a870-58aca5e8984e" ] } ], "mendeley" : { "formattedCitation" : "[14]", "plainTextFormattedCitation" : "[14]", "previouslyFormattedCitation" : "[14]"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14]</w:t>
      </w:r>
      <w:r w:rsidRPr="00993790">
        <w:rPr>
          <w:rFonts w:ascii="Times New Roman" w:hAnsi="Times New Roman" w:cs="Times New Roman"/>
        </w:rPr>
        <w:fldChar w:fldCharType="end"/>
      </w:r>
      <w:r w:rsidRPr="00993790">
        <w:rPr>
          <w:rFonts w:ascii="Times New Roman" w:hAnsi="Times New Roman" w:cs="Times New Roman"/>
        </w:rPr>
        <w:t xml:space="preserve">, styrene butadiene rubber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02/pen.21224", "ISSN" : "00323888", "author" : [ { "dropping-particle" : "", "family" : "Bhattacharya", "given" : "Mithun", "non-dropping-particle" : "", "parse-names" : false, "suffix" : "" }, { "dropping-particle" : "", "family" : "Maiti", "given" : "Madhuchhanda", "non-dropping-particle" : "", "parse-names" : false, "suffix" : "" }, { "dropping-particle" : "", "family" : "Bhowmick", "given" : "Anil K.", "non-dropping-particle" : "", "parse-names" : false, "suffix" : "" } ], "container-title" : "Polymer Engineering &amp; Science", "id" : "ITEM-1", "issue" : "1", "issued" : { "date-parts" : [ [ "2009", "1" ] ] }, "page" : "81-98", "title" : "Tailoring properties of styrene butadiene rubber nanocomposite by various nanofillers and their dispersion", "type" : "article-journal", "volume" : "49" }, "uris" : [ "http://www.mendeley.com/documents/?uuid=179ff3c8-9976-4ad4-abb1-926dd6e847dc" ] }, { "id" : "ITEM-2", "itemData" : { "DOI" : "10.1016/j.eurpolymj.2008.12.028", "ISBN" : "0014-3057", "ISSN" : "00143057", "abstract" : "A styrene-butadiene copolymer is filled with mixtures of pyrogenic silica combined with a silane coupling agent and fibers of organophilic sepiolite. The mechanical properties of the composites reveal that a mixture of double fillers impart to the elastomeric matrix a higher degree of reinforcement than that which would result from a simple addition of the two types of fillers. The swelling ratio of the composite containing the two types of fillers was found to highly decrease with regard to the pure polymer reflecting strong interactions with the matrix. The changes in the state of dispersion by adding the second filler were evaluated by transmission electron microscopy. \u00a9 2009 Elsevier Ltd. All rights reserved.", "author" : [ { "dropping-particle" : "", "family" : "Bokobza", "given" : "Liliane", "non-dropping-particle" : "", "parse-names" : false, "suffix" : "" }, { "dropping-particle" : "", "family" : "Leroy", "given" : "Eric", "non-dropping-particle" : "", "parse-names" : false, "suffix" : "" }, { "dropping-particle" : "", "family" : "Lalanne", "given" : "Val\u00e9rie", "non-dropping-particle" : "", "parse-names" : false, "suffix" : "" } ], "container-title" : "European Polymer Journal", "id" : "ITEM-2", "issue" : "4", "issued" : { "date-parts" : [ [ "2009" ] ] }, "page" : "996-1001", "publisher" : "Elsevier Ltd", "title" : "Effect of filling mixtures of sepiolite and a surface modified fumed silica on the mechanical and swelling behavior of a styrene-butadiene rubber", "type" : "article-journal", "volume" : "45" }, "uris" : [ "http://www.mendeley.com/documents/?uuid=04f9ee27-0ae4-4fed-8501-f7c572874605" ] } ], "mendeley" : { "formattedCitation" : "[15, 16]", "plainTextFormattedCitation" : "[15, 16]", "previouslyFormattedCitation" : "[15, 16]" }, "properties" : {  }, "schema" : "https://github.com/citation-style-language/schema/raw/master/csl-citation.json" }</w:instrText>
      </w:r>
      <w:r w:rsidRPr="00993790">
        <w:rPr>
          <w:rFonts w:ascii="Times New Roman" w:hAnsi="Times New Roman" w:cs="Times New Roman"/>
        </w:rPr>
        <w:fldChar w:fldCharType="separate"/>
      </w:r>
      <w:r w:rsidR="0016779F" w:rsidRPr="00993790">
        <w:rPr>
          <w:rFonts w:ascii="Times New Roman" w:hAnsi="Times New Roman" w:cs="Times New Roman"/>
          <w:noProof/>
        </w:rPr>
        <w:t>[15, 16]</w:t>
      </w:r>
      <w:r w:rsidRPr="00993790">
        <w:rPr>
          <w:rFonts w:ascii="Times New Roman" w:hAnsi="Times New Roman" w:cs="Times New Roman"/>
        </w:rPr>
        <w:fldChar w:fldCharType="end"/>
      </w:r>
      <w:r w:rsidRPr="00993790">
        <w:rPr>
          <w:rFonts w:ascii="Times New Roman" w:hAnsi="Times New Roman" w:cs="Times New Roman"/>
        </w:rPr>
        <w:t xml:space="preserve">, silicone rubber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16/j.polymer.2010.08.064", "ISSN" : "00323861", "abstract" : "A series of novel in situ polydimethylsiloxane (PDMS)-sepiolite nanocomposites were synthesized by anionic ring opening polymerization of octamethylcyclotetrasiloxane. These nanocomposites were characterized by Attenuated Total Reflection-Fourier Transform Infrared Spectroscopy, Wide Angle X-Ray Diffraction (WAXD), Transmission Electron Microscopy (TEM), mechanical and dynamic mechanical properties and thermogravimetry. This paper highlights the structure-property relationship of in situ PDMS-sepiolite nanocomposites and a way to improve the mechanical, dynamic mechanical and thermal properties of silicone rubber. Comparison of these physico-mechanical properties with those of the ex situ nanocomposites reflects greater degree of filler dispersion for the in situ nanocomposites. Increasing amount of the filler reduced the size of the crystalline domains in PDMS matrix, which was evident from the X-Ray and the dynamic mechanical analysis. However, the polymer-filler interaction was even more prominent to negate the effect of the deterioration of the properties due to decrease in size of the microcrystallites. The polymer-filler interaction was reflected in the improved mechanical and thermal properties which were the consequences of proper dispersion of the filler in the polymer matrix. The modulus improvement of the rubber-clay nanocomposites was examined by using Guth and Halpin-Tsai model. The temperature of maximum degradation was raised by 167 ??C and improvement of 210% in tensile strength and 460% in modulus at 100% elongation was observed. These results were correlated with the data obtained from WAXD and TEM studies. ?? 2010 Elsevier Ltd.", "author" : [ { "dropping-particle" : "", "family" : "Roy", "given" : "Nabarun", "non-dropping-particle" : "", "parse-names" : false, "suffix" : "" }, { "dropping-particle" : "", "family" : "Bhowmick", "given" : "Anil K.", "non-dropping-particle" : "", "parse-names" : false, "suffix" : "" } ], "container-title" : "Polymer", "id" : "ITEM-1", "issue" : "22", "issued" : { "date-parts" : [ [ "2010" ] ] }, "page" : "5172-5185", "publisher" : "Elsevier Ltd", "title" : "Novel in situ polydimethylsiloxane-sepiolite nanocomposites: Structure-property relationship", "type" : "article-journal", "volume" : "51" }, "uris" : [ "http://www.mendeley.com/documents/?uuid=1da5b4ae-76ae-4608-bc61-1d32b90a6337" ] } ], "mendeley" : { "formattedCitation" : "[17]", "plainTextFormattedCitation" : "[17]", "previouslyFormattedCitation" : "[17]"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17]</w:t>
      </w:r>
      <w:r w:rsidRPr="00993790">
        <w:rPr>
          <w:rFonts w:ascii="Times New Roman" w:hAnsi="Times New Roman" w:cs="Times New Roman"/>
        </w:rPr>
        <w:fldChar w:fldCharType="end"/>
      </w:r>
      <w:r w:rsidRPr="00993790">
        <w:rPr>
          <w:rFonts w:ascii="Times New Roman" w:hAnsi="Times New Roman" w:cs="Times New Roman"/>
        </w:rPr>
        <w:t xml:space="preserve">, acrylonitrile butadiene styrene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16/j.compositesb.2012.02.023", "ISSN" : "13598368", "abstract" : "Melt compounding of acrylonitrile\u2013butadiene\u2013styrene (ABS) matrix and nanocomposites have been studied in order to evaluate the optimal modification process for sepiolite. Different screw speeds were tested to elucidate possible degradations related to a high shear effect, and thermal stability of pristine and modified sepiolite was carried out. Both processes of modification, via quaternary ammonium salts and silane coupling agents, have been compared by means of morphological, thermal and mechanical experiments, working out that ammonium salt modified sepiolite provided the best results in the final properties.", "author" : [ { "dropping-particle" : "", "family" : "Basurto", "given" : "F\u00e9lix Carlos", "non-dropping-particle" : "", "parse-names" : false, "suffix" : "" }, { "dropping-particle" : "", "family" : "Garc\u00eda-L\u00f3pez", "given" : "David", "non-dropping-particle" : "", "parse-names" : false, "suffix" : "" }, { "dropping-particle" : "", "family" : "Villarreal-Bastardo", "given" : "Norky", "non-dropping-particle" : "", "parse-names" : false, "suffix" : "" }, { "dropping-particle" : "", "family" : "Merino", "given" : "Juan Carlos", "non-dropping-particle" : "", "parse-names" : false, "suffix" : "" }, { "dropping-particle" : "", "family" : "Pastor", "given" : "Jos\u00e9 Mar\u00eda", "non-dropping-particle" : "", "parse-names" : false, "suffix" : "" } ], "container-title" : "Composites Part B: Engineering", "id" : "ITEM-1", "issue" : "5", "issued" : { "date-parts" : [ [ "2012" ] ] }, "page" : "2222-2229", "title" : "Nanocomposites of ABS and sepiolite: Study of different clay modification processes", "type" : "article-journal", "volume" : "43" }, "uris" : [ "http://www.mendeley.com/documents/?uuid=fd73b85c-74cd-3970-bef7-e71d235d9717" ] } ], "mendeley" : { "formattedCitation" : "[18]", "plainTextFormattedCitation" : "[18]", "previouslyFormattedCitation" : "[18]"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18]</w:t>
      </w:r>
      <w:r w:rsidRPr="00993790">
        <w:rPr>
          <w:rFonts w:ascii="Times New Roman" w:hAnsi="Times New Roman" w:cs="Times New Roman"/>
        </w:rPr>
        <w:fldChar w:fldCharType="end"/>
      </w:r>
      <w:r w:rsidRPr="00993790">
        <w:rPr>
          <w:rFonts w:ascii="Times New Roman" w:hAnsi="Times New Roman" w:cs="Times New Roman"/>
        </w:rPr>
        <w:t xml:space="preserve">, polyether imide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02/pat.3444", "ISSN" : "10427147", "author" : [ { "dropping-particle" : "", "family" : "Tabatabaei-Yazdi", "given" : "Zahra", "non-dropping-particle" : "", "parse-names" : false, "suffix" : "" }, { "dropping-particle" : "", "family" : "Mehdipour-Ataei", "given" : "Shahram", "non-dropping-particle" : "", "parse-names" : false, "suffix" : "" } ], "container-title" : "Polymers for Advanced Technologies", "id" : "ITEM-1", "issue" : "4", "issued" : { "date-parts" : [ [ "2015", "4" ] ] }, "page" : "308-314", "title" : "Poly(ether-imide) and related sepiolite nanocomposites: investigation of physical, thermal, and mechanical properties", "type" : "article-journal", "volume" : "26" }, "uris" : [ "http://www.mendeley.com/documents/?uuid=1b47f205-64af-3828-963e-5809ef08d5ff" ] } ], "mendeley" : { "formattedCitation" : "[19]", "plainTextFormattedCitation" : "[19]", "previouslyFormattedCitation" : "[19]"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19]</w:t>
      </w:r>
      <w:r w:rsidRPr="00993790">
        <w:rPr>
          <w:rFonts w:ascii="Times New Roman" w:hAnsi="Times New Roman" w:cs="Times New Roman"/>
        </w:rPr>
        <w:fldChar w:fldCharType="end"/>
      </w:r>
      <w:r w:rsidR="00A04AAF" w:rsidRPr="00993790">
        <w:rPr>
          <w:rFonts w:ascii="Times New Roman" w:hAnsi="Times New Roman" w:cs="Times New Roman"/>
        </w:rPr>
        <w:t>,</w:t>
      </w:r>
      <w:r w:rsidRPr="00993790">
        <w:rPr>
          <w:rFonts w:ascii="Times New Roman" w:hAnsi="Times New Roman" w:cs="Times New Roman"/>
        </w:rPr>
        <w:t xml:space="preserve"> and polyamide 6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1016/j.eurpolymj.2014.04.004", "ISSN" : "00143057", "abstract" : "The success of a polymer/clay nanocomposite depends from a number of factors including the intrinsic properties of the clay, nanofiller dispersion and orientation, matrix/filler interactions, etc. This manuscript focuses on the effect of matrix/filler interphases on the final physical properties of nanocomposite. Two PA6/sepiolite nanocomposites masterbatches are prepared via in situ polymerisation and then diluted via melt-compounding to different filler contents: one based on unreactive pristine sepiolite and another based on reactive amino-silane functionalised sepiolite. This offers a unique comparison opportunity, in which only the latter nanocomposite has PA6 molecules grafted directly from the sepiolite clay. Both nanocomposites are characterised in terms of morphology, thermal behaviour, semi-static tensile tests and dynamic mechanical tests. Interestingly, the grafted-from nanocomposites presented an enhanced strain at break and work of fracture, up to 100% in correspondence of 5wt.% of filler, which is explained by the presence of a \u201csoft\u201d interphase.", "author" : [ { "dropping-particle" : "", "family" : "Bilotti", "given" : "Emiliano", "non-dropping-particle" : "", "parse-names" : false, "suffix" : "" }, { "dropping-particle" : "", "family" : "Duquesne", "given" : "Emmanuel", "non-dropping-particle" : "", "parse-names" : false, "suffix" : "" }, { "dropping-particle" : "", "family" : "Deng", "given" : "Hua", "non-dropping-particle" : "", "parse-names" : false, "suffix" : "" }, { "dropping-particle" : "", "family" : "Zhang", "given" : "Rui", "non-dropping-particle" : "", "parse-names" : false, "suffix" : "" }, { "dropping-particle" : "", "family" : "Quero", "given" : "Franck", "non-dropping-particle" : "", "parse-names" : false, "suffix" : "" }, { "dropping-particle" : "", "family" : "Georgiades", "given" : "Savvas N.", "non-dropping-particle" : "", "parse-names" : false, "suffix" : "" }, { "dropping-particle" : "", "family" : "Fischer", "given" : "Hartmut R.", "non-dropping-particle" : "", "parse-names" : false, "suffix" : "" }, { "dropping-particle" : "", "family" : "Dubois", "given" : "Philippe", "non-dropping-particle" : "", "parse-names" : false, "suffix" : "" }, { "dropping-particle" : "", "family" : "Peijs", "given" : "Ton", "non-dropping-particle" : "", "parse-names" : false, "suffix" : "" } ], "container-title" : "European Polymer Journal", "id" : "ITEM-1", "issued" : { "date-parts" : [ [ "2014" ] ] }, "page" : "131-139", "title" : "In situ polymerised polyamide 6/sepiolite nanocomposites: Effect of different interphases", "type" : "article-journal", "volume" : "56" }, "uris" : [ "http://www.mendeley.com/documents/?uuid=c2ea7c90-046a-3f1f-9104-101da2a62a94" ] } ], "mendeley" : { "formattedCitation" : "[20]", "plainTextFormattedCitation" : "[20]", "previouslyFormattedCitation" : "[20]"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20]</w:t>
      </w:r>
      <w:r w:rsidRPr="00993790">
        <w:rPr>
          <w:rFonts w:ascii="Times New Roman" w:hAnsi="Times New Roman" w:cs="Times New Roman"/>
        </w:rPr>
        <w:fldChar w:fldCharType="end"/>
      </w:r>
      <w:r w:rsidRPr="00993790">
        <w:rPr>
          <w:rFonts w:ascii="Times New Roman" w:hAnsi="Times New Roman" w:cs="Times New Roman"/>
        </w:rPr>
        <w:t xml:space="preserve"> have been filled with sepiolite to improve their properties. However, little attention has </w:t>
      </w:r>
      <w:r w:rsidRPr="00993790">
        <w:rPr>
          <w:rFonts w:ascii="Times New Roman" w:hAnsi="Times New Roman" w:cs="Times New Roman"/>
          <w:noProof/>
        </w:rPr>
        <w:t>been paid</w:t>
      </w:r>
      <w:r w:rsidRPr="00993790">
        <w:rPr>
          <w:rFonts w:ascii="Times New Roman" w:hAnsi="Times New Roman" w:cs="Times New Roman"/>
        </w:rPr>
        <w:t xml:space="preserve"> to the properties of sepiolite in ethylene-propylene-diene monomer (EPDM). Wang et al.</w:t>
      </w:r>
      <w:r w:rsidR="00A04AAF" w:rsidRPr="00993790">
        <w:rPr>
          <w:rFonts w:ascii="Times New Roman" w:hAnsi="Times New Roman" w:cs="Times New Roman"/>
        </w:rPr>
        <w:t xml:space="preserve"> </w:t>
      </w:r>
      <w:r w:rsidRPr="00993790">
        <w:rPr>
          <w:rFonts w:ascii="Times New Roman" w:hAnsi="Times New Roman" w:cs="Times New Roman"/>
        </w:rPr>
        <w:fldChar w:fldCharType="begin" w:fldLock="1"/>
      </w:r>
      <w:r w:rsidR="0016779F" w:rsidRPr="00993790">
        <w:rPr>
          <w:rFonts w:ascii="Times New Roman" w:hAnsi="Times New Roman" w:cs="Times New Roman"/>
        </w:rPr>
        <w:instrText>ADDIN CSL_CITATION { "citationItems" : [ { "id" : "ITEM-1", "itemData" : { "DOI" : "10.4028/www.scientific.net/AMM.320.595", "ISSN" : "1662-7482", "author" : [ { "dropping-particle" : "", "family" : "Wang", "given" : "Fei", "non-dropping-particle" : "", "parse-names" : false, "suffix" : "" }, { "dropping-particle" : "", "family" : "Tang", "given" : "Qing Guo", "non-dropping-particle" : "", "parse-names" : false, "suffix" : "" }, { "dropping-particle" : "", "family" : "Chen", "given" : "Cong", "non-dropping-particle" : "", "parse-names" : false, "suffix" : "" }, { "dropping-particle" : "", "family" : "Chen", "given" : "Ya Lei", "non-dropping-particle" : "", "parse-names" : false, "suffix" : "" }, { "dropping-particle" : "", "family" : "Liu", "given" : "Hui Min", "non-dropping-particle" : "", "parse-names" : false, "suffix" : "" }, { "dropping-particle" : "", "family" : "Liu", "given" : "Hai Feng", "non-dropping-particle" : "", "parse-names" : false, "suffix" : "" } ], "container-title" : "Applied Mechanics and Materials", "id" : "ITEM-1", "issued" : { "date-parts" : [ [ "2013" ] ] }, "page" : "595-598", "title" : "Effect of Sepiolite Nanofibers on Properties of EPDM Nanocomposites", "type" : "article-journal", "volume" : "320" }, "uris" : [ "http://www.mendeley.com/documents/?uuid=21ed671d-9c6a-406a-a370-143e8b059ed0" ] } ], "mendeley" : { "formattedCitation" : "[21]", "plainTextFormattedCitation" : "[21]", "previouslyFormattedCitation" : "[21]"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21]</w:t>
      </w:r>
      <w:r w:rsidRPr="00993790">
        <w:rPr>
          <w:rFonts w:ascii="Times New Roman" w:hAnsi="Times New Roman" w:cs="Times New Roman"/>
        </w:rPr>
        <w:fldChar w:fldCharType="end"/>
      </w:r>
      <w:r w:rsidRPr="00993790">
        <w:rPr>
          <w:rFonts w:ascii="Times New Roman" w:hAnsi="Times New Roman" w:cs="Times New Roman"/>
        </w:rPr>
        <w:t xml:space="preserve"> conducted several preliminary investigations based on the surface free energy of EPDM/</w:t>
      </w:r>
      <w:r w:rsidR="00BF08E1" w:rsidRPr="00993790">
        <w:rPr>
          <w:rFonts w:ascii="Times New Roman" w:hAnsi="Times New Roman" w:cs="Times New Roman"/>
        </w:rPr>
        <w:t>S</w:t>
      </w:r>
      <w:r w:rsidRPr="00993790">
        <w:rPr>
          <w:rFonts w:ascii="Times New Roman" w:hAnsi="Times New Roman" w:cs="Times New Roman"/>
        </w:rPr>
        <w:t>epiolite nanocomposites. However, they had only reported a limited number of properties of the EPDM/Sepiolite composites. Therefore, further studies are necessary to generate positive results from the various properties of the sepiolite-filled EPDM composites.</w:t>
      </w:r>
    </w:p>
    <w:p w:rsidR="005B30BB" w:rsidRPr="00993790" w:rsidRDefault="005B30BB" w:rsidP="005B30BB">
      <w:pPr>
        <w:adjustRightInd w:val="0"/>
        <w:rPr>
          <w:rFonts w:ascii="Times New Roman" w:hAnsi="Times New Roman" w:cs="Times New Roman"/>
        </w:rPr>
      </w:pPr>
    </w:p>
    <w:p w:rsidR="005B30BB" w:rsidRPr="00993790" w:rsidRDefault="005B30BB" w:rsidP="005B30BB">
      <w:pPr>
        <w:adjustRightInd w:val="0"/>
        <w:rPr>
          <w:rFonts w:ascii="Times New Roman" w:hAnsi="Times New Roman" w:cs="Times New Roman"/>
        </w:rPr>
      </w:pPr>
      <w:r w:rsidRPr="00993790">
        <w:rPr>
          <w:rFonts w:ascii="Times New Roman" w:hAnsi="Times New Roman" w:cs="Times New Roman"/>
        </w:rPr>
        <w:t xml:space="preserve">Based on a literature survey, none of the previous reports </w:t>
      </w:r>
      <w:r w:rsidR="00BF08E1" w:rsidRPr="00993790">
        <w:rPr>
          <w:rFonts w:ascii="Times New Roman" w:hAnsi="Times New Roman" w:cs="Times New Roman"/>
        </w:rPr>
        <w:t xml:space="preserve">have </w:t>
      </w:r>
      <w:r w:rsidRPr="00993790">
        <w:rPr>
          <w:rFonts w:ascii="Times New Roman" w:hAnsi="Times New Roman" w:cs="Times New Roman"/>
          <w:noProof/>
        </w:rPr>
        <w:t>dealt</w:t>
      </w:r>
      <w:r w:rsidRPr="00993790">
        <w:rPr>
          <w:rFonts w:ascii="Times New Roman" w:hAnsi="Times New Roman" w:cs="Times New Roman"/>
        </w:rPr>
        <w:t xml:space="preserve"> with the effect</w:t>
      </w:r>
      <w:r w:rsidR="00BF08E1" w:rsidRPr="00993790">
        <w:rPr>
          <w:rFonts w:ascii="Times New Roman" w:hAnsi="Times New Roman" w:cs="Times New Roman"/>
        </w:rPr>
        <w:t>s</w:t>
      </w:r>
      <w:r w:rsidRPr="00993790">
        <w:rPr>
          <w:rFonts w:ascii="Times New Roman" w:hAnsi="Times New Roman" w:cs="Times New Roman"/>
        </w:rPr>
        <w:t xml:space="preserve"> of sepiolite on the thermal stability, flammability</w:t>
      </w:r>
      <w:r w:rsidR="00BF08E1" w:rsidRPr="00993790">
        <w:rPr>
          <w:rFonts w:ascii="Times New Roman" w:hAnsi="Times New Roman" w:cs="Times New Roman"/>
        </w:rPr>
        <w:t>,</w:t>
      </w:r>
      <w:r w:rsidRPr="00993790">
        <w:rPr>
          <w:rFonts w:ascii="Times New Roman" w:hAnsi="Times New Roman" w:cs="Times New Roman"/>
        </w:rPr>
        <w:t xml:space="preserve"> and morphology of </w:t>
      </w:r>
      <w:r w:rsidR="00BF08E1" w:rsidRPr="00993790">
        <w:rPr>
          <w:rFonts w:ascii="Times New Roman" w:hAnsi="Times New Roman" w:cs="Times New Roman"/>
        </w:rPr>
        <w:t xml:space="preserve">the </w:t>
      </w:r>
      <w:r w:rsidRPr="00993790">
        <w:rPr>
          <w:rFonts w:ascii="Times New Roman" w:hAnsi="Times New Roman" w:cs="Times New Roman"/>
        </w:rPr>
        <w:t>char residue of EPDM/Sepiolite composites.</w:t>
      </w:r>
      <w:r w:rsidR="00EE508E">
        <w:rPr>
          <w:rFonts w:ascii="Times New Roman" w:hAnsi="Times New Roman" w:cs="Times New Roman"/>
        </w:rPr>
        <w:t xml:space="preserve"> </w:t>
      </w:r>
      <w:r w:rsidRPr="00993790">
        <w:rPr>
          <w:rFonts w:ascii="Times New Roman" w:hAnsi="Times New Roman" w:cs="Times New Roman"/>
        </w:rPr>
        <w:t xml:space="preserve">Thus, this study has focused on investigating the potential effects of </w:t>
      </w:r>
      <w:r w:rsidR="00BF08E1" w:rsidRPr="00993790">
        <w:rPr>
          <w:rFonts w:ascii="Times New Roman" w:hAnsi="Times New Roman" w:cs="Times New Roman"/>
        </w:rPr>
        <w:t xml:space="preserve">using </w:t>
      </w:r>
      <w:r w:rsidRPr="00993790">
        <w:rPr>
          <w:rFonts w:ascii="Times New Roman" w:hAnsi="Times New Roman" w:cs="Times New Roman"/>
        </w:rPr>
        <w:t xml:space="preserve">sepiolite as fillers on the thermal stability, flammability, and morphological properties of EPDM/Sepiolite composites at various loadings. </w:t>
      </w:r>
    </w:p>
    <w:p w:rsidR="00785CA6" w:rsidRPr="00993790" w:rsidRDefault="00785CA6" w:rsidP="00785CA6">
      <w:pPr>
        <w:outlineLvl w:val="0"/>
        <w:rPr>
          <w:rFonts w:ascii="Times New Roman" w:hAnsi="Times New Roman" w:cs="Times New Roman"/>
          <w:szCs w:val="20"/>
        </w:rPr>
      </w:pPr>
    </w:p>
    <w:p w:rsidR="00785CA6" w:rsidRPr="00993790" w:rsidRDefault="00DE73D6" w:rsidP="00785CA6">
      <w:pPr>
        <w:jc w:val="center"/>
        <w:outlineLvl w:val="0"/>
        <w:rPr>
          <w:rFonts w:ascii="Times New Roman" w:hAnsi="Times New Roman" w:cs="Times New Roman"/>
          <w:b/>
          <w:szCs w:val="20"/>
        </w:rPr>
      </w:pPr>
      <w:r w:rsidRPr="00993790">
        <w:rPr>
          <w:rFonts w:ascii="Times New Roman" w:hAnsi="Times New Roman" w:cs="Times New Roman"/>
          <w:b/>
          <w:szCs w:val="20"/>
        </w:rPr>
        <w:t>Materials and Methods</w:t>
      </w:r>
    </w:p>
    <w:p w:rsidR="001A2DDC" w:rsidRPr="00993790" w:rsidRDefault="001A2DDC" w:rsidP="001A2DDC">
      <w:pPr>
        <w:pStyle w:val="Heading20"/>
        <w:spacing w:before="0" w:after="0"/>
        <w:ind w:left="0"/>
        <w:jc w:val="both"/>
        <w:rPr>
          <w:rFonts w:ascii="Times New Roman" w:hAnsi="Times New Roman" w:cs="Times New Roman"/>
          <w:color w:val="auto"/>
          <w:sz w:val="20"/>
        </w:rPr>
      </w:pPr>
      <w:r w:rsidRPr="00993790">
        <w:rPr>
          <w:rFonts w:ascii="Times New Roman" w:hAnsi="Times New Roman" w:cs="Times New Roman"/>
          <w:color w:val="auto"/>
          <w:sz w:val="20"/>
        </w:rPr>
        <w:t>Materials</w:t>
      </w:r>
    </w:p>
    <w:p w:rsidR="001A2DDC" w:rsidRPr="00993790" w:rsidRDefault="001A2DDC" w:rsidP="001A2DDC">
      <w:pPr>
        <w:pStyle w:val="Heading20"/>
        <w:spacing w:before="0" w:after="0"/>
        <w:ind w:left="0"/>
        <w:jc w:val="both"/>
        <w:rPr>
          <w:rFonts w:ascii="Times New Roman" w:hAnsi="Times New Roman" w:cs="Times New Roman"/>
          <w:b w:val="0"/>
          <w:color w:val="auto"/>
          <w:sz w:val="20"/>
        </w:rPr>
      </w:pPr>
      <w:r w:rsidRPr="00993790">
        <w:rPr>
          <w:rFonts w:ascii="Times New Roman" w:hAnsi="Times New Roman" w:cs="Times New Roman"/>
          <w:b w:val="0"/>
          <w:color w:val="auto"/>
          <w:sz w:val="20"/>
        </w:rPr>
        <w:t>The EPDM used in this study was Vistalon 2504N that contain</w:t>
      </w:r>
      <w:r w:rsidR="007D59D0" w:rsidRPr="00993790">
        <w:rPr>
          <w:rFonts w:ascii="Times New Roman" w:hAnsi="Times New Roman" w:cs="Times New Roman"/>
          <w:b w:val="0"/>
          <w:color w:val="auto"/>
          <w:sz w:val="20"/>
        </w:rPr>
        <w:t>ed</w:t>
      </w:r>
      <w:r w:rsidRPr="00993790">
        <w:rPr>
          <w:rFonts w:ascii="Times New Roman" w:hAnsi="Times New Roman" w:cs="Times New Roman"/>
          <w:b w:val="0"/>
          <w:color w:val="auto"/>
          <w:sz w:val="20"/>
        </w:rPr>
        <w:t xml:space="preserve"> 54% ethylene, with 3.6% of ethylidene norbornene (ENB) and Mooney viscosity [ML (1+4) at 125 °C] of 26.8 (Mooney Unit), which </w:t>
      </w:r>
      <w:r w:rsidRPr="00993790">
        <w:rPr>
          <w:rFonts w:ascii="Times New Roman" w:hAnsi="Times New Roman" w:cs="Times New Roman"/>
          <w:b w:val="0"/>
          <w:noProof/>
          <w:color w:val="auto"/>
          <w:sz w:val="20"/>
        </w:rPr>
        <w:t>was purchased</w:t>
      </w:r>
      <w:r w:rsidRPr="00993790">
        <w:rPr>
          <w:rFonts w:ascii="Times New Roman" w:hAnsi="Times New Roman" w:cs="Times New Roman"/>
          <w:b w:val="0"/>
          <w:color w:val="auto"/>
          <w:sz w:val="20"/>
        </w:rPr>
        <w:t xml:space="preserve"> from ExxonMobil. The density of the EPDM was 0.818 g/cm</w:t>
      </w:r>
      <w:r w:rsidRPr="00993790">
        <w:rPr>
          <w:rFonts w:ascii="Times New Roman" w:hAnsi="Times New Roman" w:cs="Times New Roman"/>
          <w:b w:val="0"/>
          <w:color w:val="auto"/>
          <w:sz w:val="20"/>
          <w:vertAlign w:val="superscript"/>
        </w:rPr>
        <w:t>3</w:t>
      </w:r>
      <w:r w:rsidRPr="00993790">
        <w:rPr>
          <w:rFonts w:ascii="Times New Roman" w:hAnsi="Times New Roman" w:cs="Times New Roman"/>
          <w:b w:val="0"/>
          <w:color w:val="auto"/>
          <w:sz w:val="20"/>
        </w:rPr>
        <w:t xml:space="preserve"> as measured using an analytical balance (Precisa, model XB 220A).</w:t>
      </w:r>
      <w:r w:rsidR="007D59D0" w:rsidRPr="00993790">
        <w:rPr>
          <w:rFonts w:ascii="Times New Roman" w:hAnsi="Times New Roman" w:cs="Times New Roman"/>
          <w:b w:val="0"/>
          <w:color w:val="auto"/>
          <w:sz w:val="20"/>
        </w:rPr>
        <w:t xml:space="preserve"> </w:t>
      </w:r>
      <w:r w:rsidRPr="00993790">
        <w:rPr>
          <w:rFonts w:ascii="Times New Roman" w:hAnsi="Times New Roman" w:cs="Times New Roman"/>
          <w:b w:val="0"/>
          <w:color w:val="auto"/>
          <w:sz w:val="20"/>
        </w:rPr>
        <w:t xml:space="preserve">The sepiolite clay </w:t>
      </w:r>
      <w:r w:rsidRPr="00993790">
        <w:rPr>
          <w:rFonts w:ascii="Times New Roman" w:hAnsi="Times New Roman" w:cs="Times New Roman"/>
          <w:b w:val="0"/>
          <w:noProof/>
          <w:color w:val="auto"/>
          <w:sz w:val="20"/>
        </w:rPr>
        <w:t>was purchased</w:t>
      </w:r>
      <w:r w:rsidRPr="00993790">
        <w:rPr>
          <w:rFonts w:ascii="Times New Roman" w:hAnsi="Times New Roman" w:cs="Times New Roman"/>
          <w:b w:val="0"/>
          <w:color w:val="auto"/>
          <w:sz w:val="20"/>
        </w:rPr>
        <w:t xml:space="preserve"> from Hebei DFL Minmet Refractories Corp</w:t>
      </w:r>
      <w:r w:rsidR="00BF08E1" w:rsidRPr="00993790">
        <w:rPr>
          <w:rFonts w:ascii="Times New Roman" w:hAnsi="Times New Roman" w:cs="Times New Roman"/>
          <w:b w:val="0"/>
          <w:color w:val="auto"/>
          <w:sz w:val="20"/>
        </w:rPr>
        <w:t>.</w:t>
      </w:r>
      <w:r w:rsidRPr="00993790">
        <w:rPr>
          <w:rFonts w:ascii="Times New Roman" w:hAnsi="Times New Roman" w:cs="Times New Roman"/>
          <w:b w:val="0"/>
          <w:color w:val="auto"/>
          <w:sz w:val="20"/>
        </w:rPr>
        <w:t xml:space="preserve">, China. Meanwhile, other compounding ingredients </w:t>
      </w:r>
      <w:r w:rsidRPr="00993790">
        <w:rPr>
          <w:rFonts w:ascii="Times New Roman" w:hAnsi="Times New Roman" w:cs="Times New Roman"/>
          <w:b w:val="0"/>
          <w:noProof/>
          <w:color w:val="auto"/>
          <w:sz w:val="20"/>
        </w:rPr>
        <w:t>were purchased</w:t>
      </w:r>
      <w:r w:rsidRPr="00993790">
        <w:rPr>
          <w:rFonts w:ascii="Times New Roman" w:hAnsi="Times New Roman" w:cs="Times New Roman"/>
          <w:b w:val="0"/>
          <w:color w:val="auto"/>
          <w:sz w:val="20"/>
        </w:rPr>
        <w:t xml:space="preserve"> from Bayer (M) Ltd., namely, zinc oxide, stearic acid, tetramethyl thiuram disulphide (TMTD), mercaptobenzothiazole (MBT), and sulphur. </w:t>
      </w:r>
    </w:p>
    <w:p w:rsidR="001A2DDC" w:rsidRPr="00993790" w:rsidRDefault="001A2DDC" w:rsidP="001A2DDC">
      <w:pPr>
        <w:rPr>
          <w:rFonts w:ascii="Times New Roman" w:hAnsi="Times New Roman" w:cs="Times New Roman"/>
          <w:b/>
          <w:sz w:val="24"/>
          <w:szCs w:val="24"/>
        </w:rPr>
      </w:pPr>
    </w:p>
    <w:p w:rsidR="001A2DDC" w:rsidRPr="00993790" w:rsidRDefault="001A2DDC" w:rsidP="001A2DDC">
      <w:pPr>
        <w:pStyle w:val="Heading30"/>
        <w:tabs>
          <w:tab w:val="left" w:pos="426"/>
        </w:tabs>
        <w:spacing w:before="0" w:after="0"/>
        <w:ind w:left="426" w:hanging="426"/>
        <w:jc w:val="both"/>
        <w:rPr>
          <w:rFonts w:ascii="Times New Roman" w:hAnsi="Times New Roman" w:cs="Times New Roman"/>
          <w:color w:val="auto"/>
          <w:sz w:val="20"/>
          <w:szCs w:val="20"/>
        </w:rPr>
      </w:pPr>
      <w:r w:rsidRPr="00993790">
        <w:rPr>
          <w:rFonts w:ascii="Times New Roman" w:hAnsi="Times New Roman" w:cs="Times New Roman"/>
          <w:color w:val="auto"/>
          <w:sz w:val="20"/>
        </w:rPr>
        <w:t xml:space="preserve">Sample preparation </w:t>
      </w:r>
    </w:p>
    <w:p w:rsidR="001A2DDC" w:rsidRPr="00993790" w:rsidRDefault="001A2DDC" w:rsidP="001A2DDC">
      <w:pPr>
        <w:pStyle w:val="Heading30"/>
        <w:spacing w:before="0" w:after="0"/>
        <w:ind w:left="0"/>
        <w:jc w:val="both"/>
        <w:rPr>
          <w:rFonts w:ascii="Times New Roman" w:hAnsi="Times New Roman" w:cs="Times New Roman"/>
          <w:b w:val="0"/>
          <w:color w:val="auto"/>
          <w:sz w:val="20"/>
        </w:rPr>
      </w:pPr>
      <w:r w:rsidRPr="00993790">
        <w:rPr>
          <w:rFonts w:ascii="Times New Roman" w:hAnsi="Times New Roman" w:cs="Times New Roman"/>
          <w:b w:val="0"/>
          <w:color w:val="auto"/>
          <w:sz w:val="20"/>
        </w:rPr>
        <w:t xml:space="preserve">The sepiolite was dried in an oven for 24 hours at 80 °C </w:t>
      </w:r>
      <w:r w:rsidRPr="00993790">
        <w:rPr>
          <w:rFonts w:ascii="Times New Roman" w:hAnsi="Times New Roman" w:cs="Times New Roman"/>
          <w:b w:val="0"/>
          <w:noProof/>
          <w:color w:val="auto"/>
          <w:sz w:val="20"/>
        </w:rPr>
        <w:t>before</w:t>
      </w:r>
      <w:r w:rsidRPr="00993790">
        <w:rPr>
          <w:rFonts w:ascii="Times New Roman" w:hAnsi="Times New Roman" w:cs="Times New Roman"/>
          <w:b w:val="0"/>
          <w:color w:val="auto"/>
          <w:sz w:val="20"/>
        </w:rPr>
        <w:t xml:space="preserve"> mixing to remove any existing moisture. Table 1 lists the compounding formulations for EPDM/Sepiolite composites, in which each compound </w:t>
      </w:r>
      <w:r w:rsidRPr="00993790">
        <w:rPr>
          <w:rFonts w:ascii="Times New Roman" w:hAnsi="Times New Roman" w:cs="Times New Roman"/>
          <w:b w:val="0"/>
          <w:noProof/>
          <w:color w:val="auto"/>
          <w:sz w:val="20"/>
        </w:rPr>
        <w:t>was prepared</w:t>
      </w:r>
      <w:r w:rsidRPr="00993790">
        <w:rPr>
          <w:rFonts w:ascii="Times New Roman" w:hAnsi="Times New Roman" w:cs="Times New Roman"/>
          <w:b w:val="0"/>
          <w:color w:val="auto"/>
          <w:sz w:val="20"/>
        </w:rPr>
        <w:t xml:space="preserve"> </w:t>
      </w:r>
      <w:r w:rsidR="00D02187" w:rsidRPr="00993790">
        <w:rPr>
          <w:rFonts w:ascii="Times New Roman" w:hAnsi="Times New Roman" w:cs="Times New Roman"/>
          <w:b w:val="0"/>
          <w:color w:val="auto"/>
          <w:sz w:val="20"/>
        </w:rPr>
        <w:t>using</w:t>
      </w:r>
      <w:r w:rsidRPr="00993790">
        <w:rPr>
          <w:rFonts w:ascii="Times New Roman" w:hAnsi="Times New Roman" w:cs="Times New Roman"/>
          <w:b w:val="0"/>
          <w:color w:val="auto"/>
          <w:sz w:val="20"/>
        </w:rPr>
        <w:t xml:space="preserve"> a laboratory scale (160 </w:t>
      </w:r>
      <w:r w:rsidRPr="00993790">
        <w:rPr>
          <w:rFonts w:ascii="Calibri" w:hAnsi="Calibri"/>
          <w:b w:val="0"/>
          <w:color w:val="auto"/>
          <w:sz w:val="20"/>
        </w:rPr>
        <w:t>×</w:t>
      </w:r>
      <w:r w:rsidRPr="00993790">
        <w:rPr>
          <w:rFonts w:ascii="Times New Roman" w:hAnsi="Times New Roman" w:cs="Times New Roman"/>
          <w:b w:val="0"/>
          <w:color w:val="auto"/>
          <w:sz w:val="20"/>
        </w:rPr>
        <w:t xml:space="preserve"> 320 mm</w:t>
      </w:r>
      <w:r w:rsidRPr="00993790">
        <w:rPr>
          <w:rFonts w:ascii="Times New Roman" w:hAnsi="Times New Roman" w:cs="Times New Roman"/>
          <w:b w:val="0"/>
          <w:color w:val="auto"/>
          <w:sz w:val="20"/>
          <w:vertAlign w:val="superscript"/>
        </w:rPr>
        <w:t>2</w:t>
      </w:r>
      <w:r w:rsidRPr="00993790">
        <w:rPr>
          <w:rFonts w:ascii="Times New Roman" w:hAnsi="Times New Roman" w:cs="Times New Roman"/>
          <w:b w:val="0"/>
          <w:color w:val="auto"/>
          <w:sz w:val="20"/>
        </w:rPr>
        <w:t xml:space="preserve">) </w:t>
      </w:r>
      <w:r w:rsidR="00D02187" w:rsidRPr="00993790">
        <w:rPr>
          <w:rFonts w:ascii="Times New Roman" w:hAnsi="Times New Roman" w:cs="Times New Roman"/>
          <w:b w:val="0"/>
          <w:color w:val="auto"/>
          <w:sz w:val="20"/>
        </w:rPr>
        <w:t xml:space="preserve">and a </w:t>
      </w:r>
      <w:r w:rsidRPr="00993790">
        <w:rPr>
          <w:rFonts w:ascii="Times New Roman" w:hAnsi="Times New Roman" w:cs="Times New Roman"/>
          <w:b w:val="0"/>
          <w:color w:val="auto"/>
          <w:sz w:val="20"/>
        </w:rPr>
        <w:t>two-roll mill (model XK-160). All composites were mixed for 21 minutes according to the ASTM D3568. The optimum cure time (t</w:t>
      </w:r>
      <w:r w:rsidRPr="00993790">
        <w:rPr>
          <w:rFonts w:ascii="Times New Roman" w:hAnsi="Times New Roman" w:cs="Times New Roman"/>
          <w:b w:val="0"/>
          <w:color w:val="auto"/>
          <w:sz w:val="20"/>
          <w:vertAlign w:val="subscript"/>
        </w:rPr>
        <w:t>90</w:t>
      </w:r>
      <w:r w:rsidRPr="00993790">
        <w:rPr>
          <w:rFonts w:ascii="Times New Roman" w:hAnsi="Times New Roman" w:cs="Times New Roman"/>
          <w:b w:val="0"/>
          <w:color w:val="auto"/>
          <w:sz w:val="20"/>
        </w:rPr>
        <w:t>) and scorch time (t</w:t>
      </w:r>
      <w:r w:rsidRPr="00993790">
        <w:rPr>
          <w:rFonts w:ascii="Times New Roman" w:hAnsi="Times New Roman" w:cs="Times New Roman"/>
          <w:b w:val="0"/>
          <w:color w:val="auto"/>
          <w:sz w:val="20"/>
          <w:vertAlign w:val="subscript"/>
        </w:rPr>
        <w:t>s2</w:t>
      </w:r>
      <w:r w:rsidRPr="00993790">
        <w:rPr>
          <w:rFonts w:ascii="Times New Roman" w:hAnsi="Times New Roman" w:cs="Times New Roman"/>
          <w:b w:val="0"/>
          <w:color w:val="auto"/>
          <w:sz w:val="20"/>
        </w:rPr>
        <w:t xml:space="preserve">) </w:t>
      </w:r>
      <w:r w:rsidRPr="00993790">
        <w:rPr>
          <w:rFonts w:ascii="Times New Roman" w:hAnsi="Times New Roman" w:cs="Times New Roman"/>
          <w:b w:val="0"/>
          <w:noProof/>
          <w:color w:val="auto"/>
          <w:sz w:val="20"/>
        </w:rPr>
        <w:t>were obtained</w:t>
      </w:r>
      <w:r w:rsidRPr="00993790">
        <w:rPr>
          <w:rFonts w:ascii="Times New Roman" w:hAnsi="Times New Roman" w:cs="Times New Roman"/>
          <w:b w:val="0"/>
          <w:color w:val="auto"/>
          <w:sz w:val="20"/>
        </w:rPr>
        <w:t xml:space="preserve"> by </w:t>
      </w:r>
      <w:proofErr w:type="spellStart"/>
      <w:r w:rsidRPr="00993790">
        <w:rPr>
          <w:rFonts w:ascii="Times New Roman" w:hAnsi="Times New Roman" w:cs="Times New Roman"/>
          <w:b w:val="0"/>
          <w:color w:val="auto"/>
          <w:sz w:val="20"/>
        </w:rPr>
        <w:t>utilising</w:t>
      </w:r>
      <w:proofErr w:type="spellEnd"/>
      <w:r w:rsidRPr="00993790">
        <w:rPr>
          <w:rFonts w:ascii="Times New Roman" w:hAnsi="Times New Roman" w:cs="Times New Roman"/>
          <w:b w:val="0"/>
          <w:color w:val="auto"/>
          <w:sz w:val="20"/>
        </w:rPr>
        <w:t xml:space="preserve"> the Monsanto Moving Die Rheometer (model MDR2000) at 160 °C. Based on their respective t</w:t>
      </w:r>
      <w:r w:rsidRPr="00993790">
        <w:rPr>
          <w:rFonts w:ascii="Times New Roman" w:hAnsi="Times New Roman" w:cs="Times New Roman"/>
          <w:b w:val="0"/>
          <w:color w:val="auto"/>
          <w:sz w:val="20"/>
          <w:vertAlign w:val="subscript"/>
        </w:rPr>
        <w:t>90</w:t>
      </w:r>
      <w:r w:rsidRPr="00993790">
        <w:rPr>
          <w:rFonts w:ascii="Times New Roman" w:hAnsi="Times New Roman" w:cs="Times New Roman"/>
          <w:b w:val="0"/>
          <w:color w:val="auto"/>
          <w:sz w:val="20"/>
        </w:rPr>
        <w:t xml:space="preserve"> values, the compounds were compression </w:t>
      </w:r>
      <w:proofErr w:type="spellStart"/>
      <w:r w:rsidRPr="00993790">
        <w:rPr>
          <w:rFonts w:ascii="Times New Roman" w:hAnsi="Times New Roman" w:cs="Times New Roman"/>
          <w:b w:val="0"/>
          <w:color w:val="auto"/>
          <w:sz w:val="20"/>
        </w:rPr>
        <w:t>moulded</w:t>
      </w:r>
      <w:proofErr w:type="spellEnd"/>
      <w:r w:rsidRPr="00993790">
        <w:rPr>
          <w:rFonts w:ascii="Times New Roman" w:hAnsi="Times New Roman" w:cs="Times New Roman"/>
          <w:b w:val="0"/>
          <w:color w:val="auto"/>
          <w:sz w:val="20"/>
        </w:rPr>
        <w:t xml:space="preserve"> into 3 mm rectangular sheets</w:t>
      </w:r>
      <w:r w:rsidR="00D02187" w:rsidRPr="00993790">
        <w:rPr>
          <w:rFonts w:ascii="Times New Roman" w:hAnsi="Times New Roman" w:cs="Times New Roman"/>
          <w:b w:val="0"/>
          <w:color w:val="auto"/>
          <w:sz w:val="20"/>
        </w:rPr>
        <w:t>,</w:t>
      </w:r>
      <w:r w:rsidRPr="00993790">
        <w:rPr>
          <w:rFonts w:ascii="Times New Roman" w:hAnsi="Times New Roman" w:cs="Times New Roman"/>
          <w:b w:val="0"/>
          <w:color w:val="auto"/>
          <w:sz w:val="20"/>
        </w:rPr>
        <w:t xml:space="preserve"> with a </w:t>
      </w:r>
      <w:r w:rsidRPr="00993790">
        <w:rPr>
          <w:rFonts w:ascii="Times New Roman" w:hAnsi="Times New Roman" w:cs="Times New Roman"/>
          <w:b w:val="0"/>
          <w:noProof/>
          <w:color w:val="auto"/>
          <w:sz w:val="20"/>
        </w:rPr>
        <w:t>dimension</w:t>
      </w:r>
      <w:r w:rsidRPr="00993790">
        <w:rPr>
          <w:rFonts w:ascii="Times New Roman" w:hAnsi="Times New Roman" w:cs="Times New Roman"/>
          <w:b w:val="0"/>
          <w:color w:val="auto"/>
          <w:sz w:val="20"/>
        </w:rPr>
        <w:t xml:space="preserve"> of 125 mm </w:t>
      </w:r>
      <w:r w:rsidR="00D02187" w:rsidRPr="00993790">
        <w:rPr>
          <w:rFonts w:ascii="Times New Roman" w:hAnsi="Times New Roman" w:cs="Times New Roman"/>
          <w:b w:val="0"/>
          <w:color w:val="auto"/>
          <w:sz w:val="20"/>
        </w:rPr>
        <w:t>×</w:t>
      </w:r>
      <w:r w:rsidRPr="00993790">
        <w:rPr>
          <w:rFonts w:ascii="Times New Roman" w:hAnsi="Times New Roman" w:cs="Times New Roman"/>
          <w:b w:val="0"/>
          <w:color w:val="auto"/>
          <w:sz w:val="20"/>
        </w:rPr>
        <w:t xml:space="preserve"> 13 mm </w:t>
      </w:r>
      <w:r w:rsidR="00D02187" w:rsidRPr="00993790">
        <w:rPr>
          <w:rFonts w:ascii="Times New Roman" w:hAnsi="Times New Roman" w:cs="Times New Roman"/>
          <w:b w:val="0"/>
          <w:color w:val="auto"/>
          <w:sz w:val="20"/>
        </w:rPr>
        <w:t>×</w:t>
      </w:r>
      <w:r w:rsidRPr="00993790">
        <w:rPr>
          <w:rFonts w:ascii="Times New Roman" w:hAnsi="Times New Roman" w:cs="Times New Roman"/>
          <w:b w:val="0"/>
          <w:color w:val="auto"/>
          <w:sz w:val="20"/>
        </w:rPr>
        <w:t xml:space="preserve"> 3 mm using the KAO-</w:t>
      </w:r>
      <w:proofErr w:type="spellStart"/>
      <w:r w:rsidRPr="00993790">
        <w:rPr>
          <w:rFonts w:ascii="Times New Roman" w:hAnsi="Times New Roman" w:cs="Times New Roman"/>
          <w:b w:val="0"/>
          <w:color w:val="auto"/>
          <w:sz w:val="20"/>
        </w:rPr>
        <w:t>Tieh</w:t>
      </w:r>
      <w:proofErr w:type="spellEnd"/>
      <w:r w:rsidRPr="00993790">
        <w:rPr>
          <w:rFonts w:ascii="Times New Roman" w:hAnsi="Times New Roman" w:cs="Times New Roman"/>
          <w:b w:val="0"/>
          <w:color w:val="auto"/>
          <w:sz w:val="20"/>
        </w:rPr>
        <w:t xml:space="preserve"> GO Tech Compression </w:t>
      </w:r>
      <w:proofErr w:type="spellStart"/>
      <w:r w:rsidRPr="00993790">
        <w:rPr>
          <w:rFonts w:ascii="Times New Roman" w:hAnsi="Times New Roman" w:cs="Times New Roman"/>
          <w:b w:val="0"/>
          <w:color w:val="auto"/>
          <w:sz w:val="20"/>
        </w:rPr>
        <w:t>Moulding</w:t>
      </w:r>
      <w:proofErr w:type="spellEnd"/>
      <w:r w:rsidRPr="00993790">
        <w:rPr>
          <w:rFonts w:ascii="Times New Roman" w:hAnsi="Times New Roman" w:cs="Times New Roman"/>
          <w:b w:val="0"/>
          <w:color w:val="auto"/>
          <w:sz w:val="20"/>
        </w:rPr>
        <w:t xml:space="preserve"> Machine</w:t>
      </w:r>
      <w:r w:rsidR="00D02187" w:rsidRPr="00993790">
        <w:rPr>
          <w:rFonts w:ascii="Times New Roman" w:hAnsi="Times New Roman" w:cs="Times New Roman"/>
          <w:b w:val="0"/>
          <w:color w:val="auto"/>
          <w:sz w:val="20"/>
        </w:rPr>
        <w:t>,</w:t>
      </w:r>
      <w:r w:rsidRPr="00993790">
        <w:rPr>
          <w:rFonts w:ascii="Times New Roman" w:hAnsi="Times New Roman" w:cs="Times New Roman"/>
          <w:b w:val="0"/>
          <w:color w:val="auto"/>
          <w:sz w:val="20"/>
        </w:rPr>
        <w:t xml:space="preserve"> at 160 °C with a force of 10 MPa.</w:t>
      </w:r>
    </w:p>
    <w:p w:rsidR="00785CA6" w:rsidRPr="00993790" w:rsidRDefault="00785CA6" w:rsidP="003F3701">
      <w:pPr>
        <w:jc w:val="center"/>
        <w:outlineLvl w:val="0"/>
        <w:rPr>
          <w:rFonts w:ascii="Times New Roman" w:hAnsi="Times New Roman" w:cs="Times New Roman"/>
          <w:b/>
          <w:szCs w:val="20"/>
        </w:rPr>
      </w:pPr>
    </w:p>
    <w:p w:rsidR="00785CA6" w:rsidRPr="00993790" w:rsidRDefault="00785CA6" w:rsidP="0066186E">
      <w:pPr>
        <w:spacing w:after="120"/>
        <w:jc w:val="center"/>
        <w:outlineLvl w:val="0"/>
        <w:rPr>
          <w:rFonts w:ascii="Times New Roman" w:hAnsi="Times New Roman" w:cs="Times New Roman"/>
          <w:szCs w:val="20"/>
        </w:rPr>
      </w:pPr>
      <w:r w:rsidRPr="00993790">
        <w:rPr>
          <w:rFonts w:ascii="Times New Roman" w:hAnsi="Times New Roman" w:cs="Times New Roman"/>
          <w:szCs w:val="20"/>
        </w:rPr>
        <w:t>Table 1</w:t>
      </w:r>
      <w:r w:rsidR="0066186E" w:rsidRPr="00993790">
        <w:rPr>
          <w:rFonts w:ascii="Times New Roman" w:hAnsi="Times New Roman" w:cs="Times New Roman"/>
          <w:szCs w:val="20"/>
        </w:rPr>
        <w:t xml:space="preserve">.  </w:t>
      </w:r>
      <w:r w:rsidR="00271FC5" w:rsidRPr="00993790">
        <w:rPr>
          <w:rFonts w:ascii="Times New Roman" w:hAnsi="Times New Roman" w:cs="Times New Roman"/>
        </w:rPr>
        <w:t>Compounding formulations for EPDM/Sepiolite Composites (phr)</w:t>
      </w:r>
      <w:r w:rsidR="00271FC5" w:rsidRPr="00993790">
        <w:rPr>
          <w:rFonts w:ascii="Times New Roman" w:hAnsi="Times New Roman" w:cs="Times New Roman"/>
          <w:b/>
          <w:szCs w:val="20"/>
        </w:rPr>
        <w:t xml:space="preserve"> </w:t>
      </w:r>
    </w:p>
    <w:tbl>
      <w:tblPr>
        <w:tblStyle w:val="LightShading1"/>
        <w:tblW w:w="1665" w:type="pct"/>
        <w:jc w:val="center"/>
        <w:tblLook w:val="04A0" w:firstRow="1" w:lastRow="0" w:firstColumn="1" w:lastColumn="0" w:noHBand="0" w:noVBand="1"/>
      </w:tblPr>
      <w:tblGrid>
        <w:gridCol w:w="1503"/>
        <w:gridCol w:w="1503"/>
      </w:tblGrid>
      <w:tr w:rsidR="00993790" w:rsidRPr="00993790" w:rsidTr="00EE50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000000"/>
              <w:bottom w:val="single" w:sz="4" w:space="0" w:color="000000"/>
            </w:tcBorders>
            <w:shd w:val="clear" w:color="auto" w:fill="auto"/>
          </w:tcPr>
          <w:p w:rsidR="00271FC5" w:rsidRPr="00993790" w:rsidRDefault="00271FC5" w:rsidP="00531E6A">
            <w:pPr>
              <w:outlineLvl w:val="0"/>
              <w:rPr>
                <w:rFonts w:ascii="Times New Roman" w:hAnsi="Times New Roman" w:cs="Times New Roman"/>
                <w:color w:val="auto"/>
                <w:szCs w:val="20"/>
              </w:rPr>
            </w:pPr>
            <w:r w:rsidRPr="00993790">
              <w:rPr>
                <w:rFonts w:ascii="Times New Roman" w:hAnsi="Times New Roman" w:cs="Times New Roman"/>
                <w:color w:val="auto"/>
                <w:szCs w:val="20"/>
              </w:rPr>
              <w:t>Materials</w:t>
            </w:r>
          </w:p>
        </w:tc>
        <w:tc>
          <w:tcPr>
            <w:tcW w:w="2500" w:type="pct"/>
            <w:tcBorders>
              <w:top w:val="single" w:sz="4" w:space="0" w:color="000000"/>
              <w:bottom w:val="single" w:sz="4" w:space="0" w:color="000000"/>
            </w:tcBorders>
            <w:shd w:val="clear" w:color="auto" w:fill="auto"/>
          </w:tcPr>
          <w:p w:rsidR="00271FC5" w:rsidRPr="00993790" w:rsidRDefault="00271FC5" w:rsidP="00E1165B">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Content (phr)</w:t>
            </w:r>
          </w:p>
        </w:tc>
      </w:tr>
      <w:tr w:rsidR="00993790" w:rsidRPr="00993790" w:rsidTr="00EE50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000000"/>
            </w:tcBorders>
            <w:shd w:val="clear" w:color="auto" w:fill="auto"/>
          </w:tcPr>
          <w:p w:rsidR="00271FC5" w:rsidRPr="00993790" w:rsidRDefault="00E1165B" w:rsidP="00EE508E">
            <w:pPr>
              <w:outlineLvl w:val="0"/>
              <w:rPr>
                <w:rFonts w:ascii="Times New Roman" w:hAnsi="Times New Roman" w:cs="Times New Roman"/>
                <w:b w:val="0"/>
                <w:color w:val="auto"/>
                <w:szCs w:val="20"/>
              </w:rPr>
            </w:pPr>
            <w:r w:rsidRPr="00993790">
              <w:rPr>
                <w:rFonts w:ascii="Times New Roman" w:hAnsi="Times New Roman" w:cs="Times New Roman"/>
                <w:b w:val="0"/>
                <w:color w:val="auto"/>
              </w:rPr>
              <w:t>EPDM</w:t>
            </w:r>
          </w:p>
        </w:tc>
        <w:tc>
          <w:tcPr>
            <w:tcW w:w="2500" w:type="pct"/>
            <w:tcBorders>
              <w:top w:val="single" w:sz="4" w:space="0" w:color="000000"/>
            </w:tcBorders>
            <w:shd w:val="clear" w:color="auto" w:fill="auto"/>
          </w:tcPr>
          <w:p w:rsidR="00271FC5" w:rsidRPr="00993790" w:rsidRDefault="00E1165B" w:rsidP="00EE508E">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100</w:t>
            </w:r>
          </w:p>
        </w:tc>
      </w:tr>
      <w:tr w:rsidR="00993790" w:rsidRPr="00993790" w:rsidTr="00E1165B">
        <w:trPr>
          <w:jc w:val="center"/>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rsidR="00271FC5" w:rsidRPr="00993790" w:rsidRDefault="00E1165B" w:rsidP="00EE508E">
            <w:pP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Zinc Oxide</w:t>
            </w:r>
          </w:p>
        </w:tc>
        <w:tc>
          <w:tcPr>
            <w:tcW w:w="2500" w:type="pct"/>
            <w:shd w:val="clear" w:color="auto" w:fill="auto"/>
          </w:tcPr>
          <w:p w:rsidR="00271FC5" w:rsidRPr="00993790" w:rsidRDefault="00E1165B" w:rsidP="00EE508E">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5</w:t>
            </w:r>
          </w:p>
        </w:tc>
      </w:tr>
      <w:tr w:rsidR="00993790" w:rsidRPr="00993790" w:rsidTr="00EE50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pct"/>
            <w:tcBorders>
              <w:bottom w:val="single" w:sz="4" w:space="0" w:color="000000"/>
            </w:tcBorders>
            <w:shd w:val="clear" w:color="auto" w:fill="auto"/>
          </w:tcPr>
          <w:p w:rsidR="00271FC5" w:rsidRPr="00993790" w:rsidRDefault="00E1165B" w:rsidP="00EE508E">
            <w:pP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Stearic Acid</w:t>
            </w:r>
          </w:p>
          <w:p w:rsidR="00E1165B" w:rsidRPr="00993790" w:rsidRDefault="00E1165B" w:rsidP="00EE508E">
            <w:pPr>
              <w:outlineLvl w:val="0"/>
              <w:rPr>
                <w:rFonts w:ascii="Times New Roman" w:hAnsi="Times New Roman" w:cs="Times New Roman"/>
                <w:b w:val="0"/>
                <w:color w:val="auto"/>
                <w:szCs w:val="20"/>
              </w:rPr>
            </w:pPr>
            <w:proofErr w:type="spellStart"/>
            <w:r w:rsidRPr="00993790">
              <w:rPr>
                <w:rFonts w:ascii="Times New Roman" w:hAnsi="Times New Roman" w:cs="Times New Roman"/>
                <w:b w:val="0"/>
                <w:color w:val="auto"/>
                <w:szCs w:val="20"/>
              </w:rPr>
              <w:t>TMTD</w:t>
            </w:r>
            <w:r w:rsidRPr="00993790">
              <w:rPr>
                <w:rFonts w:ascii="Times New Roman" w:hAnsi="Times New Roman" w:cs="Times New Roman"/>
                <w:b w:val="0"/>
                <w:color w:val="auto"/>
                <w:szCs w:val="20"/>
                <w:vertAlign w:val="superscript"/>
              </w:rPr>
              <w:t>a</w:t>
            </w:r>
            <w:proofErr w:type="spellEnd"/>
          </w:p>
          <w:p w:rsidR="00E1165B" w:rsidRPr="00993790" w:rsidRDefault="00E1165B" w:rsidP="00EE508E">
            <w:pPr>
              <w:outlineLvl w:val="0"/>
              <w:rPr>
                <w:rFonts w:ascii="Times New Roman" w:hAnsi="Times New Roman" w:cs="Times New Roman"/>
                <w:b w:val="0"/>
                <w:color w:val="auto"/>
                <w:szCs w:val="20"/>
              </w:rPr>
            </w:pPr>
            <w:proofErr w:type="spellStart"/>
            <w:r w:rsidRPr="00993790">
              <w:rPr>
                <w:rFonts w:ascii="Times New Roman" w:hAnsi="Times New Roman" w:cs="Times New Roman"/>
                <w:b w:val="0"/>
                <w:color w:val="auto"/>
                <w:szCs w:val="20"/>
              </w:rPr>
              <w:t>MBT</w:t>
            </w:r>
            <w:r w:rsidRPr="00993790">
              <w:rPr>
                <w:rFonts w:ascii="Times New Roman" w:hAnsi="Times New Roman" w:cs="Times New Roman"/>
                <w:b w:val="0"/>
                <w:color w:val="auto"/>
                <w:szCs w:val="20"/>
                <w:vertAlign w:val="superscript"/>
              </w:rPr>
              <w:t>b</w:t>
            </w:r>
            <w:proofErr w:type="spellEnd"/>
          </w:p>
          <w:p w:rsidR="00E1165B" w:rsidRPr="00993790" w:rsidRDefault="00E1165B" w:rsidP="00EE508E">
            <w:pP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Sulphur</w:t>
            </w:r>
          </w:p>
          <w:p w:rsidR="00E1165B" w:rsidRPr="00993790" w:rsidRDefault="00E1165B" w:rsidP="00EE508E">
            <w:pP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 xml:space="preserve">Sepiolite </w:t>
            </w:r>
          </w:p>
        </w:tc>
        <w:tc>
          <w:tcPr>
            <w:tcW w:w="2500" w:type="pct"/>
            <w:tcBorders>
              <w:bottom w:val="single" w:sz="4" w:space="0" w:color="000000"/>
            </w:tcBorders>
            <w:shd w:val="clear" w:color="auto" w:fill="auto"/>
          </w:tcPr>
          <w:p w:rsidR="00271FC5" w:rsidRPr="00993790" w:rsidRDefault="00E1165B" w:rsidP="00EE508E">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1.5</w:t>
            </w:r>
          </w:p>
          <w:p w:rsidR="00E1165B" w:rsidRPr="00993790" w:rsidRDefault="00E1165B" w:rsidP="00EE508E">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1.5</w:t>
            </w:r>
          </w:p>
          <w:p w:rsidR="00E1165B" w:rsidRPr="00993790" w:rsidRDefault="00E1165B" w:rsidP="00EE508E">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0.8</w:t>
            </w:r>
          </w:p>
          <w:p w:rsidR="00E1165B" w:rsidRPr="00993790" w:rsidRDefault="00E1165B" w:rsidP="00EE508E">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1.5</w:t>
            </w:r>
          </w:p>
          <w:p w:rsidR="00E1165B" w:rsidRPr="00993790" w:rsidRDefault="00E1165B" w:rsidP="00EE508E">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0,10,20,30,70</w:t>
            </w:r>
          </w:p>
        </w:tc>
      </w:tr>
    </w:tbl>
    <w:p w:rsidR="00785CA6" w:rsidRPr="00EE508E" w:rsidRDefault="00E1165B" w:rsidP="00EE508E">
      <w:pPr>
        <w:keepNext/>
        <w:keepLines/>
        <w:ind w:left="2127"/>
        <w:outlineLvl w:val="1"/>
        <w:rPr>
          <w:rFonts w:ascii="Times New Roman" w:eastAsiaTheme="majorEastAsia" w:hAnsi="Times New Roman" w:cs="Times New Roman"/>
          <w:bCs/>
          <w:sz w:val="18"/>
          <w:szCs w:val="18"/>
        </w:rPr>
      </w:pPr>
      <w:r w:rsidRPr="00993790">
        <w:rPr>
          <w:rFonts w:ascii="Times New Roman" w:eastAsiaTheme="majorEastAsia" w:hAnsi="Times New Roman" w:cs="Times New Roman"/>
          <w:bCs/>
          <w:sz w:val="18"/>
          <w:szCs w:val="18"/>
          <w:vertAlign w:val="superscript"/>
        </w:rPr>
        <w:t>a</w:t>
      </w:r>
      <w:r w:rsidRPr="00993790">
        <w:rPr>
          <w:rFonts w:ascii="Times New Roman" w:eastAsiaTheme="majorEastAsia" w:hAnsi="Times New Roman" w:cs="Times New Roman"/>
          <w:bCs/>
          <w:sz w:val="18"/>
          <w:szCs w:val="18"/>
        </w:rPr>
        <w:t xml:space="preserve"> Tetramethyl thiuram disulphide</w:t>
      </w:r>
      <w:r w:rsidR="00EE508E">
        <w:rPr>
          <w:rFonts w:ascii="Times New Roman" w:eastAsiaTheme="majorEastAsia" w:hAnsi="Times New Roman" w:cs="Times New Roman"/>
          <w:bCs/>
          <w:sz w:val="18"/>
          <w:szCs w:val="18"/>
        </w:rPr>
        <w:t xml:space="preserve">, </w:t>
      </w:r>
      <w:r w:rsidRPr="00993790">
        <w:rPr>
          <w:rFonts w:ascii="Times New Roman" w:eastAsiaTheme="minorHAnsi" w:hAnsi="Times New Roman" w:cs="Times New Roman"/>
          <w:sz w:val="18"/>
          <w:szCs w:val="18"/>
          <w:vertAlign w:val="superscript"/>
        </w:rPr>
        <w:t>b</w:t>
      </w:r>
      <w:r w:rsidRPr="00993790">
        <w:rPr>
          <w:rFonts w:ascii="Times New Roman" w:eastAsiaTheme="minorHAnsi" w:hAnsi="Times New Roman" w:cs="Times New Roman"/>
          <w:sz w:val="18"/>
          <w:szCs w:val="18"/>
        </w:rPr>
        <w:t xml:space="preserve"> Mercaptobenzothiazole</w:t>
      </w:r>
    </w:p>
    <w:p w:rsidR="00E1165B" w:rsidRPr="00993790" w:rsidRDefault="00E1165B" w:rsidP="0077276F">
      <w:pPr>
        <w:outlineLvl w:val="0"/>
        <w:rPr>
          <w:rFonts w:ascii="Times New Roman" w:hAnsi="Times New Roman" w:cs="Times New Roman"/>
          <w:szCs w:val="20"/>
        </w:rPr>
      </w:pPr>
    </w:p>
    <w:p w:rsidR="00E1165B" w:rsidRPr="00993790" w:rsidRDefault="00E1165B" w:rsidP="00E1165B">
      <w:pPr>
        <w:pStyle w:val="Paragraph"/>
        <w:spacing w:before="0" w:after="0"/>
        <w:rPr>
          <w:rFonts w:cs="Times New Roman"/>
          <w:b/>
          <w:sz w:val="20"/>
        </w:rPr>
      </w:pPr>
      <w:r w:rsidRPr="00993790">
        <w:rPr>
          <w:rFonts w:cs="Times New Roman"/>
          <w:b/>
          <w:sz w:val="20"/>
        </w:rPr>
        <w:t xml:space="preserve">Thermal analysis </w:t>
      </w:r>
    </w:p>
    <w:p w:rsidR="00E1165B" w:rsidRPr="00993790" w:rsidRDefault="00E1165B" w:rsidP="00E1165B">
      <w:pPr>
        <w:pStyle w:val="Paragraph"/>
        <w:spacing w:before="0" w:after="0"/>
        <w:rPr>
          <w:rFonts w:cs="Times New Roman"/>
          <w:sz w:val="20"/>
        </w:rPr>
      </w:pPr>
      <w:r w:rsidRPr="00993790">
        <w:rPr>
          <w:rFonts w:cs="Times New Roman"/>
          <w:sz w:val="20"/>
        </w:rPr>
        <w:t xml:space="preserve">Thermogravimetric analysis (TGA) </w:t>
      </w:r>
      <w:r w:rsidRPr="00993790">
        <w:rPr>
          <w:rFonts w:cs="Times New Roman"/>
          <w:noProof/>
          <w:sz w:val="20"/>
        </w:rPr>
        <w:t>was performed</w:t>
      </w:r>
      <w:r w:rsidRPr="00993790">
        <w:rPr>
          <w:rFonts w:cs="Times New Roman"/>
          <w:sz w:val="20"/>
        </w:rPr>
        <w:t xml:space="preserve"> on 10 mg samples </w:t>
      </w:r>
      <w:r w:rsidR="00D02187" w:rsidRPr="00993790">
        <w:rPr>
          <w:rFonts w:cs="Times New Roman"/>
          <w:sz w:val="20"/>
        </w:rPr>
        <w:t>that</w:t>
      </w:r>
      <w:r w:rsidRPr="00993790">
        <w:rPr>
          <w:rFonts w:cs="Times New Roman"/>
          <w:sz w:val="20"/>
        </w:rPr>
        <w:t xml:space="preserve"> were heated from 30 to 600 °C at a ramp rate of 20 °C/min, under nitrogen flow (50 mL/min) using a Perkin Elmer </w:t>
      </w:r>
      <w:proofErr w:type="spellStart"/>
      <w:r w:rsidRPr="00993790">
        <w:rPr>
          <w:rFonts w:cs="Times New Roman"/>
          <w:sz w:val="20"/>
        </w:rPr>
        <w:t>Pyris</w:t>
      </w:r>
      <w:proofErr w:type="spellEnd"/>
      <w:r w:rsidRPr="00993790">
        <w:rPr>
          <w:rFonts w:cs="Times New Roman"/>
          <w:sz w:val="20"/>
        </w:rPr>
        <w:t xml:space="preserve"> 6 thermogravimetric </w:t>
      </w:r>
      <w:proofErr w:type="spellStart"/>
      <w:r w:rsidRPr="00993790">
        <w:rPr>
          <w:rFonts w:cs="Times New Roman"/>
          <w:sz w:val="20"/>
        </w:rPr>
        <w:t>analyser</w:t>
      </w:r>
      <w:proofErr w:type="spellEnd"/>
      <w:r w:rsidRPr="00993790">
        <w:rPr>
          <w:rFonts w:cs="Times New Roman"/>
          <w:sz w:val="20"/>
        </w:rPr>
        <w:t xml:space="preserve">. The analysis involved measuring weight loss as a function of temperature </w:t>
      </w:r>
      <w:r w:rsidRPr="00993790">
        <w:rPr>
          <w:rFonts w:cs="Times New Roman"/>
          <w:noProof/>
          <w:sz w:val="20"/>
        </w:rPr>
        <w:t>where</w:t>
      </w:r>
      <w:r w:rsidRPr="00993790">
        <w:rPr>
          <w:rFonts w:cs="Times New Roman"/>
          <w:sz w:val="20"/>
        </w:rPr>
        <w:t xml:space="preserve"> the TGA curve </w:t>
      </w:r>
      <w:r w:rsidRPr="00993790">
        <w:rPr>
          <w:rFonts w:cs="Times New Roman"/>
          <w:noProof/>
          <w:sz w:val="20"/>
        </w:rPr>
        <w:t>was recorded</w:t>
      </w:r>
      <w:r w:rsidRPr="00993790">
        <w:rPr>
          <w:rFonts w:cs="Times New Roman"/>
          <w:sz w:val="20"/>
        </w:rPr>
        <w:t xml:space="preserve">.  </w:t>
      </w:r>
    </w:p>
    <w:p w:rsidR="00E1165B" w:rsidRPr="00993790" w:rsidRDefault="00E1165B" w:rsidP="00E1165B">
      <w:pPr>
        <w:pStyle w:val="Paragraph"/>
        <w:spacing w:before="0" w:after="0"/>
        <w:rPr>
          <w:b/>
          <w:i/>
          <w:sz w:val="20"/>
        </w:rPr>
      </w:pPr>
    </w:p>
    <w:p w:rsidR="00E1165B" w:rsidRPr="00993790" w:rsidRDefault="00E1165B" w:rsidP="00E1165B">
      <w:pPr>
        <w:pStyle w:val="Paragraph"/>
        <w:spacing w:before="0" w:after="0"/>
        <w:rPr>
          <w:b/>
          <w:sz w:val="20"/>
        </w:rPr>
      </w:pPr>
      <w:r w:rsidRPr="00993790">
        <w:rPr>
          <w:b/>
          <w:sz w:val="20"/>
        </w:rPr>
        <w:t xml:space="preserve">Flammability test </w:t>
      </w:r>
    </w:p>
    <w:p w:rsidR="00EE508E" w:rsidRDefault="00E1165B" w:rsidP="00EE508E">
      <w:pPr>
        <w:pStyle w:val="Paragraph"/>
        <w:spacing w:before="0" w:after="0"/>
        <w:rPr>
          <w:rFonts w:cs="Times New Roman"/>
          <w:sz w:val="20"/>
        </w:rPr>
      </w:pPr>
      <w:r w:rsidRPr="00993790">
        <w:rPr>
          <w:rFonts w:cs="Times New Roman"/>
          <w:sz w:val="20"/>
        </w:rPr>
        <w:t xml:space="preserve">The samples’ flammability was tested using the horizontal burning test </w:t>
      </w:r>
      <w:r w:rsidRPr="00993790">
        <w:rPr>
          <w:rFonts w:cs="Times New Roman"/>
          <w:noProof/>
          <w:sz w:val="20"/>
        </w:rPr>
        <w:t>in accordance with</w:t>
      </w:r>
      <w:r w:rsidRPr="00993790">
        <w:rPr>
          <w:rFonts w:cs="Times New Roman"/>
          <w:sz w:val="20"/>
        </w:rPr>
        <w:t xml:space="preserve"> ASTM D635. Initially, samples with a </w:t>
      </w:r>
      <w:r w:rsidRPr="00993790">
        <w:rPr>
          <w:rFonts w:cs="Times New Roman"/>
          <w:noProof/>
          <w:sz w:val="20"/>
        </w:rPr>
        <w:t>dimension</w:t>
      </w:r>
      <w:r w:rsidRPr="00993790">
        <w:rPr>
          <w:rFonts w:cs="Times New Roman"/>
          <w:sz w:val="20"/>
        </w:rPr>
        <w:t xml:space="preserve"> of 125 mm </w:t>
      </w:r>
      <w:r w:rsidRPr="00993790">
        <w:rPr>
          <w:rFonts w:ascii="Calibri" w:hAnsi="Calibri"/>
          <w:sz w:val="20"/>
        </w:rPr>
        <w:t>×</w:t>
      </w:r>
      <w:r w:rsidRPr="00993790">
        <w:rPr>
          <w:rFonts w:cs="Times New Roman"/>
          <w:sz w:val="20"/>
        </w:rPr>
        <w:t xml:space="preserve"> 13 mm </w:t>
      </w:r>
      <w:r w:rsidRPr="00993790">
        <w:rPr>
          <w:rFonts w:ascii="Calibri" w:hAnsi="Calibri"/>
          <w:sz w:val="20"/>
        </w:rPr>
        <w:t>×</w:t>
      </w:r>
      <w:r w:rsidRPr="00993790">
        <w:rPr>
          <w:rFonts w:cs="Times New Roman"/>
          <w:sz w:val="20"/>
        </w:rPr>
        <w:t xml:space="preserve"> 3 mm were prepared. The flame was ignited on one end of the sample using natural gas. The burnt length and the time for the flame front to reach the 25 mm reference mark, and travel to the 100 mm reference mark </w:t>
      </w:r>
      <w:r w:rsidRPr="00993790">
        <w:rPr>
          <w:rFonts w:cs="Times New Roman"/>
          <w:noProof/>
          <w:sz w:val="20"/>
        </w:rPr>
        <w:t>were recorded</w:t>
      </w:r>
      <w:r w:rsidRPr="00993790">
        <w:rPr>
          <w:rFonts w:cs="Times New Roman"/>
          <w:sz w:val="20"/>
        </w:rPr>
        <w:t>. Equation (1) was used to calculate the linear rate of the burning samples</w:t>
      </w:r>
      <w:r w:rsidR="001C5432">
        <w:rPr>
          <w:rFonts w:cs="Times New Roman"/>
          <w:sz w:val="20"/>
        </w:rPr>
        <w:t>.</w:t>
      </w:r>
    </w:p>
    <w:p w:rsidR="00EE508E" w:rsidRPr="00EE508E" w:rsidRDefault="00EE508E" w:rsidP="00EE508E">
      <w:pPr>
        <w:pStyle w:val="Paragraph"/>
        <w:spacing w:before="0" w:after="0"/>
        <w:rPr>
          <w:rFonts w:cs="Times New Roman"/>
          <w:sz w:val="32"/>
          <w:szCs w:val="32"/>
        </w:rPr>
      </w:pPr>
    </w:p>
    <w:p w:rsidR="00E1165B" w:rsidRPr="00EE508E" w:rsidRDefault="00EE508E" w:rsidP="00EE508E">
      <w:pPr>
        <w:pStyle w:val="Paragraph"/>
        <w:spacing w:before="0" w:after="0"/>
        <w:rPr>
          <w:rFonts w:cs="Times New Roman"/>
          <w:sz w:val="18"/>
        </w:rPr>
      </w:pPr>
      <w:r w:rsidRPr="00EE508E">
        <w:rPr>
          <w:rFonts w:cs="Times New Roman"/>
          <w:sz w:val="20"/>
          <w:szCs w:val="32"/>
        </w:rPr>
        <w:tab/>
      </w:r>
      <m:oMath>
        <m:r>
          <w:rPr>
            <w:rFonts w:ascii="Cambria Math" w:hAnsi="Cambria Math" w:cs="Times New Roman"/>
            <w:sz w:val="20"/>
            <w:szCs w:val="32"/>
          </w:rPr>
          <m:t>V=60L/t</m:t>
        </m:r>
      </m:oMath>
      <w:r w:rsidR="00E1165B" w:rsidRPr="00EE508E">
        <w:rPr>
          <w:rFonts w:eastAsiaTheme="minorEastAsia" w:cs="Times New Roman"/>
          <w:sz w:val="14"/>
          <w:szCs w:val="24"/>
        </w:rPr>
        <w:tab/>
      </w:r>
      <w:r w:rsidR="00E1165B" w:rsidRPr="00993790">
        <w:rPr>
          <w:rFonts w:eastAsiaTheme="minorEastAsia" w:cs="Times New Roman"/>
          <w:szCs w:val="24"/>
        </w:rPr>
        <w:tab/>
      </w:r>
      <w:r w:rsidR="00E1165B" w:rsidRPr="00993790">
        <w:rPr>
          <w:rFonts w:eastAsiaTheme="minorEastAsia" w:cs="Times New Roman"/>
          <w:szCs w:val="24"/>
        </w:rPr>
        <w:tab/>
      </w:r>
      <w:r w:rsidR="00E1165B" w:rsidRPr="00993790">
        <w:rPr>
          <w:rFonts w:eastAsiaTheme="minorEastAsia" w:cs="Times New Roman"/>
          <w:szCs w:val="24"/>
        </w:rPr>
        <w:tab/>
        <w:t xml:space="preserve">            </w:t>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sidR="001C5432">
        <w:rPr>
          <w:rFonts w:eastAsiaTheme="minorEastAsia" w:cs="Times New Roman"/>
          <w:szCs w:val="24"/>
        </w:rPr>
        <w:tab/>
      </w:r>
      <w:r w:rsidR="00E1165B" w:rsidRPr="00EE508E">
        <w:rPr>
          <w:rFonts w:eastAsiaTheme="minorEastAsia" w:cs="Times New Roman"/>
          <w:sz w:val="20"/>
          <w:szCs w:val="24"/>
        </w:rPr>
        <w:t>(1)</w:t>
      </w:r>
    </w:p>
    <w:p w:rsidR="001C5432" w:rsidRDefault="001C5432" w:rsidP="00E1165B">
      <w:pPr>
        <w:rPr>
          <w:rFonts w:ascii="Times New Roman" w:eastAsia="Droid Sans" w:hAnsi="Times New Roman" w:cs="Times New Roman"/>
          <w:szCs w:val="20"/>
        </w:rPr>
      </w:pPr>
    </w:p>
    <w:p w:rsidR="00E1165B" w:rsidRPr="001C5432" w:rsidRDefault="001C5432" w:rsidP="00E1165B">
      <w:pPr>
        <w:rPr>
          <w:rFonts w:ascii="Times New Roman" w:eastAsia="Droid Sans" w:hAnsi="Times New Roman" w:cs="Times New Roman"/>
          <w:szCs w:val="20"/>
        </w:rPr>
      </w:pPr>
      <w:r w:rsidRPr="001C5432">
        <w:rPr>
          <w:rFonts w:ascii="Times New Roman" w:eastAsia="Droid Sans" w:hAnsi="Times New Roman" w:cs="Times New Roman"/>
          <w:szCs w:val="20"/>
        </w:rPr>
        <w:t>where V is the linear burning rate, L is the burnt length, and t is the time in minutes [22].</w:t>
      </w:r>
    </w:p>
    <w:p w:rsidR="001C5432" w:rsidRDefault="001C5432" w:rsidP="00E1165B">
      <w:pPr>
        <w:tabs>
          <w:tab w:val="left" w:pos="426"/>
        </w:tabs>
        <w:rPr>
          <w:rFonts w:ascii="Times New Roman" w:hAnsi="Times New Roman" w:cs="Times New Roman"/>
          <w:b/>
        </w:rPr>
      </w:pPr>
    </w:p>
    <w:p w:rsidR="00E1165B" w:rsidRPr="00993790" w:rsidRDefault="00E1165B" w:rsidP="00E1165B">
      <w:pPr>
        <w:tabs>
          <w:tab w:val="left" w:pos="426"/>
        </w:tabs>
        <w:rPr>
          <w:rFonts w:ascii="Times New Roman" w:hAnsi="Times New Roman" w:cs="Times New Roman"/>
          <w:b/>
        </w:rPr>
      </w:pPr>
      <w:r w:rsidRPr="00993790">
        <w:rPr>
          <w:rFonts w:ascii="Times New Roman" w:hAnsi="Times New Roman" w:cs="Times New Roman"/>
          <w:b/>
        </w:rPr>
        <w:lastRenderedPageBreak/>
        <w:t>Morphological study</w:t>
      </w:r>
    </w:p>
    <w:p w:rsidR="00E1165B" w:rsidRPr="00993790" w:rsidRDefault="00E1165B" w:rsidP="00E1165B">
      <w:pPr>
        <w:tabs>
          <w:tab w:val="left" w:pos="426"/>
        </w:tabs>
        <w:rPr>
          <w:rFonts w:ascii="Times New Roman" w:hAnsi="Times New Roman" w:cs="Times New Roman"/>
        </w:rPr>
      </w:pPr>
      <w:r w:rsidRPr="00993790">
        <w:rPr>
          <w:rFonts w:ascii="Times New Roman" w:hAnsi="Times New Roman" w:cs="Times New Roman"/>
        </w:rPr>
        <w:t xml:space="preserve">The morphology of the charred surfaces of the EPDM/Sepiolite composites </w:t>
      </w:r>
      <w:r w:rsidRPr="00993790">
        <w:rPr>
          <w:rFonts w:ascii="Times New Roman" w:hAnsi="Times New Roman" w:cs="Times New Roman"/>
          <w:noProof/>
        </w:rPr>
        <w:t>was examined</w:t>
      </w:r>
      <w:r w:rsidRPr="00993790">
        <w:rPr>
          <w:rFonts w:ascii="Times New Roman" w:hAnsi="Times New Roman" w:cs="Times New Roman"/>
        </w:rPr>
        <w:t xml:space="preserve"> under the Zeiss Supra 35-VP </w:t>
      </w:r>
      <w:r w:rsidRPr="00993790">
        <w:rPr>
          <w:rFonts w:ascii="Times New Roman" w:hAnsi="Times New Roman" w:cs="Times New Roman"/>
          <w:noProof/>
        </w:rPr>
        <w:t>field emission scanning electron microscope</w:t>
      </w:r>
      <w:r w:rsidRPr="00993790">
        <w:rPr>
          <w:rFonts w:ascii="Times New Roman" w:hAnsi="Times New Roman" w:cs="Times New Roman"/>
        </w:rPr>
        <w:t xml:space="preserve"> (FESEM) at 1</w:t>
      </w:r>
      <w:r w:rsidR="003C69A7" w:rsidRPr="00993790">
        <w:rPr>
          <w:rFonts w:ascii="Times New Roman" w:hAnsi="Times New Roman" w:cs="Times New Roman"/>
        </w:rPr>
        <w:t>,</w:t>
      </w:r>
      <w:r w:rsidRPr="00993790">
        <w:rPr>
          <w:rFonts w:ascii="Times New Roman" w:hAnsi="Times New Roman" w:cs="Times New Roman"/>
        </w:rPr>
        <w:t>000</w:t>
      </w:r>
      <w:r w:rsidR="001C5432">
        <w:rPr>
          <w:rFonts w:ascii="Times New Roman" w:hAnsi="Times New Roman" w:cs="Times New Roman"/>
        </w:rPr>
        <w:t>x</w:t>
      </w:r>
      <w:r w:rsidRPr="00993790">
        <w:rPr>
          <w:rFonts w:ascii="Times New Roman" w:hAnsi="Times New Roman" w:cs="Times New Roman"/>
        </w:rPr>
        <w:t xml:space="preserve"> magnification. The test specimens </w:t>
      </w:r>
      <w:r w:rsidRPr="00993790">
        <w:rPr>
          <w:rFonts w:ascii="Times New Roman" w:hAnsi="Times New Roman" w:cs="Times New Roman"/>
          <w:noProof/>
        </w:rPr>
        <w:t>were first coated</w:t>
      </w:r>
      <w:r w:rsidRPr="00993790">
        <w:rPr>
          <w:rFonts w:ascii="Times New Roman" w:hAnsi="Times New Roman" w:cs="Times New Roman"/>
        </w:rPr>
        <w:t xml:space="preserve"> with a thin layer of gold-palladium. The coating was necessary to eliminate any electrostatic charges during the examination.</w:t>
      </w:r>
    </w:p>
    <w:p w:rsidR="00E1165B" w:rsidRPr="00993790" w:rsidRDefault="00E1165B" w:rsidP="0077276F">
      <w:pPr>
        <w:outlineLvl w:val="0"/>
        <w:rPr>
          <w:rFonts w:ascii="Times New Roman" w:hAnsi="Times New Roman" w:cs="Times New Roman"/>
          <w:szCs w:val="20"/>
        </w:rPr>
      </w:pPr>
    </w:p>
    <w:p w:rsidR="00271FC5" w:rsidRPr="00993790" w:rsidRDefault="00271FC5" w:rsidP="00271FC5">
      <w:pPr>
        <w:jc w:val="center"/>
        <w:outlineLvl w:val="0"/>
        <w:rPr>
          <w:rFonts w:ascii="Times New Roman" w:hAnsi="Times New Roman" w:cs="Times New Roman"/>
          <w:b/>
          <w:szCs w:val="20"/>
        </w:rPr>
      </w:pPr>
      <w:r w:rsidRPr="00993790">
        <w:rPr>
          <w:rFonts w:ascii="Times New Roman" w:hAnsi="Times New Roman" w:cs="Times New Roman"/>
          <w:b/>
          <w:szCs w:val="20"/>
        </w:rPr>
        <w:t>Result</w:t>
      </w:r>
      <w:r w:rsidR="00A2113F" w:rsidRPr="00993790">
        <w:rPr>
          <w:rFonts w:ascii="Times New Roman" w:hAnsi="Times New Roman" w:cs="Times New Roman"/>
          <w:b/>
          <w:szCs w:val="20"/>
        </w:rPr>
        <w:t>s</w:t>
      </w:r>
      <w:r w:rsidRPr="00993790">
        <w:rPr>
          <w:rFonts w:ascii="Times New Roman" w:hAnsi="Times New Roman" w:cs="Times New Roman"/>
          <w:b/>
          <w:szCs w:val="20"/>
        </w:rPr>
        <w:t xml:space="preserve"> and Discussion</w:t>
      </w:r>
    </w:p>
    <w:p w:rsidR="00F95422" w:rsidRPr="00993790" w:rsidRDefault="00F95422" w:rsidP="00F95422">
      <w:pPr>
        <w:pStyle w:val="Heading2"/>
        <w:numPr>
          <w:ilvl w:val="0"/>
          <w:numId w:val="0"/>
        </w:numPr>
        <w:spacing w:before="0" w:beforeAutospacing="0" w:after="0" w:afterAutospacing="0" w:line="240" w:lineRule="auto"/>
        <w:ind w:left="578" w:hanging="578"/>
        <w:rPr>
          <w:b/>
          <w:sz w:val="20"/>
          <w:szCs w:val="20"/>
        </w:rPr>
      </w:pPr>
      <w:r w:rsidRPr="00993790">
        <w:rPr>
          <w:b/>
          <w:sz w:val="20"/>
          <w:szCs w:val="20"/>
        </w:rPr>
        <w:t>Thermal stability analysis</w:t>
      </w:r>
    </w:p>
    <w:p w:rsidR="00271FC5" w:rsidRPr="001C5432" w:rsidRDefault="00F95422" w:rsidP="001C5432">
      <w:pPr>
        <w:rPr>
          <w:rFonts w:ascii="Times New Roman" w:eastAsia="Calibri" w:hAnsi="Times New Roman" w:cs="Times New Roman"/>
          <w:szCs w:val="20"/>
        </w:rPr>
      </w:pPr>
      <w:r w:rsidRPr="00993790">
        <w:rPr>
          <w:rFonts w:ascii="Times New Roman" w:hAnsi="Times New Roman" w:cs="Times New Roman"/>
        </w:rPr>
        <w:t xml:space="preserve">Figure 1 and Table 2 present the thermal degradation properties of EPDM/Sepiolite composites in comparison with unfilled EPDM compound. In general, weight loss is used to determine the thermal stability of the polymer composites. The heating process will prompt the production of volatile products, hence reducing the weight of the compound </w:t>
      </w:r>
      <w:r w:rsidRPr="00993790">
        <w:rPr>
          <w:rFonts w:ascii="Times New Roman" w:hAnsi="Times New Roman" w:cs="Times New Roman"/>
          <w:vertAlign w:val="superscript"/>
        </w:rPr>
        <w:fldChar w:fldCharType="begin" w:fldLock="1"/>
      </w:r>
      <w:r w:rsidR="0016779F" w:rsidRPr="00993790">
        <w:rPr>
          <w:rFonts w:ascii="Times New Roman" w:hAnsi="Times New Roman" w:cs="Times New Roman"/>
          <w:vertAlign w:val="superscript"/>
        </w:rPr>
        <w:instrText>ADDIN CSL_CITATION { "citationItems" : [ { "id" : "ITEM-1", "itemData" : { "DOI" : "10.1002/pc.23695", "ISSN" : "02728397", "author" : [ { "dropping-particle" : "", "family" : "Bidsorkhi", "given" : "Hossein Cheraghi", "non-dropping-particle" : "", "parse-names" : false, "suffix" : "" }, { "dropping-particle" : "", "family" : "Adelnia", "given" : "Hossein", "non-dropping-particle" : "", "parse-names" : false, "suffix" : "" }, { "dropping-particle" : "", "family" : "Naderi", "given" : "Nafiseh", "non-dropping-particle" : "", "parse-names" : false, "suffix" : "" }, { "dropping-particle" : "", "family" : "Moazeni", "given" : "Nima", "non-dropping-particle" : "", "parse-names" : false, "suffix" : "" }, { "dropping-particle" : "", "family" : "Mohamad", "given" : "Zurina", "non-dropping-particle" : "", "parse-names" : false, "suffix" : "" } ], "container-title" : "Polymer Composites", "id" : "ITEM-1", "issued" : { "date-parts" : [ [ "2015" ] ] }, "page" : "1-9", "title" : "Ethylene vinyl acetate copolymer nanocomposites based on (un)modified sepiolite: Flame retardancy, thermal, and mechanical properties", "type" : "article-journal" }, "uris" : [ "http://www.mendeley.com/documents/?uuid=4c266157-dac5-4bfd-b503-e692bf89f8c5" ] } ], "mendeley" : { "formattedCitation" : "[23]", "plainTextFormattedCitation" : "[23]", "previouslyFormattedCitation" : "[23]" }, "properties" : {  }, "schema" : "https://github.com/citation-style-language/schema/raw/master/csl-citation.json" }</w:instrText>
      </w:r>
      <w:r w:rsidRPr="00993790">
        <w:rPr>
          <w:rFonts w:ascii="Times New Roman" w:hAnsi="Times New Roman" w:cs="Times New Roman"/>
          <w:vertAlign w:val="superscript"/>
        </w:rPr>
        <w:fldChar w:fldCharType="separate"/>
      </w:r>
      <w:r w:rsidRPr="00993790">
        <w:rPr>
          <w:rFonts w:ascii="Times New Roman" w:hAnsi="Times New Roman" w:cs="Times New Roman"/>
          <w:noProof/>
        </w:rPr>
        <w:t>[23]</w:t>
      </w:r>
      <w:r w:rsidRPr="00993790">
        <w:rPr>
          <w:rFonts w:ascii="Times New Roman" w:hAnsi="Times New Roman" w:cs="Times New Roman"/>
          <w:vertAlign w:val="superscript"/>
        </w:rPr>
        <w:fldChar w:fldCharType="end"/>
      </w:r>
      <w:r w:rsidRPr="00993790">
        <w:rPr>
          <w:rFonts w:ascii="Times New Roman" w:hAnsi="Times New Roman" w:cs="Times New Roman"/>
        </w:rPr>
        <w:t>.</w:t>
      </w:r>
      <w:r w:rsidRPr="00993790">
        <w:rPr>
          <w:rFonts w:ascii="Times New Roman" w:eastAsia="Calibri" w:hAnsi="Times New Roman" w:cs="Times New Roman"/>
        </w:rPr>
        <w:t xml:space="preserve"> </w:t>
      </w:r>
    </w:p>
    <w:p w:rsidR="00785CA6" w:rsidRPr="00993790" w:rsidRDefault="0020217D" w:rsidP="00785CA6">
      <w:pPr>
        <w:spacing w:before="240"/>
        <w:jc w:val="center"/>
        <w:outlineLvl w:val="0"/>
        <w:rPr>
          <w:rFonts w:ascii="Times New Roman" w:hAnsi="Times New Roman" w:cs="Times New Roman"/>
          <w:szCs w:val="20"/>
        </w:rPr>
      </w:pPr>
      <w:r w:rsidRPr="00993790">
        <w:rPr>
          <w:noProof/>
          <w:lang w:eastAsia="zh-CN"/>
        </w:rPr>
        <w:drawing>
          <wp:inline distT="0" distB="0" distL="0" distR="0" wp14:anchorId="4F2D3835" wp14:editId="14D21F33">
            <wp:extent cx="3904090" cy="2083242"/>
            <wp:effectExtent l="0" t="0" r="127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0217D" w:rsidRDefault="00785CA6" w:rsidP="001C5432">
      <w:pPr>
        <w:spacing w:before="240"/>
        <w:jc w:val="center"/>
        <w:outlineLvl w:val="0"/>
        <w:rPr>
          <w:rFonts w:ascii="Times New Roman" w:hAnsi="Times New Roman" w:cs="Times New Roman"/>
          <w:b/>
          <w:sz w:val="18"/>
          <w:szCs w:val="18"/>
        </w:rPr>
      </w:pPr>
      <w:r w:rsidRPr="00993790">
        <w:rPr>
          <w:rFonts w:ascii="Times New Roman" w:hAnsi="Times New Roman" w:cs="Times New Roman"/>
          <w:szCs w:val="20"/>
        </w:rPr>
        <w:t>Figure 1</w:t>
      </w:r>
      <w:r w:rsidR="0066186E" w:rsidRPr="00993790">
        <w:rPr>
          <w:rFonts w:ascii="Times New Roman" w:hAnsi="Times New Roman" w:cs="Times New Roman"/>
          <w:szCs w:val="20"/>
        </w:rPr>
        <w:t xml:space="preserve">.  </w:t>
      </w:r>
      <w:r w:rsidR="0020217D" w:rsidRPr="00993790">
        <w:rPr>
          <w:rFonts w:ascii="Times New Roman" w:hAnsi="Times New Roman" w:cs="Times New Roman"/>
        </w:rPr>
        <w:t>TGA curves for unfilled EPDM and sepiolite</w:t>
      </w:r>
      <w:r w:rsidR="00005F16" w:rsidRPr="00993790">
        <w:rPr>
          <w:rFonts w:ascii="Times New Roman" w:hAnsi="Times New Roman" w:cs="Times New Roman"/>
        </w:rPr>
        <w:t>-</w:t>
      </w:r>
      <w:r w:rsidR="0020217D" w:rsidRPr="00993790">
        <w:rPr>
          <w:rFonts w:ascii="Times New Roman" w:hAnsi="Times New Roman" w:cs="Times New Roman"/>
        </w:rPr>
        <w:t>filled EPDM composites</w:t>
      </w:r>
      <w:r w:rsidR="0020217D" w:rsidRPr="00993790">
        <w:rPr>
          <w:rFonts w:ascii="Times New Roman" w:hAnsi="Times New Roman" w:cs="Times New Roman"/>
          <w:b/>
          <w:sz w:val="18"/>
          <w:szCs w:val="18"/>
        </w:rPr>
        <w:t xml:space="preserve"> </w:t>
      </w:r>
    </w:p>
    <w:p w:rsidR="001C5432" w:rsidRPr="001C5432" w:rsidRDefault="001C5432" w:rsidP="001C5432">
      <w:pPr>
        <w:jc w:val="center"/>
        <w:outlineLvl w:val="0"/>
        <w:rPr>
          <w:rFonts w:ascii="Times New Roman" w:hAnsi="Times New Roman" w:cs="Times New Roman"/>
          <w:b/>
          <w:sz w:val="18"/>
          <w:szCs w:val="18"/>
        </w:rPr>
      </w:pPr>
    </w:p>
    <w:p w:rsidR="00025A6E" w:rsidRPr="001C5432" w:rsidRDefault="001C5432" w:rsidP="001C5432">
      <w:pPr>
        <w:rPr>
          <w:rFonts w:ascii="Times New Roman" w:hAnsi="Times New Roman" w:cs="Times New Roman"/>
        </w:rPr>
      </w:pPr>
      <w:r w:rsidRPr="00993790">
        <w:rPr>
          <w:rFonts w:ascii="Times New Roman" w:hAnsi="Times New Roman" w:cs="Times New Roman"/>
        </w:rPr>
        <w:t xml:space="preserve">Overall, all sepiolite-filled EPDM composites exhibited improved thermal stability. The data showed that the incorporation of sepiolite into the EPDM matrix had increased the overall thermal stability of the composites because sepiolite acted as a thermal insulator </w:t>
      </w:r>
      <w:r w:rsidRPr="00993790">
        <w:rPr>
          <w:rFonts w:ascii="Times New Roman" w:hAnsi="Times New Roman" w:cs="Times New Roman"/>
        </w:rPr>
        <w:fldChar w:fldCharType="begin" w:fldLock="1"/>
      </w:r>
      <w:r w:rsidRPr="00993790">
        <w:rPr>
          <w:rFonts w:ascii="Times New Roman" w:hAnsi="Times New Roman" w:cs="Times New Roman"/>
        </w:rPr>
        <w:instrText>ADDIN CSL_CITATION { "citationItems" : [ { "id" : "ITEM-1", "itemData" : { "DOI" : "10.1016/j.msea.2006.10.008", "ISSN" : "09215093", "author" : [ { "dropping-particle" : "", "family" : "Chen", "given" : "Hongxiang", "non-dropping-particle" : "", "parse-names" : false, "suffix" : "" }, { "dropping-particle" : "", "family" : "Zheng", "given" : "Maosheng", "non-dropping-particle" : "", "parse-names" : false, "suffix" : "" }, { "dropping-particle" : "", "family" : "Sun", "given" : "Hongying", "non-dropping-particle" : "", "parse-names" : false, "suffix" : "" }, { "dropping-particle" : "", "family" : "Jia", "given" : "Qingming", "non-dropping-particle" : "", "parse-names" : false, "suffix" : "" } ], "container-title" : "Materials Science and Engineering: A", "id" : "ITEM-1", "issued" : { "date-parts" : [ [ "2007" ] ] }, "page" : "725-730", "title" : "Characterization and properties of sepiolite/polyurethane nanocomposites", "type" : "article-journal", "volume" : "445-446" }, "uris" : [ "http://www.mendeley.com/documents/?uuid=459f1bd7-95e0-43db-90a6-328b2078b7a1" ] } ], "mendeley" : { "formattedCitation" : "[24]", "plainTextFormattedCitation" : "[24]", "previouslyFormattedCitation" : "[24]" }, "properties" : {  }, "schema" : "https://github.com/citation-style-language/schema/raw/master/csl-citation.json" }</w:instrText>
      </w:r>
      <w:r w:rsidRPr="00993790">
        <w:rPr>
          <w:rFonts w:ascii="Times New Roman" w:hAnsi="Times New Roman" w:cs="Times New Roman"/>
        </w:rPr>
        <w:fldChar w:fldCharType="separate"/>
      </w:r>
      <w:r w:rsidRPr="00993790">
        <w:rPr>
          <w:rFonts w:ascii="Times New Roman" w:hAnsi="Times New Roman" w:cs="Times New Roman"/>
          <w:noProof/>
        </w:rPr>
        <w:t>[24]</w:t>
      </w:r>
      <w:r w:rsidRPr="00993790">
        <w:rPr>
          <w:rFonts w:ascii="Times New Roman" w:hAnsi="Times New Roman" w:cs="Times New Roman"/>
        </w:rPr>
        <w:fldChar w:fldCharType="end"/>
      </w:r>
      <w:r w:rsidRPr="00993790">
        <w:rPr>
          <w:rFonts w:ascii="Times New Roman" w:hAnsi="Times New Roman" w:cs="Times New Roman"/>
        </w:rPr>
        <w:t xml:space="preserve">. </w:t>
      </w:r>
      <w:r w:rsidRPr="00993790">
        <w:rPr>
          <w:rFonts w:ascii="Times New Roman" w:hAnsi="Times New Roman" w:cs="Times New Roman"/>
          <w:noProof/>
        </w:rPr>
        <w:t xml:space="preserve">For instance, the temperature at 5% of weight loss of unfilled EPDM compound was at </w:t>
      </w:r>
      <w:smartTag w:uri="urn:schemas-microsoft-com:office:smarttags" w:element="metricconverter">
        <w:smartTagPr>
          <w:attr w:name="ProductID" w:val="432 °C"/>
        </w:smartTagPr>
        <w:r w:rsidRPr="00993790">
          <w:rPr>
            <w:rFonts w:ascii="Times New Roman" w:hAnsi="Times New Roman" w:cs="Times New Roman"/>
            <w:noProof/>
          </w:rPr>
          <w:t>432 °C</w:t>
        </w:r>
      </w:smartTag>
      <w:r w:rsidRPr="00993790">
        <w:rPr>
          <w:rFonts w:ascii="Times New Roman" w:hAnsi="Times New Roman" w:cs="Times New Roman"/>
          <w:noProof/>
        </w:rPr>
        <w:t xml:space="preserve">, while 70 phr of sepiolite in the EPDM had increased the temperature up to </w:t>
      </w:r>
      <w:smartTag w:uri="urn:schemas-microsoft-com:office:smarttags" w:element="metricconverter">
        <w:smartTagPr>
          <w:attr w:name="ProductID" w:val="458 °C"/>
        </w:smartTagPr>
        <w:r w:rsidRPr="00993790">
          <w:rPr>
            <w:rFonts w:ascii="Times New Roman" w:hAnsi="Times New Roman" w:cs="Times New Roman"/>
            <w:noProof/>
          </w:rPr>
          <w:t>458 °C</w:t>
        </w:r>
      </w:smartTag>
      <w:r w:rsidRPr="00993790">
        <w:rPr>
          <w:rFonts w:ascii="Times New Roman" w:hAnsi="Times New Roman" w:cs="Times New Roman"/>
          <w:noProof/>
        </w:rPr>
        <w:t xml:space="preserve">. The char residue at </w:t>
      </w:r>
      <w:smartTag w:uri="urn:schemas-microsoft-com:office:smarttags" w:element="metricconverter">
        <w:smartTagPr>
          <w:attr w:name="ProductID" w:val="600 °C"/>
        </w:smartTagPr>
        <w:r w:rsidRPr="00993790">
          <w:rPr>
            <w:rFonts w:ascii="Times New Roman" w:hAnsi="Times New Roman" w:cs="Times New Roman"/>
            <w:noProof/>
          </w:rPr>
          <w:t>600 °C</w:t>
        </w:r>
      </w:smartTag>
      <w:r w:rsidRPr="00993790">
        <w:rPr>
          <w:rFonts w:ascii="Times New Roman" w:hAnsi="Times New Roman" w:cs="Times New Roman"/>
          <w:noProof/>
        </w:rPr>
        <w:t xml:space="preserve"> was increased from 5 to 41%, with sepiolite clay loadings that ranged between 0 to 70 phr. This result indicated that sepiolite was the mass transport barrier </w:t>
      </w:r>
      <w:r w:rsidRPr="00993790">
        <w:rPr>
          <w:rFonts w:ascii="Times New Roman" w:hAnsi="Times New Roman" w:cs="Times New Roman"/>
          <w:noProof/>
          <w:vertAlign w:val="superscript"/>
        </w:rPr>
        <w:fldChar w:fldCharType="begin" w:fldLock="1"/>
      </w:r>
      <w:r w:rsidRPr="00993790">
        <w:rPr>
          <w:rFonts w:ascii="Times New Roman" w:hAnsi="Times New Roman" w:cs="Times New Roman"/>
          <w:noProof/>
          <w:vertAlign w:val="superscript"/>
        </w:rPr>
        <w:instrText>ADDIN CSL_CITATION { "citationItems" : [ { "id" : "ITEM-1", "itemData" : { "DOI" : "10.1016/j.polymer.2010.08.064", "ISSN" : "00323861", "abstract" : "A series of novel in situ polydimethylsiloxane (PDMS)-sepiolite nanocomposites were synthesized by anionic ring opening polymerization of octamethylcyclotetrasiloxane. These nanocomposites were characterized by Attenuated Total Reflection-Fourier Transform Infrared Spectroscopy, Wide Angle X-Ray Diffraction (WAXD), Transmission Electron Microscopy (TEM), mechanical and dynamic mechanical properties and thermogravimetry. This paper highlights the structure-property relationship of in situ PDMS-sepiolite nanocomposites and a way to improve the mechanical, dynamic mechanical and thermal properties of silicone rubber. Comparison of these physico-mechanical properties with those of the ex situ nanocomposites reflects greater degree of filler dispersion for the in situ nanocomposites. Increasing amount of the filler reduced the size of the crystalline domains in PDMS matrix, which was evident from the X-Ray and the dynamic mechanical analysis. However, the polymer-filler interaction was even more prominent to negate the effect of the deterioration of the properties due to decrease in size of the microcrystallites. The polymer-filler interaction was reflected in the improved mechanical and thermal properties which were the consequences of proper dispersion of the filler in the polymer matrix. The modulus improvement of the rubber-clay nanocomposites was examined by using Guth and Halpin-Tsai model. The temperature of maximum degradation was raised by 167 ??C and improvement of 210% in tensile strength and 460% in modulus at 100% elongation was observed. These results were correlated with the data obtained from WAXD and TEM studies. ?? 2010 Elsevier Ltd.", "author" : [ { "dropping-particle" : "", "family" : "Roy", "given" : "Nabarun", "non-dropping-particle" : "", "parse-names" : false, "suffix" : "" }, { "dropping-particle" : "", "family" : "Bhowmick", "given" : "Anil K.", "non-dropping-particle" : "", "parse-names" : false, "suffix" : "" } ], "container-title" : "Polymer", "id" : "ITEM-1", "issue" : "22", "issued" : { "date-parts" : [ [ "2010" ] ] }, "page" : "5172-5185", "publisher" : "Elsevier Ltd", "title" : "Novel in situ polydimethylsiloxane-sepiolite nanocomposites: Structure-property relationship", "type" : "article-journal", "volume" : "51" }, "uris" : [ "http://www.mendeley.com/documents/?uuid=1da5b4ae-76ae-4608-bc61-1d32b90a6337" ] } ], "mendeley" : { "formattedCitation" : "[17]", "plainTextFormattedCitation" : "[17]", "previouslyFormattedCitation" : "[17]" }, "properties" : {  }, "schema" : "https://github.com/citation-style-language/schema/raw/master/csl-citation.json" }</w:instrText>
      </w:r>
      <w:r w:rsidRPr="00993790">
        <w:rPr>
          <w:rFonts w:ascii="Times New Roman" w:hAnsi="Times New Roman" w:cs="Times New Roman"/>
          <w:noProof/>
          <w:vertAlign w:val="superscript"/>
        </w:rPr>
        <w:fldChar w:fldCharType="separate"/>
      </w:r>
      <w:r w:rsidRPr="00993790">
        <w:rPr>
          <w:rFonts w:ascii="Times New Roman" w:hAnsi="Times New Roman" w:cs="Times New Roman"/>
          <w:noProof/>
        </w:rPr>
        <w:t>[17]</w:t>
      </w:r>
      <w:r w:rsidRPr="00993790">
        <w:rPr>
          <w:rFonts w:ascii="Times New Roman" w:hAnsi="Times New Roman" w:cs="Times New Roman"/>
          <w:noProof/>
          <w:vertAlign w:val="superscript"/>
        </w:rPr>
        <w:fldChar w:fldCharType="end"/>
      </w:r>
      <w:r w:rsidRPr="00993790">
        <w:rPr>
          <w:rFonts w:ascii="Times New Roman" w:hAnsi="Times New Roman" w:cs="Times New Roman"/>
          <w:noProof/>
        </w:rPr>
        <w:t>.</w:t>
      </w:r>
      <w:r w:rsidRPr="00993790">
        <w:rPr>
          <w:rFonts w:ascii="Times New Roman" w:hAnsi="Times New Roman" w:cs="Times New Roman"/>
        </w:rPr>
        <w:t xml:space="preserve"> Reduction in the thermal energy transfer had halted the thermal degradation process, while the decomposition process </w:t>
      </w:r>
      <w:r w:rsidRPr="00993790">
        <w:rPr>
          <w:rFonts w:ascii="Times New Roman" w:hAnsi="Times New Roman" w:cs="Times New Roman"/>
          <w:noProof/>
        </w:rPr>
        <w:t>was hindered</w:t>
      </w:r>
      <w:r w:rsidRPr="00993790">
        <w:rPr>
          <w:rFonts w:ascii="Times New Roman" w:hAnsi="Times New Roman" w:cs="Times New Roman"/>
        </w:rPr>
        <w:t xml:space="preserve"> by the fibrous structure of the sepiolite. These deterrents had resulted in the reduced rate of volatility loss, and higher </w:t>
      </w:r>
      <w:proofErr w:type="gramStart"/>
      <w:r w:rsidRPr="00993790">
        <w:rPr>
          <w:rFonts w:ascii="Times New Roman" w:hAnsi="Times New Roman" w:cs="Times New Roman"/>
        </w:rPr>
        <w:t>amount</w:t>
      </w:r>
      <w:proofErr w:type="gramEnd"/>
      <w:r w:rsidRPr="00993790">
        <w:rPr>
          <w:rFonts w:ascii="Times New Roman" w:hAnsi="Times New Roman" w:cs="Times New Roman"/>
        </w:rPr>
        <w:t xml:space="preserve"> of residues. </w:t>
      </w:r>
      <w:r w:rsidRPr="00993790">
        <w:rPr>
          <w:rFonts w:ascii="Times New Roman" w:hAnsi="Times New Roman" w:cs="Times New Roman"/>
          <w:noProof/>
        </w:rPr>
        <w:t>Additionally</w:t>
      </w:r>
      <w:r w:rsidRPr="00993790">
        <w:rPr>
          <w:rFonts w:ascii="Times New Roman" w:hAnsi="Times New Roman" w:cs="Times New Roman"/>
        </w:rPr>
        <w:t xml:space="preserve">, the </w:t>
      </w:r>
      <w:r w:rsidRPr="00993790">
        <w:rPr>
          <w:rFonts w:ascii="Times New Roman" w:hAnsi="Times New Roman" w:cs="Times New Roman"/>
          <w:noProof/>
        </w:rPr>
        <w:t>well-dispersed</w:t>
      </w:r>
      <w:r w:rsidRPr="00993790">
        <w:rPr>
          <w:rFonts w:ascii="Times New Roman" w:hAnsi="Times New Roman" w:cs="Times New Roman"/>
        </w:rPr>
        <w:t xml:space="preserve"> sepiolite may have restricted the mobility of the polymer chains, which led to the delayed heating.  </w:t>
      </w:r>
    </w:p>
    <w:p w:rsidR="00AF2E72" w:rsidRDefault="0020217D" w:rsidP="00AF2E72">
      <w:pPr>
        <w:spacing w:before="240"/>
        <w:jc w:val="center"/>
        <w:outlineLvl w:val="0"/>
        <w:rPr>
          <w:rFonts w:ascii="Times New Roman" w:hAnsi="Times New Roman" w:cs="Times New Roman"/>
          <w:b/>
          <w:sz w:val="18"/>
          <w:szCs w:val="18"/>
        </w:rPr>
      </w:pPr>
      <w:r w:rsidRPr="00993790">
        <w:rPr>
          <w:rFonts w:ascii="Times New Roman" w:hAnsi="Times New Roman" w:cs="Times New Roman"/>
          <w:szCs w:val="20"/>
        </w:rPr>
        <w:t xml:space="preserve">Table 2.  </w:t>
      </w:r>
      <w:r w:rsidR="00AF2E72" w:rsidRPr="00993790">
        <w:rPr>
          <w:rFonts w:ascii="Times New Roman" w:hAnsi="Times New Roman" w:cs="Times New Roman"/>
          <w:szCs w:val="20"/>
        </w:rPr>
        <w:t xml:space="preserve">Thermal properties of </w:t>
      </w:r>
      <w:r w:rsidR="00AF2E72" w:rsidRPr="00993790">
        <w:rPr>
          <w:rFonts w:ascii="Times New Roman" w:hAnsi="Times New Roman" w:cs="Times New Roman"/>
        </w:rPr>
        <w:t>unfilled EPDM and sepiolite</w:t>
      </w:r>
      <w:r w:rsidR="00005F16" w:rsidRPr="00993790">
        <w:rPr>
          <w:rFonts w:ascii="Times New Roman" w:hAnsi="Times New Roman" w:cs="Times New Roman"/>
        </w:rPr>
        <w:t>-</w:t>
      </w:r>
      <w:r w:rsidR="00AF2E72" w:rsidRPr="00993790">
        <w:rPr>
          <w:rFonts w:ascii="Times New Roman" w:hAnsi="Times New Roman" w:cs="Times New Roman"/>
        </w:rPr>
        <w:t>filled EPDM composites</w:t>
      </w:r>
      <w:r w:rsidR="00AF2E72" w:rsidRPr="00993790">
        <w:rPr>
          <w:rFonts w:ascii="Times New Roman" w:hAnsi="Times New Roman" w:cs="Times New Roman"/>
          <w:b/>
          <w:sz w:val="18"/>
          <w:szCs w:val="18"/>
        </w:rPr>
        <w:t xml:space="preserve"> </w:t>
      </w:r>
    </w:p>
    <w:p w:rsidR="001C5432" w:rsidRPr="00993790" w:rsidRDefault="001C5432" w:rsidP="001C5432">
      <w:pPr>
        <w:jc w:val="center"/>
        <w:outlineLvl w:val="0"/>
        <w:rPr>
          <w:rFonts w:ascii="Times New Roman" w:hAnsi="Times New Roman" w:cs="Times New Roman"/>
          <w:b/>
          <w:sz w:val="18"/>
          <w:szCs w:val="18"/>
        </w:rPr>
      </w:pPr>
    </w:p>
    <w:tbl>
      <w:tblPr>
        <w:tblStyle w:val="LightShading1"/>
        <w:tblW w:w="4694" w:type="pct"/>
        <w:jc w:val="center"/>
        <w:tblLook w:val="04A0" w:firstRow="1" w:lastRow="0" w:firstColumn="1" w:lastColumn="0" w:noHBand="0" w:noVBand="1"/>
      </w:tblPr>
      <w:tblGrid>
        <w:gridCol w:w="1696"/>
        <w:gridCol w:w="1695"/>
        <w:gridCol w:w="1695"/>
        <w:gridCol w:w="1695"/>
        <w:gridCol w:w="1693"/>
      </w:tblGrid>
      <w:tr w:rsidR="00993790" w:rsidRPr="00993790" w:rsidTr="001C5432">
        <w:trPr>
          <w:cnfStyle w:val="100000000000" w:firstRow="1" w:lastRow="0" w:firstColumn="0" w:lastColumn="0" w:oddVBand="0" w:evenVBand="0" w:oddHBand="0" w:evenHBand="0" w:firstRowFirstColumn="0" w:firstRowLastColumn="0" w:lastRowFirstColumn="0" w:lastRowLastColumn="0"/>
          <w:trHeight w:val="466"/>
          <w:jc w:val="center"/>
        </w:trPr>
        <w:tc>
          <w:tcPr>
            <w:cnfStyle w:val="001000000000" w:firstRow="0" w:lastRow="0" w:firstColumn="1" w:lastColumn="0" w:oddVBand="0" w:evenVBand="0" w:oddHBand="0" w:evenHBand="0" w:firstRowFirstColumn="0" w:firstRowLastColumn="0" w:lastRowFirstColumn="0" w:lastRowLastColumn="0"/>
            <w:tcW w:w="1001" w:type="pct"/>
            <w:tcBorders>
              <w:top w:val="single" w:sz="4" w:space="0" w:color="000000"/>
              <w:bottom w:val="single" w:sz="4" w:space="0" w:color="000000"/>
            </w:tcBorders>
            <w:shd w:val="clear" w:color="auto" w:fill="auto"/>
          </w:tcPr>
          <w:p w:rsidR="0020217D" w:rsidRPr="001C5432" w:rsidRDefault="0020217D" w:rsidP="001C5432">
            <w:pPr>
              <w:jc w:val="center"/>
              <w:outlineLvl w:val="0"/>
              <w:rPr>
                <w:rFonts w:ascii="Times New Roman" w:hAnsi="Times New Roman" w:cs="Times New Roman"/>
                <w:color w:val="auto"/>
                <w:szCs w:val="20"/>
              </w:rPr>
            </w:pPr>
            <w:r w:rsidRPr="001C5432">
              <w:rPr>
                <w:rFonts w:ascii="Times New Roman" w:hAnsi="Times New Roman" w:cs="Times New Roman"/>
                <w:color w:val="auto"/>
              </w:rPr>
              <w:t xml:space="preserve">Sepiolite </w:t>
            </w:r>
            <w:r w:rsidR="001C5432">
              <w:rPr>
                <w:rFonts w:ascii="Times New Roman" w:hAnsi="Times New Roman" w:cs="Times New Roman"/>
                <w:color w:val="auto"/>
              </w:rPr>
              <w:t>C</w:t>
            </w:r>
            <w:r w:rsidRPr="001C5432">
              <w:rPr>
                <w:rFonts w:ascii="Times New Roman" w:hAnsi="Times New Roman" w:cs="Times New Roman"/>
                <w:color w:val="auto"/>
              </w:rPr>
              <w:t>ontent (phr)</w:t>
            </w:r>
          </w:p>
        </w:tc>
        <w:tc>
          <w:tcPr>
            <w:tcW w:w="1000" w:type="pct"/>
            <w:tcBorders>
              <w:top w:val="single" w:sz="4" w:space="0" w:color="000000"/>
              <w:bottom w:val="single" w:sz="4" w:space="0" w:color="000000"/>
            </w:tcBorders>
            <w:shd w:val="clear" w:color="auto" w:fill="auto"/>
          </w:tcPr>
          <w:p w:rsidR="0020217D" w:rsidRPr="001C5432" w:rsidRDefault="0020217D" w:rsidP="001C5432">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C5432">
              <w:rPr>
                <w:rFonts w:ascii="Times New Roman" w:hAnsi="Times New Roman" w:cs="Times New Roman"/>
                <w:color w:val="auto"/>
              </w:rPr>
              <w:t xml:space="preserve">Temp at 5% wt. </w:t>
            </w:r>
            <w:r w:rsidR="001C5432">
              <w:rPr>
                <w:rFonts w:ascii="Times New Roman" w:hAnsi="Times New Roman" w:cs="Times New Roman"/>
                <w:color w:val="auto"/>
              </w:rPr>
              <w:t>L</w:t>
            </w:r>
            <w:r w:rsidRPr="001C5432">
              <w:rPr>
                <w:rFonts w:ascii="Times New Roman" w:hAnsi="Times New Roman" w:cs="Times New Roman"/>
                <w:color w:val="auto"/>
              </w:rPr>
              <w:t>oss (°C)</w:t>
            </w:r>
          </w:p>
        </w:tc>
        <w:tc>
          <w:tcPr>
            <w:tcW w:w="1000" w:type="pct"/>
            <w:tcBorders>
              <w:top w:val="single" w:sz="4" w:space="0" w:color="000000"/>
              <w:bottom w:val="single" w:sz="4" w:space="0" w:color="000000"/>
            </w:tcBorders>
          </w:tcPr>
          <w:p w:rsidR="0020217D" w:rsidRPr="001C5432" w:rsidRDefault="0020217D" w:rsidP="001C5432">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C5432">
              <w:rPr>
                <w:rFonts w:ascii="Times New Roman" w:hAnsi="Times New Roman" w:cs="Times New Roman"/>
                <w:color w:val="auto"/>
              </w:rPr>
              <w:t xml:space="preserve">Temp at 50% wt. </w:t>
            </w:r>
            <w:r w:rsidR="001C5432">
              <w:rPr>
                <w:rFonts w:ascii="Times New Roman" w:hAnsi="Times New Roman" w:cs="Times New Roman"/>
                <w:color w:val="auto"/>
              </w:rPr>
              <w:t>L</w:t>
            </w:r>
            <w:r w:rsidRPr="001C5432">
              <w:rPr>
                <w:rFonts w:ascii="Times New Roman" w:hAnsi="Times New Roman" w:cs="Times New Roman"/>
                <w:color w:val="auto"/>
              </w:rPr>
              <w:t>oss (°C)</w:t>
            </w:r>
          </w:p>
        </w:tc>
        <w:tc>
          <w:tcPr>
            <w:tcW w:w="1000" w:type="pct"/>
            <w:tcBorders>
              <w:top w:val="single" w:sz="4" w:space="0" w:color="000000"/>
              <w:bottom w:val="single" w:sz="4" w:space="0" w:color="000000"/>
            </w:tcBorders>
          </w:tcPr>
          <w:p w:rsidR="001C5432" w:rsidRDefault="0020217D" w:rsidP="001C5432">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1C5432">
              <w:rPr>
                <w:rFonts w:ascii="Times New Roman" w:hAnsi="Times New Roman" w:cs="Times New Roman"/>
                <w:color w:val="auto"/>
              </w:rPr>
              <w:t xml:space="preserve">Max wt. </w:t>
            </w:r>
          </w:p>
          <w:p w:rsidR="0020217D" w:rsidRPr="001C5432" w:rsidRDefault="001C5432" w:rsidP="001C5432">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Pr>
                <w:rFonts w:ascii="Times New Roman" w:hAnsi="Times New Roman" w:cs="Times New Roman"/>
                <w:color w:val="auto"/>
              </w:rPr>
              <w:t>L</w:t>
            </w:r>
            <w:r w:rsidR="0020217D" w:rsidRPr="001C5432">
              <w:rPr>
                <w:rFonts w:ascii="Times New Roman" w:hAnsi="Times New Roman" w:cs="Times New Roman"/>
                <w:color w:val="auto"/>
              </w:rPr>
              <w:t>oss (%)</w:t>
            </w:r>
          </w:p>
        </w:tc>
        <w:tc>
          <w:tcPr>
            <w:tcW w:w="999" w:type="pct"/>
            <w:tcBorders>
              <w:top w:val="single" w:sz="4" w:space="0" w:color="000000"/>
              <w:bottom w:val="single" w:sz="4" w:space="0" w:color="000000"/>
            </w:tcBorders>
          </w:tcPr>
          <w:p w:rsidR="0020217D" w:rsidRPr="001C5432" w:rsidRDefault="0020217D" w:rsidP="001C5432">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C5432">
              <w:rPr>
                <w:rFonts w:ascii="Times New Roman" w:hAnsi="Times New Roman" w:cs="Times New Roman"/>
                <w:color w:val="auto"/>
              </w:rPr>
              <w:t xml:space="preserve">Char </w:t>
            </w:r>
            <w:r w:rsidR="001C5432">
              <w:rPr>
                <w:rFonts w:ascii="Times New Roman" w:hAnsi="Times New Roman" w:cs="Times New Roman"/>
                <w:color w:val="auto"/>
              </w:rPr>
              <w:t>R</w:t>
            </w:r>
            <w:r w:rsidRPr="001C5432">
              <w:rPr>
                <w:rFonts w:ascii="Times New Roman" w:hAnsi="Times New Roman" w:cs="Times New Roman"/>
                <w:color w:val="auto"/>
              </w:rPr>
              <w:t>esidue at 600 °C (%)</w:t>
            </w:r>
          </w:p>
        </w:tc>
      </w:tr>
      <w:tr w:rsidR="00993790" w:rsidRPr="00993790" w:rsidTr="001C5432">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001" w:type="pct"/>
            <w:tcBorders>
              <w:top w:val="single" w:sz="4" w:space="0" w:color="000000"/>
            </w:tcBorders>
            <w:shd w:val="clear" w:color="auto" w:fill="auto"/>
          </w:tcPr>
          <w:p w:rsidR="0020217D" w:rsidRPr="00993790" w:rsidRDefault="0020217D" w:rsidP="001C5432">
            <w:pPr>
              <w:jc w:val="cente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0</w:t>
            </w:r>
          </w:p>
        </w:tc>
        <w:tc>
          <w:tcPr>
            <w:tcW w:w="1000" w:type="pct"/>
            <w:tcBorders>
              <w:top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32</w:t>
            </w:r>
          </w:p>
        </w:tc>
        <w:tc>
          <w:tcPr>
            <w:tcW w:w="1000" w:type="pct"/>
            <w:tcBorders>
              <w:top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89</w:t>
            </w:r>
          </w:p>
        </w:tc>
        <w:tc>
          <w:tcPr>
            <w:tcW w:w="1000" w:type="pct"/>
            <w:tcBorders>
              <w:top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56.4</w:t>
            </w:r>
          </w:p>
        </w:tc>
        <w:tc>
          <w:tcPr>
            <w:tcW w:w="999" w:type="pct"/>
            <w:tcBorders>
              <w:top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5.7</w:t>
            </w:r>
          </w:p>
        </w:tc>
      </w:tr>
      <w:tr w:rsidR="00993790" w:rsidRPr="00993790" w:rsidTr="001C5432">
        <w:trPr>
          <w:trHeight w:val="233"/>
          <w:jc w:val="center"/>
        </w:trPr>
        <w:tc>
          <w:tcPr>
            <w:cnfStyle w:val="001000000000" w:firstRow="0" w:lastRow="0" w:firstColumn="1" w:lastColumn="0" w:oddVBand="0" w:evenVBand="0" w:oddHBand="0" w:evenHBand="0" w:firstRowFirstColumn="0" w:firstRowLastColumn="0" w:lastRowFirstColumn="0" w:lastRowLastColumn="0"/>
            <w:tcW w:w="1001" w:type="pct"/>
            <w:shd w:val="clear" w:color="auto" w:fill="auto"/>
          </w:tcPr>
          <w:p w:rsidR="0020217D" w:rsidRPr="00993790" w:rsidRDefault="0020217D" w:rsidP="001C5432">
            <w:pPr>
              <w:jc w:val="cente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10</w:t>
            </w:r>
          </w:p>
        </w:tc>
        <w:tc>
          <w:tcPr>
            <w:tcW w:w="1000" w:type="pct"/>
            <w:shd w:val="clear" w:color="auto" w:fill="auto"/>
          </w:tcPr>
          <w:p w:rsidR="0020217D" w:rsidRPr="00993790" w:rsidRDefault="003D2192" w:rsidP="001C543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38</w:t>
            </w:r>
          </w:p>
        </w:tc>
        <w:tc>
          <w:tcPr>
            <w:tcW w:w="1000" w:type="pct"/>
            <w:shd w:val="clear" w:color="auto" w:fill="auto"/>
          </w:tcPr>
          <w:p w:rsidR="0020217D" w:rsidRPr="00993790" w:rsidRDefault="003D2192" w:rsidP="001C543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91</w:t>
            </w:r>
          </w:p>
        </w:tc>
        <w:tc>
          <w:tcPr>
            <w:tcW w:w="1000" w:type="pct"/>
            <w:shd w:val="clear" w:color="auto" w:fill="auto"/>
          </w:tcPr>
          <w:p w:rsidR="0020217D" w:rsidRPr="00993790" w:rsidRDefault="003D2192" w:rsidP="001C543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52.3</w:t>
            </w:r>
          </w:p>
        </w:tc>
        <w:tc>
          <w:tcPr>
            <w:tcW w:w="999" w:type="pct"/>
            <w:shd w:val="clear" w:color="auto" w:fill="auto"/>
          </w:tcPr>
          <w:p w:rsidR="0020217D" w:rsidRPr="00993790" w:rsidRDefault="003D2192" w:rsidP="001C543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13.2</w:t>
            </w:r>
          </w:p>
        </w:tc>
      </w:tr>
      <w:tr w:rsidR="00993790" w:rsidRPr="00993790" w:rsidTr="001C5432">
        <w:trPr>
          <w:cnfStyle w:val="000000100000" w:firstRow="0" w:lastRow="0" w:firstColumn="0" w:lastColumn="0" w:oddVBand="0" w:evenVBand="0" w:oddHBand="1" w:evenHBand="0" w:firstRowFirstColumn="0" w:firstRowLastColumn="0" w:lastRowFirstColumn="0" w:lastRowLastColumn="0"/>
          <w:trHeight w:val="583"/>
          <w:jc w:val="center"/>
        </w:trPr>
        <w:tc>
          <w:tcPr>
            <w:cnfStyle w:val="001000000000" w:firstRow="0" w:lastRow="0" w:firstColumn="1" w:lastColumn="0" w:oddVBand="0" w:evenVBand="0" w:oddHBand="0" w:evenHBand="0" w:firstRowFirstColumn="0" w:firstRowLastColumn="0" w:lastRowFirstColumn="0" w:lastRowLastColumn="0"/>
            <w:tcW w:w="1001" w:type="pct"/>
            <w:tcBorders>
              <w:bottom w:val="single" w:sz="4" w:space="0" w:color="000000"/>
            </w:tcBorders>
            <w:shd w:val="clear" w:color="auto" w:fill="auto"/>
          </w:tcPr>
          <w:p w:rsidR="0020217D" w:rsidRPr="00993790" w:rsidRDefault="0020217D" w:rsidP="001C5432">
            <w:pPr>
              <w:jc w:val="cente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20</w:t>
            </w:r>
          </w:p>
          <w:p w:rsidR="0020217D" w:rsidRPr="00993790" w:rsidRDefault="0020217D" w:rsidP="001C5432">
            <w:pPr>
              <w:jc w:val="cente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30</w:t>
            </w:r>
          </w:p>
          <w:p w:rsidR="0020217D" w:rsidRPr="00993790" w:rsidRDefault="0020217D" w:rsidP="001C5432">
            <w:pPr>
              <w:jc w:val="center"/>
              <w:outlineLvl w:val="0"/>
              <w:rPr>
                <w:rFonts w:ascii="Times New Roman" w:hAnsi="Times New Roman" w:cs="Times New Roman"/>
                <w:b w:val="0"/>
                <w:color w:val="auto"/>
                <w:szCs w:val="20"/>
              </w:rPr>
            </w:pPr>
            <w:r w:rsidRPr="00993790">
              <w:rPr>
                <w:rFonts w:ascii="Times New Roman" w:hAnsi="Times New Roman" w:cs="Times New Roman"/>
                <w:b w:val="0"/>
                <w:color w:val="auto"/>
                <w:szCs w:val="20"/>
              </w:rPr>
              <w:t>70</w:t>
            </w:r>
          </w:p>
        </w:tc>
        <w:tc>
          <w:tcPr>
            <w:tcW w:w="1000" w:type="pct"/>
            <w:tcBorders>
              <w:bottom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40</w:t>
            </w:r>
          </w:p>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46</w:t>
            </w:r>
          </w:p>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58</w:t>
            </w:r>
          </w:p>
        </w:tc>
        <w:tc>
          <w:tcPr>
            <w:tcW w:w="1000" w:type="pct"/>
            <w:tcBorders>
              <w:bottom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92</w:t>
            </w:r>
          </w:p>
          <w:p w:rsidR="003D2192"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94</w:t>
            </w:r>
          </w:p>
          <w:p w:rsidR="003D2192"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500</w:t>
            </w:r>
          </w:p>
        </w:tc>
        <w:tc>
          <w:tcPr>
            <w:tcW w:w="1000" w:type="pct"/>
            <w:tcBorders>
              <w:bottom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4.1</w:t>
            </w:r>
          </w:p>
          <w:p w:rsidR="003D2192"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2.3</w:t>
            </w:r>
          </w:p>
          <w:p w:rsidR="003D2192"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34.5</w:t>
            </w:r>
          </w:p>
        </w:tc>
        <w:tc>
          <w:tcPr>
            <w:tcW w:w="999" w:type="pct"/>
            <w:tcBorders>
              <w:bottom w:val="single" w:sz="4" w:space="0" w:color="000000"/>
            </w:tcBorders>
            <w:shd w:val="clear" w:color="auto" w:fill="auto"/>
          </w:tcPr>
          <w:p w:rsidR="0020217D"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20.2</w:t>
            </w:r>
          </w:p>
          <w:p w:rsidR="003D2192"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25.4</w:t>
            </w:r>
          </w:p>
          <w:p w:rsidR="003D2192" w:rsidRPr="00993790" w:rsidRDefault="003D2192" w:rsidP="001C543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993790">
              <w:rPr>
                <w:rFonts w:ascii="Times New Roman" w:hAnsi="Times New Roman" w:cs="Times New Roman"/>
                <w:color w:val="auto"/>
                <w:szCs w:val="20"/>
              </w:rPr>
              <w:t>41.9</w:t>
            </w:r>
          </w:p>
        </w:tc>
      </w:tr>
    </w:tbl>
    <w:p w:rsidR="00AF2E72" w:rsidRPr="00993790" w:rsidRDefault="00AF2E72" w:rsidP="001C5432">
      <w:pPr>
        <w:outlineLvl w:val="0"/>
        <w:rPr>
          <w:rFonts w:ascii="Times New Roman" w:hAnsi="Times New Roman" w:cs="Times New Roman"/>
          <w:b/>
          <w:szCs w:val="20"/>
        </w:rPr>
      </w:pPr>
    </w:p>
    <w:p w:rsidR="00AF2E72" w:rsidRPr="00993790" w:rsidRDefault="00AF2E72" w:rsidP="00AF2E72">
      <w:pPr>
        <w:rPr>
          <w:rFonts w:ascii="Times New Roman" w:hAnsi="Times New Roman" w:cs="Times New Roman"/>
          <w:b/>
        </w:rPr>
      </w:pPr>
      <w:r w:rsidRPr="00993790">
        <w:rPr>
          <w:rFonts w:ascii="Times New Roman" w:hAnsi="Times New Roman" w:cs="Times New Roman"/>
          <w:b/>
        </w:rPr>
        <w:t>Flammability analysis</w:t>
      </w:r>
    </w:p>
    <w:p w:rsidR="00F52991" w:rsidRPr="008812C6" w:rsidRDefault="00AF2E72" w:rsidP="008812C6">
      <w:pPr>
        <w:rPr>
          <w:rFonts w:ascii="Times New Roman" w:hAnsi="Times New Roman" w:cs="Times New Roman"/>
        </w:rPr>
      </w:pPr>
      <w:r w:rsidRPr="008812C6">
        <w:rPr>
          <w:rFonts w:ascii="Times New Roman" w:hAnsi="Times New Roman" w:cs="Times New Roman"/>
        </w:rPr>
        <w:t>Figure 2 displays the effect of different sepiolite loadings on the flammability of EPDM/Sepiolite composites, as determined by the linear rate of burning. The linear rate of burning was reduced when sepiolite concentration was increased. The EPDM composite with 70 phr sepiolite exhibited the longest burnout time compared to the</w:t>
      </w:r>
      <w:r w:rsidR="008812C6" w:rsidRPr="008812C6">
        <w:rPr>
          <w:rFonts w:ascii="Times New Roman" w:hAnsi="Times New Roman" w:cs="Times New Roman"/>
        </w:rPr>
        <w:t xml:space="preserve"> </w:t>
      </w:r>
      <w:r w:rsidRPr="008812C6">
        <w:rPr>
          <w:rFonts w:ascii="Times New Roman" w:hAnsi="Times New Roman" w:cs="Times New Roman"/>
        </w:rPr>
        <w:t xml:space="preserve">unfilled composites and subsequently, exhibited the lowest linear rate of burning. The linear rate of burning </w:t>
      </w:r>
      <w:r w:rsidR="008812C6" w:rsidRPr="008812C6">
        <w:rPr>
          <w:rFonts w:ascii="Times New Roman" w:hAnsi="Times New Roman" w:cs="Times New Roman"/>
        </w:rPr>
        <w:t>agreed</w:t>
      </w:r>
      <w:r w:rsidRPr="008812C6">
        <w:rPr>
          <w:rFonts w:ascii="Times New Roman" w:hAnsi="Times New Roman" w:cs="Times New Roman"/>
        </w:rPr>
        <w:t xml:space="preserve"> with the thermal properties of the composites, as previously discussed. The fibrous structure of the sepiolite and the formation of carbonaceous char layers during the burning process had contributed to the fire resistance nature of these composite</w:t>
      </w:r>
      <w:r w:rsidR="00330D8E" w:rsidRPr="008812C6">
        <w:rPr>
          <w:rFonts w:ascii="Times New Roman" w:hAnsi="Times New Roman" w:cs="Times New Roman"/>
        </w:rPr>
        <w:t>s</w:t>
      </w:r>
      <w:r w:rsidRPr="008812C6">
        <w:rPr>
          <w:rFonts w:ascii="Times New Roman" w:hAnsi="Times New Roman" w:cs="Times New Roman"/>
        </w:rPr>
        <w:t xml:space="preserve"> </w:t>
      </w:r>
      <w:r w:rsidRPr="008812C6">
        <w:rPr>
          <w:rFonts w:ascii="Times New Roman" w:hAnsi="Times New Roman" w:cs="Times New Roman"/>
        </w:rPr>
        <w:fldChar w:fldCharType="begin" w:fldLock="1"/>
      </w:r>
      <w:r w:rsidR="0016779F" w:rsidRPr="008812C6">
        <w:rPr>
          <w:rFonts w:ascii="Times New Roman" w:hAnsi="Times New Roman" w:cs="Times New Roman"/>
        </w:rPr>
        <w:instrText>ADDIN CSL_CITATION { "citationItems" : [ { "id" : "ITEM-1", "itemData" : { "DOI" : "10.1002/vnl.20207", "ISBN" : "1548-0585", "ISSN" : "10835601", "abstract" : "Poly[ethylene-co-(vinyl acetate)] (EVA)/(Standard Malaysian natural rubber) (SMR L)/organoclay nanocomposites were prepared by using melt intercalation and solution blending methods. In both preparation methods, the EVA: (SMR L) ratio was prefixed at 50:50, while the organoclay loading was varied from 0 to 10 phr. The effects of two different processing routes and organoclay loading on the morphology, tensile, properties thermal properties, and flammability of the nanocomposites were studied. X-ray diffraction results and transmission electron microscopy images proved that solution blending promotes better dispersion of organoclay than melt intercalation. Thus, the nanocomposites prepared by the solution-blending method exhibited higher values of tensile strength, stress at 100% elongation (M100), and thermal stability. The M100 value and thermal stability improved proportionally with the increase of organoclay content, owing to the demobilizing effect and the barrier properties of the organoclay. The optimum tensile strength value was achieved at a 2-phr organoclay loading. Further increases in loading decreased the strength of the nanocomposites. Tensile fracture surfaces of the nanocomposites prepared by both methods showed different fracture behavior, as evidenced by scanning electron microscopy images. Flammability decreased when the organoclay loading increased for the nanocomposites prepared by both methods. J. VINYL ADDIT. TECHNOL., 2009. \u00a9 2009 Society of Plastics Engineers", "author" : [ { "dropping-particle" : "", "family" : "Munusamy", "given" : "Y.", "non-dropping-particle" : "", "parse-names" : false, "suffix" : "" }, { "dropping-particle" : "", "family" : "Ismail", "given" : "H.", "non-dropping-particle" : "", "parse-names" : false, "suffix" : "" }, { "dropping-particle" : "", "family" : "Mariatti", "given" : "M.", "non-dropping-particle" : "", "parse-names" : false, "suffix" : "" }, { "dropping-particle" : "", "family" : "Ratnam", "given" : "C. T.", "non-dropping-particle" : "", "parse-names" : false, "suffix" : "" } ], "container-title" : "Journal of Vinyl and Additive Technology", "id" : "ITEM-1", "issue" : "4", "issued" : { "date-parts" : [ [ "2009" ] ] }, "page" : "244-251", "title" : "Effects of different preparation methods on the properties of poly[ethylene-co-(vinyl acetate)]/(Standard Malaysian natural rubber)/organoclay nanocomposites", "type" : "article-journal", "volume" : "15" }, "uris" : [ "http://www.mendeley.com/documents/?uuid=3cd68b3f-0331-47a0-8d4f-01121ad1e85f" ] } ], "mendeley" : { "formattedCitation" : "[25]", "plainTextFormattedCitation" : "[25]", "previouslyFormattedCitation" : "[25]" }, "properties" : {  }, "schema" : "https://github.com/citation-style-language/schema/raw/master/csl-citation.json" }</w:instrText>
      </w:r>
      <w:r w:rsidRPr="008812C6">
        <w:rPr>
          <w:rFonts w:ascii="Times New Roman" w:hAnsi="Times New Roman" w:cs="Times New Roman"/>
        </w:rPr>
        <w:fldChar w:fldCharType="separate"/>
      </w:r>
      <w:r w:rsidRPr="008812C6">
        <w:rPr>
          <w:rFonts w:ascii="Times New Roman" w:hAnsi="Times New Roman" w:cs="Times New Roman"/>
        </w:rPr>
        <w:t>[25]</w:t>
      </w:r>
      <w:r w:rsidRPr="008812C6">
        <w:rPr>
          <w:rFonts w:ascii="Times New Roman" w:hAnsi="Times New Roman" w:cs="Times New Roman"/>
        </w:rPr>
        <w:fldChar w:fldCharType="end"/>
      </w:r>
      <w:r w:rsidRPr="008812C6">
        <w:rPr>
          <w:rFonts w:ascii="Times New Roman" w:hAnsi="Times New Roman" w:cs="Times New Roman"/>
        </w:rPr>
        <w:t xml:space="preserve">. During the burning process, sepiolite had formed a protective layer </w:t>
      </w:r>
      <w:r w:rsidR="00012756" w:rsidRPr="008812C6">
        <w:rPr>
          <w:rFonts w:ascii="Times New Roman" w:hAnsi="Times New Roman" w:cs="Times New Roman"/>
        </w:rPr>
        <w:t xml:space="preserve">of char </w:t>
      </w:r>
      <w:r w:rsidRPr="008812C6">
        <w:rPr>
          <w:rFonts w:ascii="Times New Roman" w:hAnsi="Times New Roman" w:cs="Times New Roman"/>
        </w:rPr>
        <w:t xml:space="preserve">on the matrix surface, </w:t>
      </w:r>
      <w:r w:rsidR="00012756" w:rsidRPr="008812C6">
        <w:rPr>
          <w:rFonts w:ascii="Times New Roman" w:hAnsi="Times New Roman" w:cs="Times New Roman"/>
        </w:rPr>
        <w:t xml:space="preserve">by </w:t>
      </w:r>
      <w:r w:rsidR="00330D8E" w:rsidRPr="008812C6">
        <w:rPr>
          <w:rFonts w:ascii="Times New Roman" w:hAnsi="Times New Roman" w:cs="Times New Roman"/>
        </w:rPr>
        <w:t>acting</w:t>
      </w:r>
      <w:r w:rsidRPr="008812C6">
        <w:rPr>
          <w:rFonts w:ascii="Times New Roman" w:hAnsi="Times New Roman" w:cs="Times New Roman"/>
        </w:rPr>
        <w:t xml:space="preserve"> as an insulating barrier against oxygen, and </w:t>
      </w:r>
      <w:r w:rsidR="00012756" w:rsidRPr="008812C6">
        <w:rPr>
          <w:rFonts w:ascii="Times New Roman" w:hAnsi="Times New Roman" w:cs="Times New Roman"/>
        </w:rPr>
        <w:t xml:space="preserve">preventing </w:t>
      </w:r>
      <w:r w:rsidRPr="008812C6">
        <w:rPr>
          <w:rFonts w:ascii="Times New Roman" w:hAnsi="Times New Roman" w:cs="Times New Roman"/>
        </w:rPr>
        <w:t xml:space="preserve">heat from reaching the underlying </w:t>
      </w:r>
      <w:r w:rsidRPr="008812C6">
        <w:rPr>
          <w:rFonts w:ascii="Times New Roman" w:hAnsi="Times New Roman" w:cs="Times New Roman"/>
        </w:rPr>
        <w:lastRenderedPageBreak/>
        <w:t xml:space="preserve">matrix. Therefore, the </w:t>
      </w:r>
      <w:proofErr w:type="gramStart"/>
      <w:r w:rsidRPr="008812C6">
        <w:rPr>
          <w:rFonts w:ascii="Times New Roman" w:hAnsi="Times New Roman" w:cs="Times New Roman"/>
        </w:rPr>
        <w:t>amount</w:t>
      </w:r>
      <w:proofErr w:type="gramEnd"/>
      <w:r w:rsidRPr="008812C6">
        <w:rPr>
          <w:rFonts w:ascii="Times New Roman" w:hAnsi="Times New Roman" w:cs="Times New Roman"/>
        </w:rPr>
        <w:t xml:space="preserve"> of decomposed volatiles </w:t>
      </w:r>
      <w:r w:rsidR="00012756" w:rsidRPr="008812C6">
        <w:rPr>
          <w:rFonts w:ascii="Times New Roman" w:hAnsi="Times New Roman" w:cs="Times New Roman"/>
        </w:rPr>
        <w:t>that escaped</w:t>
      </w:r>
      <w:r w:rsidRPr="008812C6">
        <w:rPr>
          <w:rFonts w:ascii="Times New Roman" w:hAnsi="Times New Roman" w:cs="Times New Roman"/>
        </w:rPr>
        <w:t xml:space="preserve"> from the interior polymer matrix was reduced</w:t>
      </w:r>
      <w:r w:rsidR="00012756" w:rsidRPr="008812C6">
        <w:rPr>
          <w:rFonts w:ascii="Times New Roman" w:hAnsi="Times New Roman" w:cs="Times New Roman"/>
        </w:rPr>
        <w:t>,</w:t>
      </w:r>
      <w:r w:rsidRPr="008812C6">
        <w:rPr>
          <w:rFonts w:ascii="Times New Roman" w:hAnsi="Times New Roman" w:cs="Times New Roman"/>
        </w:rPr>
        <w:t xml:space="preserve"> which </w:t>
      </w:r>
      <w:r w:rsidR="00012756" w:rsidRPr="008812C6">
        <w:rPr>
          <w:rFonts w:ascii="Times New Roman" w:hAnsi="Times New Roman" w:cs="Times New Roman"/>
        </w:rPr>
        <w:t>resulted in</w:t>
      </w:r>
      <w:r w:rsidRPr="008812C6">
        <w:rPr>
          <w:rFonts w:ascii="Times New Roman" w:hAnsi="Times New Roman" w:cs="Times New Roman"/>
        </w:rPr>
        <w:t xml:space="preserve"> a longer time to burn</w:t>
      </w:r>
      <w:r w:rsidR="00012756" w:rsidRPr="008812C6">
        <w:rPr>
          <w:rFonts w:ascii="Times New Roman" w:hAnsi="Times New Roman" w:cs="Times New Roman"/>
        </w:rPr>
        <w:t>,</w:t>
      </w:r>
      <w:r w:rsidRPr="008812C6">
        <w:rPr>
          <w:rFonts w:ascii="Times New Roman" w:hAnsi="Times New Roman" w:cs="Times New Roman"/>
        </w:rPr>
        <w:t xml:space="preserve"> and subsequently</w:t>
      </w:r>
      <w:r w:rsidR="00012756" w:rsidRPr="008812C6">
        <w:rPr>
          <w:rFonts w:ascii="Times New Roman" w:hAnsi="Times New Roman" w:cs="Times New Roman"/>
        </w:rPr>
        <w:t>,</w:t>
      </w:r>
      <w:r w:rsidRPr="008812C6">
        <w:rPr>
          <w:rFonts w:ascii="Times New Roman" w:hAnsi="Times New Roman" w:cs="Times New Roman"/>
        </w:rPr>
        <w:t xml:space="preserve"> reduced the linear rate of burning. This process was further inhibited by the formation of char at higher filler loadings</w:t>
      </w:r>
      <w:r w:rsidR="00012756" w:rsidRPr="008812C6">
        <w:rPr>
          <w:rFonts w:ascii="Times New Roman" w:hAnsi="Times New Roman" w:cs="Times New Roman"/>
        </w:rPr>
        <w:t>,</w:t>
      </w:r>
      <w:r w:rsidRPr="008812C6">
        <w:rPr>
          <w:rFonts w:ascii="Times New Roman" w:hAnsi="Times New Roman" w:cs="Times New Roman"/>
        </w:rPr>
        <w:t xml:space="preserve"> which shielded </w:t>
      </w:r>
    </w:p>
    <w:p w:rsidR="00AF2E72" w:rsidRPr="008812C6" w:rsidRDefault="00AF2E72" w:rsidP="008812C6">
      <w:pPr>
        <w:rPr>
          <w:rFonts w:ascii="Times New Roman" w:hAnsi="Times New Roman" w:cs="Times New Roman"/>
        </w:rPr>
      </w:pPr>
      <w:r w:rsidRPr="008812C6">
        <w:rPr>
          <w:rFonts w:ascii="Times New Roman" w:hAnsi="Times New Roman" w:cs="Times New Roman"/>
        </w:rPr>
        <w:t>the underlying EPDM matrix from heat.</w:t>
      </w:r>
    </w:p>
    <w:p w:rsidR="00AF2E72" w:rsidRPr="00993790" w:rsidRDefault="00AF2E72" w:rsidP="00AF2E72">
      <w:pPr>
        <w:outlineLvl w:val="0"/>
        <w:rPr>
          <w:rFonts w:ascii="Times New Roman" w:hAnsi="Times New Roman" w:cs="Times New Roman"/>
          <w:b/>
          <w:szCs w:val="20"/>
        </w:rPr>
      </w:pPr>
    </w:p>
    <w:p w:rsidR="00AF2E72" w:rsidRDefault="00AF2E72" w:rsidP="00785CA6">
      <w:pPr>
        <w:jc w:val="center"/>
        <w:outlineLvl w:val="0"/>
        <w:rPr>
          <w:rFonts w:ascii="Times New Roman" w:hAnsi="Times New Roman" w:cs="Times New Roman"/>
          <w:b/>
          <w:szCs w:val="20"/>
        </w:rPr>
      </w:pPr>
      <w:r w:rsidRPr="00993790">
        <w:rPr>
          <w:noProof/>
          <w:lang w:eastAsia="zh-CN"/>
        </w:rPr>
        <w:drawing>
          <wp:inline distT="0" distB="0" distL="0" distR="0" wp14:anchorId="3F38B928" wp14:editId="7E23F730">
            <wp:extent cx="3902400" cy="2084400"/>
            <wp:effectExtent l="0" t="0" r="3175"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812C6" w:rsidRPr="00993790" w:rsidRDefault="008812C6" w:rsidP="00785CA6">
      <w:pPr>
        <w:jc w:val="center"/>
        <w:outlineLvl w:val="0"/>
        <w:rPr>
          <w:rFonts w:ascii="Times New Roman" w:hAnsi="Times New Roman" w:cs="Times New Roman"/>
          <w:b/>
          <w:szCs w:val="20"/>
        </w:rPr>
      </w:pPr>
    </w:p>
    <w:p w:rsidR="006C47D8" w:rsidRPr="00993790" w:rsidRDefault="006C47D8" w:rsidP="006C47D8">
      <w:pPr>
        <w:jc w:val="center"/>
        <w:rPr>
          <w:rFonts w:ascii="Times New Roman" w:hAnsi="Times New Roman" w:cs="Times New Roman"/>
        </w:rPr>
      </w:pPr>
      <w:r w:rsidRPr="00993790">
        <w:rPr>
          <w:rFonts w:ascii="Times New Roman" w:hAnsi="Times New Roman" w:cs="Times New Roman"/>
        </w:rPr>
        <w:t>Figure 2. The effect of different sepiolite loadings on the flammability of EPDM/</w:t>
      </w:r>
      <w:r w:rsidR="00EB5375" w:rsidRPr="00993790">
        <w:rPr>
          <w:rFonts w:ascii="Times New Roman" w:hAnsi="Times New Roman" w:cs="Times New Roman"/>
        </w:rPr>
        <w:t>S</w:t>
      </w:r>
      <w:r w:rsidRPr="00993790">
        <w:rPr>
          <w:rFonts w:ascii="Times New Roman" w:hAnsi="Times New Roman" w:cs="Times New Roman"/>
        </w:rPr>
        <w:t>epiolite composites</w:t>
      </w:r>
    </w:p>
    <w:p w:rsidR="006C47D8" w:rsidRPr="00993790" w:rsidRDefault="006C47D8" w:rsidP="006C47D8">
      <w:pPr>
        <w:jc w:val="center"/>
        <w:rPr>
          <w:rFonts w:ascii="Calibri Light" w:hAnsi="Calibri Light" w:cs="Calibri"/>
          <w:sz w:val="18"/>
        </w:rPr>
      </w:pPr>
    </w:p>
    <w:p w:rsidR="006C47D8" w:rsidRPr="00993790" w:rsidRDefault="00EB5375" w:rsidP="006C47D8">
      <w:pPr>
        <w:pStyle w:val="Heading2"/>
        <w:numPr>
          <w:ilvl w:val="0"/>
          <w:numId w:val="0"/>
        </w:numPr>
        <w:spacing w:before="0" w:beforeAutospacing="0" w:after="0" w:afterAutospacing="0" w:line="240" w:lineRule="auto"/>
        <w:ind w:left="426" w:hanging="426"/>
        <w:rPr>
          <w:rFonts w:cs="Times New Roman"/>
          <w:sz w:val="20"/>
          <w:szCs w:val="20"/>
          <w:lang w:eastAsia="en-MY"/>
        </w:rPr>
      </w:pPr>
      <w:r w:rsidRPr="00993790">
        <w:rPr>
          <w:b/>
          <w:sz w:val="20"/>
          <w:szCs w:val="20"/>
        </w:rPr>
        <w:t>M</w:t>
      </w:r>
      <w:r w:rsidR="006C47D8" w:rsidRPr="00993790">
        <w:rPr>
          <w:b/>
          <w:sz w:val="20"/>
          <w:szCs w:val="20"/>
        </w:rPr>
        <w:t>orphologies of charred surfaces</w:t>
      </w:r>
    </w:p>
    <w:p w:rsidR="006C47D8" w:rsidRPr="00993790" w:rsidRDefault="006C47D8" w:rsidP="006C47D8">
      <w:pPr>
        <w:rPr>
          <w:rFonts w:ascii="Times New Roman" w:hAnsi="Times New Roman" w:cs="Times New Roman"/>
          <w:szCs w:val="20"/>
          <w:lang w:eastAsia="en-US"/>
        </w:rPr>
      </w:pPr>
      <w:r w:rsidRPr="00993790">
        <w:rPr>
          <w:rFonts w:ascii="Times New Roman" w:hAnsi="Times New Roman" w:cs="Times New Roman"/>
        </w:rPr>
        <w:t xml:space="preserve">Figures 3(a) and (b) </w:t>
      </w:r>
      <w:r w:rsidR="00EB5375" w:rsidRPr="00993790">
        <w:rPr>
          <w:rFonts w:ascii="Times New Roman" w:hAnsi="Times New Roman" w:cs="Times New Roman"/>
        </w:rPr>
        <w:t>show</w:t>
      </w:r>
      <w:r w:rsidRPr="00993790">
        <w:rPr>
          <w:rFonts w:ascii="Times New Roman" w:hAnsi="Times New Roman" w:cs="Times New Roman"/>
        </w:rPr>
        <w:t xml:space="preserve"> the charred surfaces of EPDM/Sepiolite composites at 30 and 70 phr of sepiolite loadings, respectively. The 30 phr sepiolite</w:t>
      </w:r>
      <w:r w:rsidR="00EB5375" w:rsidRPr="00993790">
        <w:rPr>
          <w:rFonts w:ascii="Times New Roman" w:hAnsi="Times New Roman" w:cs="Times New Roman"/>
        </w:rPr>
        <w:t>,</w:t>
      </w:r>
      <w:r w:rsidRPr="00993790">
        <w:rPr>
          <w:rFonts w:ascii="Times New Roman" w:hAnsi="Times New Roman" w:cs="Times New Roman"/>
        </w:rPr>
        <w:t xml:space="preserve"> as observed in Figure 3(a), had delayed the burning time of the composite due to the presence of unburned sepiolite. The unburned sepiolite had impeded the transport of flammable vapour, thus reducing the flammability rate of the EPDM/Sepiolite composite. </w:t>
      </w:r>
      <w:r w:rsidRPr="00993790">
        <w:rPr>
          <w:rFonts w:ascii="Times New Roman" w:hAnsi="Times New Roman" w:cs="Times New Roman"/>
          <w:noProof/>
        </w:rPr>
        <w:t>This</w:t>
      </w:r>
      <w:r w:rsidRPr="00993790">
        <w:rPr>
          <w:rFonts w:ascii="Times New Roman" w:hAnsi="Times New Roman" w:cs="Times New Roman"/>
        </w:rPr>
        <w:t xml:space="preserve"> observation confirmed the reduction of the linear rate of burning and the increment of char residues of the EPDM/Sepiolite composites, as shown by the TGA </w:t>
      </w:r>
      <w:r w:rsidRPr="00993790">
        <w:rPr>
          <w:rFonts w:ascii="Times New Roman" w:hAnsi="Times New Roman" w:cs="Times New Roman"/>
          <w:noProof/>
        </w:rPr>
        <w:t>results</w:t>
      </w:r>
      <w:r w:rsidRPr="00993790">
        <w:rPr>
          <w:rFonts w:ascii="Times New Roman" w:hAnsi="Times New Roman" w:cs="Times New Roman"/>
        </w:rPr>
        <w:t xml:space="preserve"> when the sepiolite loadings </w:t>
      </w:r>
      <w:r w:rsidRPr="00993790">
        <w:rPr>
          <w:rFonts w:ascii="Times New Roman" w:hAnsi="Times New Roman" w:cs="Times New Roman"/>
          <w:noProof/>
        </w:rPr>
        <w:t>were increased</w:t>
      </w:r>
      <w:r w:rsidRPr="00993790">
        <w:rPr>
          <w:rFonts w:ascii="Times New Roman" w:hAnsi="Times New Roman" w:cs="Times New Roman"/>
        </w:rPr>
        <w:t>.</w:t>
      </w:r>
    </w:p>
    <w:p w:rsidR="006C47D8" w:rsidRPr="00993790" w:rsidRDefault="006C47D8" w:rsidP="006C47D8">
      <w:pPr>
        <w:rPr>
          <w:rFonts w:ascii="Times New Roman" w:hAnsi="Times New Roman" w:cs="Times New Roman"/>
        </w:rPr>
      </w:pPr>
    </w:p>
    <w:p w:rsidR="006C47D8" w:rsidRPr="00993790" w:rsidRDefault="006C47D8" w:rsidP="008812C6">
      <w:pPr>
        <w:jc w:val="center"/>
        <w:rPr>
          <w:rFonts w:ascii="Times New Roman" w:hAnsi="Times New Roman" w:cs="Times New Roman"/>
        </w:rPr>
      </w:pPr>
      <w:r w:rsidRPr="00993790">
        <w:rPr>
          <w:noProof/>
          <w:lang w:eastAsia="zh-CN"/>
        </w:rPr>
        <w:drawing>
          <wp:inline distT="0" distB="0" distL="0" distR="0" wp14:anchorId="54A10376" wp14:editId="400E9C8F">
            <wp:extent cx="5153891" cy="1616948"/>
            <wp:effectExtent l="0" t="0" r="8890" b="2540"/>
            <wp:docPr id="4" name="Picture 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64035" cy="1620130"/>
                    </a:xfrm>
                    <a:prstGeom prst="rect">
                      <a:avLst/>
                    </a:prstGeom>
                  </pic:spPr>
                </pic:pic>
              </a:graphicData>
            </a:graphic>
          </wp:inline>
        </w:drawing>
      </w:r>
    </w:p>
    <w:p w:rsidR="008812C6" w:rsidRDefault="008812C6" w:rsidP="006C47D8">
      <w:pPr>
        <w:jc w:val="center"/>
        <w:rPr>
          <w:rFonts w:ascii="Times New Roman" w:hAnsi="Times New Roman" w:cs="Times New Roman"/>
          <w:lang w:eastAsia="en-MY"/>
        </w:rPr>
      </w:pPr>
    </w:p>
    <w:p w:rsidR="006C47D8" w:rsidRPr="00993790" w:rsidRDefault="006C47D8" w:rsidP="008812C6">
      <w:pPr>
        <w:ind w:left="851" w:hanging="851"/>
        <w:rPr>
          <w:rFonts w:ascii="Times New Roman" w:hAnsi="Times New Roman" w:cs="Times New Roman"/>
        </w:rPr>
      </w:pPr>
      <w:r w:rsidRPr="00993790">
        <w:rPr>
          <w:rFonts w:ascii="Times New Roman" w:hAnsi="Times New Roman" w:cs="Times New Roman"/>
          <w:lang w:eastAsia="en-MY"/>
        </w:rPr>
        <w:t>F</w:t>
      </w:r>
      <w:r w:rsidRPr="00993790">
        <w:rPr>
          <w:rFonts w:ascii="Times New Roman" w:hAnsi="Times New Roman" w:cs="Times New Roman"/>
        </w:rPr>
        <w:t xml:space="preserve">igure 3. Char residues collected </w:t>
      </w:r>
      <w:r w:rsidR="00EB5375" w:rsidRPr="00993790">
        <w:rPr>
          <w:rFonts w:ascii="Times New Roman" w:hAnsi="Times New Roman" w:cs="Times New Roman"/>
        </w:rPr>
        <w:t>following</w:t>
      </w:r>
      <w:r w:rsidRPr="00993790">
        <w:rPr>
          <w:rFonts w:ascii="Times New Roman" w:hAnsi="Times New Roman" w:cs="Times New Roman"/>
        </w:rPr>
        <w:t xml:space="preserve"> the flammability test of EPDM/Sepiolite composites</w:t>
      </w:r>
      <w:r w:rsidR="00A05806" w:rsidRPr="00993790">
        <w:rPr>
          <w:rFonts w:ascii="Times New Roman" w:hAnsi="Times New Roman" w:cs="Times New Roman"/>
        </w:rPr>
        <w:t>,</w:t>
      </w:r>
      <w:r w:rsidRPr="00993790">
        <w:rPr>
          <w:rFonts w:ascii="Times New Roman" w:hAnsi="Times New Roman" w:cs="Times New Roman"/>
        </w:rPr>
        <w:t xml:space="preserve"> with sepiolite loadings of</w:t>
      </w:r>
      <w:r w:rsidR="00A05806" w:rsidRPr="00993790">
        <w:rPr>
          <w:rFonts w:ascii="Times New Roman" w:hAnsi="Times New Roman" w:cs="Times New Roman"/>
        </w:rPr>
        <w:t>:</w:t>
      </w:r>
      <w:r w:rsidRPr="00993790">
        <w:rPr>
          <w:rFonts w:ascii="Times New Roman" w:hAnsi="Times New Roman" w:cs="Times New Roman"/>
        </w:rPr>
        <w:t xml:space="preserve"> (a) 30 phr</w:t>
      </w:r>
      <w:r w:rsidR="00A05806" w:rsidRPr="00993790">
        <w:rPr>
          <w:rFonts w:ascii="Times New Roman" w:hAnsi="Times New Roman" w:cs="Times New Roman"/>
        </w:rPr>
        <w:t>;</w:t>
      </w:r>
      <w:r w:rsidRPr="00993790">
        <w:rPr>
          <w:rFonts w:ascii="Times New Roman" w:hAnsi="Times New Roman" w:cs="Times New Roman"/>
        </w:rPr>
        <w:t xml:space="preserve"> and (b) 70 phr at 1</w:t>
      </w:r>
      <w:r w:rsidR="00EB5375" w:rsidRPr="00993790">
        <w:rPr>
          <w:rFonts w:ascii="Times New Roman" w:hAnsi="Times New Roman" w:cs="Times New Roman"/>
        </w:rPr>
        <w:t>,</w:t>
      </w:r>
      <w:r w:rsidRPr="00993790">
        <w:rPr>
          <w:rFonts w:ascii="Times New Roman" w:hAnsi="Times New Roman" w:cs="Times New Roman"/>
        </w:rPr>
        <w:t>000</w:t>
      </w:r>
      <w:r w:rsidRPr="00993790">
        <w:rPr>
          <w:rFonts w:ascii="Calibri" w:hAnsi="Calibri"/>
        </w:rPr>
        <w:t>×</w:t>
      </w:r>
      <w:r w:rsidRPr="00993790">
        <w:rPr>
          <w:rFonts w:ascii="Times New Roman" w:hAnsi="Times New Roman" w:cs="Times New Roman"/>
        </w:rPr>
        <w:t xml:space="preserve"> magnification</w:t>
      </w:r>
    </w:p>
    <w:p w:rsidR="006C47D8" w:rsidRPr="00993790" w:rsidRDefault="006C47D8" w:rsidP="008812C6">
      <w:pPr>
        <w:rPr>
          <w:rFonts w:ascii="Times New Roman" w:hAnsi="Times New Roman" w:cs="Times New Roman"/>
        </w:rPr>
      </w:pPr>
    </w:p>
    <w:p w:rsidR="00785CA6" w:rsidRPr="00993790" w:rsidRDefault="00785CA6" w:rsidP="00785CA6">
      <w:pPr>
        <w:jc w:val="center"/>
        <w:outlineLvl w:val="0"/>
        <w:rPr>
          <w:rFonts w:ascii="Times New Roman" w:hAnsi="Times New Roman" w:cs="Times New Roman"/>
          <w:b/>
          <w:szCs w:val="20"/>
        </w:rPr>
      </w:pPr>
      <w:r w:rsidRPr="00993790">
        <w:rPr>
          <w:rFonts w:ascii="Times New Roman" w:hAnsi="Times New Roman" w:cs="Times New Roman"/>
          <w:b/>
          <w:szCs w:val="20"/>
        </w:rPr>
        <w:t>Conclusion</w:t>
      </w:r>
    </w:p>
    <w:p w:rsidR="00785CA6" w:rsidRPr="00993790" w:rsidRDefault="006C47D8" w:rsidP="00785CA6">
      <w:pPr>
        <w:outlineLvl w:val="0"/>
        <w:rPr>
          <w:rFonts w:ascii="Times New Roman" w:hAnsi="Times New Roman" w:cs="Times New Roman"/>
          <w:szCs w:val="20"/>
        </w:rPr>
      </w:pPr>
      <w:r w:rsidRPr="00993790">
        <w:rPr>
          <w:rFonts w:ascii="Times New Roman" w:hAnsi="Times New Roman" w:cs="Times New Roman"/>
        </w:rPr>
        <w:t>The thermal stability of the EPDM/</w:t>
      </w:r>
      <w:r w:rsidR="00EB5375" w:rsidRPr="00993790">
        <w:rPr>
          <w:rFonts w:ascii="Times New Roman" w:hAnsi="Times New Roman" w:cs="Times New Roman"/>
        </w:rPr>
        <w:t>S</w:t>
      </w:r>
      <w:r w:rsidRPr="00993790">
        <w:rPr>
          <w:rFonts w:ascii="Times New Roman" w:hAnsi="Times New Roman" w:cs="Times New Roman"/>
        </w:rPr>
        <w:t xml:space="preserve">epiolite composites </w:t>
      </w:r>
      <w:r w:rsidRPr="00993790">
        <w:rPr>
          <w:rFonts w:ascii="Times New Roman" w:hAnsi="Times New Roman" w:cs="Times New Roman"/>
          <w:noProof/>
        </w:rPr>
        <w:t>was remarkably improved</w:t>
      </w:r>
      <w:r w:rsidRPr="00993790">
        <w:rPr>
          <w:rFonts w:ascii="Times New Roman" w:hAnsi="Times New Roman" w:cs="Times New Roman"/>
        </w:rPr>
        <w:t xml:space="preserve"> with increased clay loadings compared to </w:t>
      </w:r>
      <w:r w:rsidR="00EB5375" w:rsidRPr="00993790">
        <w:rPr>
          <w:rFonts w:ascii="Times New Roman" w:hAnsi="Times New Roman" w:cs="Times New Roman"/>
        </w:rPr>
        <w:t xml:space="preserve">the thermal stability of </w:t>
      </w:r>
      <w:r w:rsidRPr="00993790">
        <w:rPr>
          <w:rFonts w:ascii="Times New Roman" w:hAnsi="Times New Roman" w:cs="Times New Roman"/>
        </w:rPr>
        <w:t xml:space="preserve">the </w:t>
      </w:r>
      <w:r w:rsidRPr="00993790">
        <w:rPr>
          <w:rFonts w:ascii="Times New Roman" w:hAnsi="Times New Roman" w:cs="Times New Roman"/>
          <w:noProof/>
        </w:rPr>
        <w:t>unfilled</w:t>
      </w:r>
      <w:r w:rsidRPr="00993790">
        <w:rPr>
          <w:rFonts w:ascii="Times New Roman" w:hAnsi="Times New Roman" w:cs="Times New Roman"/>
        </w:rPr>
        <w:t xml:space="preserve"> compound. Sepiolite had acted as </w:t>
      </w:r>
      <w:r w:rsidR="00EB5375" w:rsidRPr="00993790">
        <w:rPr>
          <w:rFonts w:ascii="Times New Roman" w:hAnsi="Times New Roman" w:cs="Times New Roman"/>
        </w:rPr>
        <w:t>a</w:t>
      </w:r>
      <w:r w:rsidRPr="00993790">
        <w:rPr>
          <w:rFonts w:ascii="Times New Roman" w:hAnsi="Times New Roman" w:cs="Times New Roman"/>
        </w:rPr>
        <w:t xml:space="preserve"> thermal insulator by reducing the transfer of thermal energy through the composites. The presence of unburn</w:t>
      </w:r>
      <w:r w:rsidR="00EB5375" w:rsidRPr="00993790">
        <w:rPr>
          <w:rFonts w:ascii="Times New Roman" w:hAnsi="Times New Roman" w:cs="Times New Roman"/>
        </w:rPr>
        <w:t>ed</w:t>
      </w:r>
      <w:r w:rsidRPr="00993790">
        <w:rPr>
          <w:rFonts w:ascii="Times New Roman" w:hAnsi="Times New Roman" w:cs="Times New Roman"/>
        </w:rPr>
        <w:t xml:space="preserve"> sepiolite had </w:t>
      </w:r>
      <w:r w:rsidR="00B75C76" w:rsidRPr="00993790">
        <w:rPr>
          <w:rFonts w:ascii="Times New Roman" w:hAnsi="Times New Roman" w:cs="Times New Roman"/>
        </w:rPr>
        <w:t>reduced</w:t>
      </w:r>
      <w:r w:rsidRPr="00993790">
        <w:rPr>
          <w:rFonts w:ascii="Times New Roman" w:hAnsi="Times New Roman" w:cs="Times New Roman"/>
        </w:rPr>
        <w:t xml:space="preserve"> the </w:t>
      </w:r>
      <w:r w:rsidRPr="00993790">
        <w:rPr>
          <w:rFonts w:ascii="Times New Roman" w:hAnsi="Times New Roman" w:cs="Times New Roman"/>
          <w:noProof/>
        </w:rPr>
        <w:t>linear</w:t>
      </w:r>
      <w:r w:rsidRPr="00993790">
        <w:rPr>
          <w:rFonts w:ascii="Times New Roman" w:hAnsi="Times New Roman" w:cs="Times New Roman"/>
        </w:rPr>
        <w:t xml:space="preserve"> rate of burning of the EPDM/</w:t>
      </w:r>
      <w:r w:rsidR="00EB5375" w:rsidRPr="00993790">
        <w:rPr>
          <w:rFonts w:ascii="Times New Roman" w:hAnsi="Times New Roman" w:cs="Times New Roman"/>
        </w:rPr>
        <w:t>S</w:t>
      </w:r>
      <w:r w:rsidRPr="00993790">
        <w:rPr>
          <w:rFonts w:ascii="Times New Roman" w:hAnsi="Times New Roman" w:cs="Times New Roman"/>
        </w:rPr>
        <w:t xml:space="preserve">epiolite composites. FESEM micrographs confirmed that the unburned sepiolite particles had created a protective barrier, which </w:t>
      </w:r>
      <w:r w:rsidR="00B75C76" w:rsidRPr="00993790">
        <w:rPr>
          <w:rFonts w:ascii="Times New Roman" w:hAnsi="Times New Roman" w:cs="Times New Roman"/>
        </w:rPr>
        <w:t>reduced</w:t>
      </w:r>
      <w:r w:rsidRPr="00993790">
        <w:rPr>
          <w:rFonts w:ascii="Times New Roman" w:hAnsi="Times New Roman" w:cs="Times New Roman"/>
        </w:rPr>
        <w:t xml:space="preserve"> the </w:t>
      </w:r>
      <w:r w:rsidRPr="00993790">
        <w:rPr>
          <w:rFonts w:ascii="Times New Roman" w:hAnsi="Times New Roman" w:cs="Times New Roman"/>
          <w:noProof/>
        </w:rPr>
        <w:t>linear</w:t>
      </w:r>
      <w:r w:rsidRPr="00993790">
        <w:rPr>
          <w:rFonts w:ascii="Times New Roman" w:hAnsi="Times New Roman" w:cs="Times New Roman"/>
        </w:rPr>
        <w:t xml:space="preserve"> rate of burning. </w:t>
      </w:r>
    </w:p>
    <w:p w:rsidR="003A2A26" w:rsidRPr="00993790" w:rsidRDefault="003A2A26" w:rsidP="003A2A26">
      <w:pPr>
        <w:jc w:val="center"/>
        <w:outlineLvl w:val="0"/>
        <w:rPr>
          <w:rFonts w:ascii="Times New Roman" w:hAnsi="Times New Roman" w:cs="Times New Roman"/>
          <w:szCs w:val="20"/>
        </w:rPr>
      </w:pPr>
    </w:p>
    <w:p w:rsidR="00785CA6" w:rsidRPr="00993790" w:rsidRDefault="00785CA6" w:rsidP="00785CA6">
      <w:pPr>
        <w:jc w:val="center"/>
        <w:outlineLvl w:val="0"/>
        <w:rPr>
          <w:rFonts w:ascii="Times New Roman" w:hAnsi="Times New Roman" w:cs="Times New Roman"/>
          <w:b/>
          <w:szCs w:val="20"/>
        </w:rPr>
      </w:pPr>
      <w:r w:rsidRPr="00993790">
        <w:rPr>
          <w:rFonts w:ascii="Times New Roman" w:hAnsi="Times New Roman" w:cs="Times New Roman"/>
          <w:b/>
          <w:szCs w:val="20"/>
        </w:rPr>
        <w:t>Acknowledgement</w:t>
      </w:r>
    </w:p>
    <w:p w:rsidR="00785CA6" w:rsidRPr="00993790" w:rsidRDefault="006C47D8" w:rsidP="006C47D8">
      <w:pPr>
        <w:outlineLvl w:val="0"/>
        <w:rPr>
          <w:rFonts w:ascii="Times New Roman" w:hAnsi="Times New Roman" w:cs="Times New Roman"/>
          <w:b/>
          <w:szCs w:val="20"/>
        </w:rPr>
      </w:pPr>
      <w:r w:rsidRPr="00993790">
        <w:rPr>
          <w:rFonts w:ascii="Times New Roman" w:eastAsia="Calibri" w:hAnsi="Times New Roman" w:cs="Times New Roman"/>
        </w:rPr>
        <w:t xml:space="preserve">The authors wish to thank the management and staff members at the Department of Materials and Mineral Resources Engineering, Universiti </w:t>
      </w:r>
      <w:proofErr w:type="spellStart"/>
      <w:r w:rsidRPr="00993790">
        <w:rPr>
          <w:rFonts w:ascii="Times New Roman" w:eastAsia="Calibri" w:hAnsi="Times New Roman" w:cs="Times New Roman"/>
        </w:rPr>
        <w:t>Sains</w:t>
      </w:r>
      <w:proofErr w:type="spellEnd"/>
      <w:r w:rsidRPr="00993790">
        <w:rPr>
          <w:rFonts w:ascii="Times New Roman" w:eastAsia="Calibri" w:hAnsi="Times New Roman" w:cs="Times New Roman"/>
        </w:rPr>
        <w:t xml:space="preserve"> Malaysia (USM) for providing the research facilities that made this</w:t>
      </w:r>
      <w:r w:rsidR="00E22DDF" w:rsidRPr="00993790">
        <w:rPr>
          <w:rFonts w:ascii="Times New Roman" w:eastAsia="Calibri" w:hAnsi="Times New Roman" w:cs="Times New Roman"/>
        </w:rPr>
        <w:t xml:space="preserve"> </w:t>
      </w:r>
      <w:r w:rsidRPr="00993790">
        <w:rPr>
          <w:rFonts w:ascii="Times New Roman" w:eastAsia="Calibri" w:hAnsi="Times New Roman" w:cs="Times New Roman"/>
        </w:rPr>
        <w:t>research project possible. One of the authors is grateful to the Ministry of Higher Education Malaysia (KPT(BS)821115065540) and Universiti Teknologi Mara (UiTM) (600-BPD(PKH.1/2/9946) for the financial support under their scholarships.</w:t>
      </w:r>
    </w:p>
    <w:p w:rsidR="003A2A26" w:rsidRDefault="003A2A26" w:rsidP="003A2A26">
      <w:pPr>
        <w:jc w:val="center"/>
        <w:outlineLvl w:val="0"/>
        <w:rPr>
          <w:rFonts w:ascii="Times New Roman" w:hAnsi="Times New Roman" w:cs="Times New Roman"/>
          <w:b/>
          <w:szCs w:val="20"/>
        </w:rPr>
      </w:pPr>
    </w:p>
    <w:p w:rsidR="008812C6" w:rsidRPr="009411F5" w:rsidRDefault="008812C6" w:rsidP="003A2A26">
      <w:pPr>
        <w:jc w:val="center"/>
        <w:outlineLvl w:val="0"/>
        <w:rPr>
          <w:rFonts w:ascii="Times New Roman" w:hAnsi="Times New Roman" w:cs="Times New Roman"/>
          <w:b/>
          <w:szCs w:val="20"/>
          <w:lang w:val="en-GB"/>
        </w:rPr>
      </w:pPr>
    </w:p>
    <w:p w:rsidR="00785CA6" w:rsidRDefault="00785CA6" w:rsidP="003A2A26">
      <w:pPr>
        <w:jc w:val="center"/>
        <w:outlineLvl w:val="0"/>
        <w:rPr>
          <w:rFonts w:ascii="Times New Roman" w:hAnsi="Times New Roman" w:cs="Times New Roman"/>
          <w:b/>
          <w:szCs w:val="20"/>
        </w:rPr>
      </w:pPr>
      <w:r w:rsidRPr="00993790">
        <w:rPr>
          <w:rFonts w:ascii="Times New Roman" w:hAnsi="Times New Roman" w:cs="Times New Roman"/>
          <w:b/>
          <w:szCs w:val="20"/>
        </w:rPr>
        <w:lastRenderedPageBreak/>
        <w:t>References</w:t>
      </w:r>
    </w:p>
    <w:p w:rsidR="008812C6" w:rsidRPr="00993790" w:rsidRDefault="008812C6" w:rsidP="003A2A26">
      <w:pPr>
        <w:jc w:val="center"/>
        <w:outlineLvl w:val="0"/>
        <w:rPr>
          <w:rFonts w:ascii="Times New Roman" w:hAnsi="Times New Roman" w:cs="Times New Roman"/>
          <w:b/>
          <w:szCs w:val="20"/>
        </w:rPr>
      </w:pPr>
    </w:p>
    <w:p w:rsidR="0016779F"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szCs w:val="20"/>
        </w:rPr>
        <w:fldChar w:fldCharType="begin" w:fldLock="1"/>
      </w:r>
      <w:r w:rsidRPr="00993790">
        <w:rPr>
          <w:rFonts w:ascii="Times New Roman" w:hAnsi="Times New Roman" w:cs="Times New Roman"/>
          <w:szCs w:val="20"/>
        </w:rPr>
        <w:instrText xml:space="preserve">ADDIN Mendeley Bibliography CSL_BIBLIOGRAPHY </w:instrText>
      </w:r>
      <w:r w:rsidRPr="00993790">
        <w:rPr>
          <w:rFonts w:ascii="Times New Roman" w:hAnsi="Times New Roman" w:cs="Times New Roman"/>
          <w:szCs w:val="20"/>
        </w:rPr>
        <w:fldChar w:fldCharType="separate"/>
      </w:r>
      <w:r w:rsidRPr="00993790">
        <w:rPr>
          <w:rFonts w:ascii="Times New Roman" w:hAnsi="Times New Roman" w:cs="Times New Roman"/>
          <w:noProof/>
          <w:szCs w:val="24"/>
        </w:rPr>
        <w:t xml:space="preserve">1. </w:t>
      </w:r>
      <w:r w:rsidRPr="00993790">
        <w:rPr>
          <w:rFonts w:ascii="Times New Roman" w:hAnsi="Times New Roman" w:cs="Times New Roman"/>
          <w:noProof/>
          <w:szCs w:val="24"/>
        </w:rPr>
        <w:tab/>
        <w:t>Velde</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B</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1992)</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Introduction t</w:t>
      </w:r>
      <w:r w:rsidR="009411F5" w:rsidRPr="00993790">
        <w:rPr>
          <w:rFonts w:ascii="Times New Roman" w:hAnsi="Times New Roman" w:cs="Times New Roman"/>
          <w:noProof/>
          <w:szCs w:val="24"/>
        </w:rPr>
        <w:t>o clay minerals- chemistry, origin, uses and environmental significance.</w:t>
      </w:r>
      <w:r w:rsidRPr="00993790">
        <w:rPr>
          <w:rFonts w:ascii="Times New Roman" w:hAnsi="Times New Roman" w:cs="Times New Roman"/>
          <w:noProof/>
          <w:szCs w:val="24"/>
        </w:rPr>
        <w:t xml:space="preserve"> First edit</w:t>
      </w:r>
      <w:r w:rsidR="009411F5">
        <w:rPr>
          <w:rFonts w:ascii="Times New Roman" w:hAnsi="Times New Roman" w:cs="Times New Roman"/>
          <w:noProof/>
          <w:szCs w:val="24"/>
        </w:rPr>
        <w:t>ion</w:t>
      </w:r>
      <w:r w:rsidRPr="00993790">
        <w:rPr>
          <w:rFonts w:ascii="Times New Roman" w:hAnsi="Times New Roman" w:cs="Times New Roman"/>
          <w:noProof/>
          <w:szCs w:val="24"/>
        </w:rPr>
        <w:t>. Chapman and Hall, London</w:t>
      </w:r>
    </w:p>
    <w:p w:rsidR="00070D4B"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2. </w:t>
      </w:r>
      <w:r w:rsidRPr="00993790">
        <w:rPr>
          <w:rFonts w:ascii="Times New Roman" w:hAnsi="Times New Roman" w:cs="Times New Roman"/>
          <w:noProof/>
          <w:szCs w:val="24"/>
        </w:rPr>
        <w:tab/>
        <w:t>Pavlidou</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S</w:t>
      </w:r>
      <w:r w:rsidR="00070D4B" w:rsidRPr="00993790">
        <w:rPr>
          <w:rFonts w:ascii="Times New Roman" w:hAnsi="Times New Roman" w:cs="Times New Roman"/>
          <w:noProof/>
          <w:szCs w:val="24"/>
        </w:rPr>
        <w:t>.</w:t>
      </w:r>
      <w:r w:rsidR="009411F5">
        <w:rPr>
          <w:rFonts w:ascii="Times New Roman" w:hAnsi="Times New Roman" w:cs="Times New Roman"/>
          <w:noProof/>
          <w:szCs w:val="24"/>
        </w:rPr>
        <w:t xml:space="preserve"> and </w:t>
      </w:r>
      <w:r w:rsidRPr="00993790">
        <w:rPr>
          <w:rFonts w:ascii="Times New Roman" w:hAnsi="Times New Roman" w:cs="Times New Roman"/>
          <w:noProof/>
          <w:szCs w:val="24"/>
        </w:rPr>
        <w:t>Papaspyrides</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C</w:t>
      </w:r>
      <w:r w:rsidR="00070D4B" w:rsidRPr="00993790">
        <w:rPr>
          <w:rFonts w:ascii="Times New Roman" w:hAnsi="Times New Roman" w:cs="Times New Roman"/>
          <w:noProof/>
          <w:szCs w:val="24"/>
        </w:rPr>
        <w:t>.</w:t>
      </w:r>
      <w:r w:rsidRPr="00993790">
        <w:rPr>
          <w:rFonts w:ascii="Times New Roman" w:hAnsi="Times New Roman" w:cs="Times New Roman"/>
          <w:noProof/>
          <w:szCs w:val="24"/>
        </w:rPr>
        <w:t>D</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2008)</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A review on polymer-layered silicate nanocomposites. </w:t>
      </w:r>
      <w:r w:rsidRPr="00993790">
        <w:rPr>
          <w:rFonts w:ascii="Times New Roman" w:hAnsi="Times New Roman" w:cs="Times New Roman"/>
          <w:i/>
          <w:noProof/>
          <w:szCs w:val="24"/>
        </w:rPr>
        <w:t>Prog</w:t>
      </w:r>
      <w:r w:rsidR="00070D4B" w:rsidRPr="00993790">
        <w:rPr>
          <w:rFonts w:ascii="Times New Roman" w:hAnsi="Times New Roman" w:cs="Times New Roman"/>
          <w:i/>
          <w:noProof/>
          <w:szCs w:val="24"/>
        </w:rPr>
        <w:t xml:space="preserve">ress in </w:t>
      </w:r>
      <w:r w:rsidRPr="00993790">
        <w:rPr>
          <w:rFonts w:ascii="Times New Roman" w:hAnsi="Times New Roman" w:cs="Times New Roman"/>
          <w:i/>
          <w:noProof/>
          <w:szCs w:val="24"/>
        </w:rPr>
        <w:t>Polym</w:t>
      </w:r>
      <w:r w:rsidR="00070D4B"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Sci</w:t>
      </w:r>
      <w:r w:rsidR="00070D4B" w:rsidRPr="00993790">
        <w:rPr>
          <w:rFonts w:ascii="Times New Roman" w:hAnsi="Times New Roman" w:cs="Times New Roman"/>
          <w:i/>
          <w:noProof/>
          <w:szCs w:val="24"/>
        </w:rPr>
        <w:t>ence</w:t>
      </w:r>
      <w:r w:rsidR="004B7A76" w:rsidRPr="00993790">
        <w:rPr>
          <w:rFonts w:ascii="Times New Roman" w:hAnsi="Times New Roman" w:cs="Times New Roman"/>
          <w:noProof/>
          <w:szCs w:val="24"/>
        </w:rPr>
        <w:t>,</w:t>
      </w:r>
      <w:r w:rsidRPr="00993790">
        <w:rPr>
          <w:rFonts w:ascii="Times New Roman" w:hAnsi="Times New Roman" w:cs="Times New Roman"/>
          <w:noProof/>
          <w:szCs w:val="24"/>
        </w:rPr>
        <w:t xml:space="preserve"> 33</w:t>
      </w:r>
      <w:r w:rsidR="004B7A76" w:rsidRPr="00993790">
        <w:rPr>
          <w:rFonts w:ascii="Times New Roman" w:hAnsi="Times New Roman" w:cs="Times New Roman"/>
          <w:noProof/>
          <w:szCs w:val="24"/>
        </w:rPr>
        <w:t>(11)</w:t>
      </w:r>
      <w:r w:rsidRPr="00993790">
        <w:rPr>
          <w:rFonts w:ascii="Times New Roman" w:hAnsi="Times New Roman" w:cs="Times New Roman"/>
          <w:noProof/>
          <w:szCs w:val="24"/>
        </w:rPr>
        <w:t>:</w:t>
      </w:r>
      <w:r w:rsidR="00013CA0" w:rsidRPr="00993790">
        <w:rPr>
          <w:rFonts w:ascii="Times New Roman" w:hAnsi="Times New Roman" w:cs="Times New Roman"/>
          <w:noProof/>
          <w:szCs w:val="24"/>
        </w:rPr>
        <w:t xml:space="preserve"> </w:t>
      </w:r>
      <w:r w:rsidRPr="00993790">
        <w:rPr>
          <w:rFonts w:ascii="Times New Roman" w:hAnsi="Times New Roman" w:cs="Times New Roman"/>
          <w:noProof/>
          <w:szCs w:val="24"/>
        </w:rPr>
        <w:t>1119</w:t>
      </w:r>
      <w:r w:rsidR="009411F5">
        <w:rPr>
          <w:rFonts w:ascii="Times New Roman" w:hAnsi="Times New Roman" w:cs="Times New Roman"/>
          <w:noProof/>
          <w:szCs w:val="24"/>
        </w:rPr>
        <w:t>-</w:t>
      </w:r>
      <w:r w:rsidRPr="00993790">
        <w:rPr>
          <w:rFonts w:ascii="Times New Roman" w:hAnsi="Times New Roman" w:cs="Times New Roman"/>
          <w:noProof/>
          <w:szCs w:val="24"/>
        </w:rPr>
        <w:t xml:space="preserve">1198. </w:t>
      </w:r>
    </w:p>
    <w:p w:rsidR="0045549B"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3. </w:t>
      </w:r>
      <w:r w:rsidRPr="00993790">
        <w:rPr>
          <w:rFonts w:ascii="Times New Roman" w:hAnsi="Times New Roman" w:cs="Times New Roman"/>
          <w:noProof/>
          <w:szCs w:val="24"/>
        </w:rPr>
        <w:tab/>
        <w:t>Nguyen</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Q</w:t>
      </w:r>
      <w:r w:rsidR="00070D4B"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T</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w:t>
      </w:r>
      <w:r w:rsidR="00F87187" w:rsidRPr="00993790">
        <w:rPr>
          <w:rFonts w:ascii="Times New Roman" w:hAnsi="Times New Roman" w:cs="Times New Roman"/>
          <w:noProof/>
          <w:szCs w:val="24"/>
        </w:rPr>
        <w:t xml:space="preserve">and </w:t>
      </w:r>
      <w:r w:rsidRPr="00993790">
        <w:rPr>
          <w:rFonts w:ascii="Times New Roman" w:hAnsi="Times New Roman" w:cs="Times New Roman"/>
          <w:noProof/>
          <w:szCs w:val="24"/>
        </w:rPr>
        <w:t>Baird</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D</w:t>
      </w:r>
      <w:r w:rsidR="00070D4B"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G</w:t>
      </w:r>
      <w:r w:rsidR="00C320DB" w:rsidRPr="00993790">
        <w:rPr>
          <w:rFonts w:ascii="Times New Roman" w:hAnsi="Times New Roman" w:cs="Times New Roman"/>
          <w:noProof/>
          <w:szCs w:val="24"/>
        </w:rPr>
        <w:t>.</w:t>
      </w:r>
      <w:r w:rsidRPr="00993790">
        <w:rPr>
          <w:rFonts w:ascii="Times New Roman" w:hAnsi="Times New Roman" w:cs="Times New Roman"/>
          <w:noProof/>
          <w:szCs w:val="24"/>
        </w:rPr>
        <w:t xml:space="preserve"> (2006)</w:t>
      </w:r>
      <w:r w:rsidR="00070D4B" w:rsidRPr="00993790">
        <w:rPr>
          <w:rFonts w:ascii="Times New Roman" w:hAnsi="Times New Roman" w:cs="Times New Roman"/>
          <w:noProof/>
          <w:szCs w:val="24"/>
        </w:rPr>
        <w:t>.</w:t>
      </w:r>
      <w:r w:rsidRPr="00993790">
        <w:rPr>
          <w:rFonts w:ascii="Times New Roman" w:hAnsi="Times New Roman" w:cs="Times New Roman"/>
          <w:noProof/>
          <w:szCs w:val="24"/>
        </w:rPr>
        <w:t xml:space="preserve"> Preparation </w:t>
      </w:r>
      <w:r w:rsidR="009411F5" w:rsidRPr="00993790">
        <w:rPr>
          <w:rFonts w:ascii="Times New Roman" w:hAnsi="Times New Roman" w:cs="Times New Roman"/>
          <w:noProof/>
          <w:szCs w:val="24"/>
        </w:rPr>
        <w:t xml:space="preserve">of polymer–clay nanocomposites and their properties. </w:t>
      </w:r>
      <w:r w:rsidRPr="00993790">
        <w:rPr>
          <w:rFonts w:ascii="Times New Roman" w:hAnsi="Times New Roman" w:cs="Times New Roman"/>
          <w:i/>
          <w:noProof/>
          <w:szCs w:val="24"/>
        </w:rPr>
        <w:t>Adv</w:t>
      </w:r>
      <w:r w:rsidR="00070D4B" w:rsidRPr="00993790">
        <w:rPr>
          <w:rFonts w:ascii="Times New Roman" w:hAnsi="Times New Roman" w:cs="Times New Roman"/>
          <w:i/>
          <w:noProof/>
          <w:szCs w:val="24"/>
        </w:rPr>
        <w:t xml:space="preserve">ances in </w:t>
      </w:r>
      <w:r w:rsidRPr="00993790">
        <w:rPr>
          <w:rFonts w:ascii="Times New Roman" w:hAnsi="Times New Roman" w:cs="Times New Roman"/>
          <w:i/>
          <w:noProof/>
          <w:szCs w:val="24"/>
        </w:rPr>
        <w:t>Polym</w:t>
      </w:r>
      <w:r w:rsidR="00070D4B"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Technol</w:t>
      </w:r>
      <w:r w:rsidR="00070D4B" w:rsidRPr="00993790">
        <w:rPr>
          <w:rFonts w:ascii="Times New Roman" w:hAnsi="Times New Roman" w:cs="Times New Roman"/>
          <w:i/>
          <w:noProof/>
          <w:szCs w:val="24"/>
        </w:rPr>
        <w:t>ogy,</w:t>
      </w:r>
      <w:r w:rsidRPr="00993790">
        <w:rPr>
          <w:rFonts w:ascii="Times New Roman" w:hAnsi="Times New Roman" w:cs="Times New Roman"/>
          <w:noProof/>
          <w:szCs w:val="24"/>
        </w:rPr>
        <w:t xml:space="preserve"> 25</w:t>
      </w:r>
      <w:r w:rsidR="00070D4B" w:rsidRPr="00993790">
        <w:rPr>
          <w:rFonts w:ascii="Times New Roman" w:hAnsi="Times New Roman" w:cs="Times New Roman"/>
          <w:noProof/>
          <w:szCs w:val="24"/>
        </w:rPr>
        <w:t>(4)</w:t>
      </w:r>
      <w:r w:rsidRPr="00993790">
        <w:rPr>
          <w:rFonts w:ascii="Times New Roman" w:hAnsi="Times New Roman" w:cs="Times New Roman"/>
          <w:noProof/>
          <w:szCs w:val="24"/>
        </w:rPr>
        <w:t>:</w:t>
      </w:r>
      <w:r w:rsidR="00070D4B" w:rsidRPr="00993790">
        <w:rPr>
          <w:rFonts w:ascii="Times New Roman" w:hAnsi="Times New Roman" w:cs="Times New Roman"/>
          <w:noProof/>
          <w:szCs w:val="24"/>
        </w:rPr>
        <w:t xml:space="preserve"> </w:t>
      </w:r>
      <w:r w:rsidRPr="00993790">
        <w:rPr>
          <w:rFonts w:ascii="Times New Roman" w:hAnsi="Times New Roman" w:cs="Times New Roman"/>
          <w:noProof/>
          <w:szCs w:val="24"/>
        </w:rPr>
        <w:t>270</w:t>
      </w:r>
      <w:r w:rsidR="009411F5">
        <w:rPr>
          <w:rFonts w:ascii="Times New Roman" w:hAnsi="Times New Roman" w:cs="Times New Roman"/>
          <w:noProof/>
          <w:szCs w:val="24"/>
        </w:rPr>
        <w:t>-</w:t>
      </w:r>
      <w:r w:rsidRPr="00993790">
        <w:rPr>
          <w:rFonts w:ascii="Times New Roman" w:hAnsi="Times New Roman" w:cs="Times New Roman"/>
          <w:noProof/>
          <w:szCs w:val="24"/>
        </w:rPr>
        <w:t xml:space="preserve">285. </w:t>
      </w:r>
    </w:p>
    <w:p w:rsidR="0045549B"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4. </w:t>
      </w:r>
      <w:r w:rsidRPr="00993790">
        <w:rPr>
          <w:rFonts w:ascii="Times New Roman" w:hAnsi="Times New Roman" w:cs="Times New Roman"/>
          <w:noProof/>
          <w:szCs w:val="24"/>
        </w:rPr>
        <w:tab/>
        <w:t>Zaini</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N</w:t>
      </w:r>
      <w:r w:rsidR="0045549B"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A</w:t>
      </w:r>
      <w:r w:rsidR="0045549B"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M</w:t>
      </w:r>
      <w:r w:rsidR="0045549B" w:rsidRPr="00993790">
        <w:rPr>
          <w:rFonts w:ascii="Times New Roman" w:hAnsi="Times New Roman" w:cs="Times New Roman"/>
          <w:noProof/>
          <w:szCs w:val="24"/>
        </w:rPr>
        <w:t>.</w:t>
      </w:r>
      <w:r w:rsidRPr="00993790">
        <w:rPr>
          <w:rFonts w:ascii="Times New Roman" w:hAnsi="Times New Roman" w:cs="Times New Roman"/>
          <w:noProof/>
          <w:szCs w:val="24"/>
        </w:rPr>
        <w:t>, Ismail</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45549B" w:rsidRPr="00993790">
        <w:rPr>
          <w:rFonts w:ascii="Times New Roman" w:hAnsi="Times New Roman" w:cs="Times New Roman"/>
          <w:noProof/>
          <w:szCs w:val="24"/>
        </w:rPr>
        <w:t>.</w:t>
      </w:r>
      <w:r w:rsidR="00F87187"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Rusli</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C320DB" w:rsidRPr="00993790">
        <w:rPr>
          <w:rFonts w:ascii="Times New Roman" w:hAnsi="Times New Roman" w:cs="Times New Roman"/>
          <w:noProof/>
          <w:szCs w:val="24"/>
        </w:rPr>
        <w:t>.</w:t>
      </w:r>
      <w:r w:rsidR="0045549B" w:rsidRPr="00993790">
        <w:rPr>
          <w:rFonts w:ascii="Times New Roman" w:hAnsi="Times New Roman" w:cs="Times New Roman"/>
          <w:noProof/>
          <w:szCs w:val="24"/>
        </w:rPr>
        <w:t xml:space="preserve"> (2017). </w:t>
      </w:r>
      <w:r w:rsidRPr="00993790">
        <w:rPr>
          <w:rFonts w:ascii="Times New Roman" w:hAnsi="Times New Roman" w:cs="Times New Roman"/>
          <w:noProof/>
          <w:szCs w:val="24"/>
        </w:rPr>
        <w:t xml:space="preserve">Short </w:t>
      </w:r>
      <w:r w:rsidR="009411F5" w:rsidRPr="00993790">
        <w:rPr>
          <w:rFonts w:ascii="Times New Roman" w:hAnsi="Times New Roman" w:cs="Times New Roman"/>
          <w:noProof/>
          <w:szCs w:val="24"/>
        </w:rPr>
        <w:t>review on sepiolite filled polymer nanocomposi</w:t>
      </w:r>
      <w:r w:rsidRPr="00993790">
        <w:rPr>
          <w:rFonts w:ascii="Times New Roman" w:hAnsi="Times New Roman" w:cs="Times New Roman"/>
          <w:noProof/>
          <w:szCs w:val="24"/>
        </w:rPr>
        <w:t xml:space="preserve">tes. </w:t>
      </w:r>
      <w:r w:rsidRPr="00993790">
        <w:rPr>
          <w:rFonts w:ascii="Times New Roman" w:hAnsi="Times New Roman" w:cs="Times New Roman"/>
          <w:i/>
          <w:noProof/>
          <w:szCs w:val="24"/>
        </w:rPr>
        <w:t>Polym</w:t>
      </w:r>
      <w:r w:rsidR="0045549B" w:rsidRPr="00993790">
        <w:rPr>
          <w:rFonts w:ascii="Times New Roman" w:hAnsi="Times New Roman" w:cs="Times New Roman"/>
          <w:i/>
          <w:noProof/>
          <w:szCs w:val="24"/>
        </w:rPr>
        <w:t>er</w:t>
      </w:r>
      <w:r w:rsidR="004B7A76" w:rsidRPr="00993790">
        <w:rPr>
          <w:rFonts w:ascii="Times New Roman" w:hAnsi="Times New Roman" w:cs="Times New Roman"/>
          <w:i/>
          <w:noProof/>
          <w:szCs w:val="24"/>
        </w:rPr>
        <w:t>- P</w:t>
      </w:r>
      <w:r w:rsidRPr="00993790">
        <w:rPr>
          <w:rFonts w:ascii="Times New Roman" w:hAnsi="Times New Roman" w:cs="Times New Roman"/>
          <w:i/>
          <w:noProof/>
          <w:szCs w:val="24"/>
        </w:rPr>
        <w:t>last</w:t>
      </w:r>
      <w:r w:rsidR="0045549B" w:rsidRPr="00993790">
        <w:rPr>
          <w:rFonts w:ascii="Times New Roman" w:hAnsi="Times New Roman" w:cs="Times New Roman"/>
          <w:i/>
          <w:noProof/>
          <w:szCs w:val="24"/>
        </w:rPr>
        <w:t xml:space="preserve">ics </w:t>
      </w:r>
      <w:r w:rsidRPr="00993790">
        <w:rPr>
          <w:rFonts w:ascii="Times New Roman" w:hAnsi="Times New Roman" w:cs="Times New Roman"/>
          <w:i/>
          <w:noProof/>
          <w:szCs w:val="24"/>
        </w:rPr>
        <w:t>Technol</w:t>
      </w:r>
      <w:r w:rsidR="0045549B" w:rsidRPr="00993790">
        <w:rPr>
          <w:rFonts w:ascii="Times New Roman" w:hAnsi="Times New Roman" w:cs="Times New Roman"/>
          <w:i/>
          <w:noProof/>
          <w:szCs w:val="24"/>
        </w:rPr>
        <w:t xml:space="preserve">ogy and </w:t>
      </w:r>
      <w:r w:rsidRPr="00993790">
        <w:rPr>
          <w:rFonts w:ascii="Times New Roman" w:hAnsi="Times New Roman" w:cs="Times New Roman"/>
          <w:i/>
          <w:noProof/>
          <w:szCs w:val="24"/>
        </w:rPr>
        <w:t>Eng</w:t>
      </w:r>
      <w:r w:rsidR="0045549B" w:rsidRPr="00993790">
        <w:rPr>
          <w:rFonts w:ascii="Times New Roman" w:hAnsi="Times New Roman" w:cs="Times New Roman"/>
          <w:i/>
          <w:noProof/>
          <w:szCs w:val="24"/>
        </w:rPr>
        <w:t>ineering,</w:t>
      </w:r>
      <w:r w:rsidRPr="00993790">
        <w:rPr>
          <w:rFonts w:ascii="Times New Roman" w:hAnsi="Times New Roman" w:cs="Times New Roman"/>
          <w:i/>
          <w:noProof/>
          <w:szCs w:val="24"/>
        </w:rPr>
        <w:t xml:space="preserve"> </w:t>
      </w:r>
      <w:r w:rsidRPr="00993790">
        <w:rPr>
          <w:rFonts w:ascii="Times New Roman" w:hAnsi="Times New Roman" w:cs="Times New Roman"/>
          <w:noProof/>
          <w:szCs w:val="24"/>
        </w:rPr>
        <w:t>56</w:t>
      </w:r>
      <w:r w:rsidR="004B7A76" w:rsidRPr="00993790">
        <w:rPr>
          <w:rFonts w:ascii="Times New Roman" w:hAnsi="Times New Roman" w:cs="Times New Roman"/>
          <w:noProof/>
          <w:szCs w:val="24"/>
        </w:rPr>
        <w:t>(15)</w:t>
      </w:r>
      <w:r w:rsidRPr="00993790">
        <w:rPr>
          <w:rFonts w:ascii="Times New Roman" w:hAnsi="Times New Roman" w:cs="Times New Roman"/>
          <w:noProof/>
          <w:szCs w:val="24"/>
        </w:rPr>
        <w:t>:</w:t>
      </w:r>
      <w:r w:rsidR="00C320DB" w:rsidRPr="00993790">
        <w:rPr>
          <w:rFonts w:ascii="Times New Roman" w:hAnsi="Times New Roman" w:cs="Times New Roman"/>
          <w:noProof/>
          <w:szCs w:val="24"/>
        </w:rPr>
        <w:t xml:space="preserve"> </w:t>
      </w:r>
      <w:r w:rsidRPr="00993790">
        <w:rPr>
          <w:rFonts w:ascii="Times New Roman" w:hAnsi="Times New Roman" w:cs="Times New Roman"/>
          <w:noProof/>
          <w:szCs w:val="24"/>
        </w:rPr>
        <w:t>1665</w:t>
      </w:r>
      <w:r w:rsidR="009411F5">
        <w:rPr>
          <w:rFonts w:ascii="Times New Roman" w:hAnsi="Times New Roman" w:cs="Times New Roman"/>
          <w:noProof/>
          <w:szCs w:val="24"/>
        </w:rPr>
        <w:t>-</w:t>
      </w:r>
      <w:r w:rsidRPr="00993790">
        <w:rPr>
          <w:rFonts w:ascii="Times New Roman" w:hAnsi="Times New Roman" w:cs="Times New Roman"/>
          <w:noProof/>
          <w:szCs w:val="24"/>
        </w:rPr>
        <w:t xml:space="preserve">1679. </w:t>
      </w:r>
    </w:p>
    <w:p w:rsidR="00531E6A"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5. </w:t>
      </w:r>
      <w:r w:rsidRPr="00993790">
        <w:rPr>
          <w:rFonts w:ascii="Times New Roman" w:hAnsi="Times New Roman" w:cs="Times New Roman"/>
          <w:noProof/>
          <w:szCs w:val="24"/>
        </w:rPr>
        <w:tab/>
        <w:t>Olivato</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J</w:t>
      </w:r>
      <w:r w:rsidR="0045549B"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B</w:t>
      </w:r>
      <w:r w:rsidR="0045549B" w:rsidRPr="00993790">
        <w:rPr>
          <w:rFonts w:ascii="Times New Roman" w:hAnsi="Times New Roman" w:cs="Times New Roman"/>
          <w:noProof/>
          <w:szCs w:val="24"/>
        </w:rPr>
        <w:t>.</w:t>
      </w:r>
      <w:r w:rsidRPr="00993790">
        <w:rPr>
          <w:rFonts w:ascii="Times New Roman" w:hAnsi="Times New Roman" w:cs="Times New Roman"/>
          <w:noProof/>
          <w:szCs w:val="24"/>
        </w:rPr>
        <w:t>, Marini</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J</w:t>
      </w:r>
      <w:r w:rsidR="0045549B" w:rsidRPr="00993790">
        <w:rPr>
          <w:rFonts w:ascii="Times New Roman" w:hAnsi="Times New Roman" w:cs="Times New Roman"/>
          <w:noProof/>
          <w:szCs w:val="24"/>
        </w:rPr>
        <w:t>.</w:t>
      </w:r>
      <w:r w:rsidR="003A250D" w:rsidRPr="00993790">
        <w:rPr>
          <w:rFonts w:ascii="Times New Roman" w:hAnsi="Times New Roman" w:cs="Times New Roman"/>
          <w:noProof/>
          <w:szCs w:val="24"/>
        </w:rPr>
        <w:t xml:space="preserve"> and</w:t>
      </w:r>
      <w:r w:rsidR="00C320DB" w:rsidRPr="00993790">
        <w:rPr>
          <w:rFonts w:ascii="Times New Roman" w:hAnsi="Times New Roman" w:cs="Times New Roman"/>
          <w:noProof/>
          <w:szCs w:val="24"/>
        </w:rPr>
        <w:t xml:space="preserve"> </w:t>
      </w:r>
      <w:r w:rsidRPr="00993790">
        <w:rPr>
          <w:rFonts w:ascii="Times New Roman" w:hAnsi="Times New Roman" w:cs="Times New Roman"/>
          <w:noProof/>
          <w:szCs w:val="24"/>
        </w:rPr>
        <w:t>Yamashita</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F</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2017)</w:t>
      </w:r>
      <w:r w:rsidR="0045549B" w:rsidRPr="00993790">
        <w:rPr>
          <w:rFonts w:ascii="Times New Roman" w:hAnsi="Times New Roman" w:cs="Times New Roman"/>
          <w:noProof/>
          <w:szCs w:val="24"/>
        </w:rPr>
        <w:t>.</w:t>
      </w:r>
      <w:r w:rsidRPr="00993790">
        <w:rPr>
          <w:rFonts w:ascii="Times New Roman" w:hAnsi="Times New Roman" w:cs="Times New Roman"/>
          <w:noProof/>
          <w:szCs w:val="24"/>
        </w:rPr>
        <w:t xml:space="preserve"> Sepiolite as a promising nanoclay for nano-biocomposites based on starch and biodegradable polyester. </w:t>
      </w:r>
      <w:r w:rsidRPr="00993790">
        <w:rPr>
          <w:rFonts w:ascii="Times New Roman" w:hAnsi="Times New Roman" w:cs="Times New Roman"/>
          <w:i/>
          <w:noProof/>
          <w:szCs w:val="24"/>
        </w:rPr>
        <w:t>Mater</w:t>
      </w:r>
      <w:r w:rsidR="0045549B" w:rsidRPr="00993790">
        <w:rPr>
          <w:rFonts w:ascii="Times New Roman" w:hAnsi="Times New Roman" w:cs="Times New Roman"/>
          <w:i/>
          <w:noProof/>
          <w:szCs w:val="24"/>
        </w:rPr>
        <w:t>ials</w:t>
      </w:r>
      <w:r w:rsidRPr="00993790">
        <w:rPr>
          <w:rFonts w:ascii="Times New Roman" w:hAnsi="Times New Roman" w:cs="Times New Roman"/>
          <w:i/>
          <w:noProof/>
          <w:szCs w:val="24"/>
        </w:rPr>
        <w:t xml:space="preserve"> Sci</w:t>
      </w:r>
      <w:r w:rsidR="0045549B" w:rsidRPr="00993790">
        <w:rPr>
          <w:rFonts w:ascii="Times New Roman" w:hAnsi="Times New Roman" w:cs="Times New Roman"/>
          <w:i/>
          <w:noProof/>
          <w:szCs w:val="24"/>
        </w:rPr>
        <w:t xml:space="preserve">ence and </w:t>
      </w:r>
      <w:r w:rsidRPr="00993790">
        <w:rPr>
          <w:rFonts w:ascii="Times New Roman" w:hAnsi="Times New Roman" w:cs="Times New Roman"/>
          <w:i/>
          <w:noProof/>
          <w:szCs w:val="24"/>
        </w:rPr>
        <w:t>Eng</w:t>
      </w:r>
      <w:r w:rsidR="0045549B" w:rsidRPr="00993790">
        <w:rPr>
          <w:rFonts w:ascii="Times New Roman" w:hAnsi="Times New Roman" w:cs="Times New Roman"/>
          <w:i/>
          <w:noProof/>
          <w:szCs w:val="24"/>
        </w:rPr>
        <w:t>ineering</w:t>
      </w:r>
      <w:r w:rsidRPr="00993790">
        <w:rPr>
          <w:rFonts w:ascii="Times New Roman" w:hAnsi="Times New Roman" w:cs="Times New Roman"/>
          <w:i/>
          <w:noProof/>
          <w:szCs w:val="24"/>
        </w:rPr>
        <w:t xml:space="preserve"> C</w:t>
      </w:r>
      <w:r w:rsidR="0045549B" w:rsidRPr="00993790">
        <w:rPr>
          <w:rFonts w:ascii="Times New Roman" w:hAnsi="Times New Roman" w:cs="Times New Roman"/>
          <w:i/>
          <w:noProof/>
          <w:szCs w:val="24"/>
        </w:rPr>
        <w:t>,</w:t>
      </w:r>
      <w:r w:rsidRPr="00993790">
        <w:rPr>
          <w:rFonts w:ascii="Times New Roman" w:hAnsi="Times New Roman" w:cs="Times New Roman"/>
          <w:noProof/>
          <w:szCs w:val="24"/>
        </w:rPr>
        <w:t xml:space="preserve"> 70:</w:t>
      </w:r>
      <w:r w:rsidR="00C320DB" w:rsidRPr="00993790">
        <w:rPr>
          <w:rFonts w:ascii="Times New Roman" w:hAnsi="Times New Roman" w:cs="Times New Roman"/>
          <w:noProof/>
          <w:szCs w:val="24"/>
        </w:rPr>
        <w:t xml:space="preserve"> </w:t>
      </w:r>
      <w:r w:rsidRPr="00993790">
        <w:rPr>
          <w:rFonts w:ascii="Times New Roman" w:hAnsi="Times New Roman" w:cs="Times New Roman"/>
          <w:noProof/>
          <w:szCs w:val="24"/>
        </w:rPr>
        <w:t>296</w:t>
      </w:r>
      <w:r w:rsidR="009411F5">
        <w:rPr>
          <w:rFonts w:ascii="Times New Roman" w:hAnsi="Times New Roman" w:cs="Times New Roman"/>
          <w:noProof/>
          <w:szCs w:val="24"/>
        </w:rPr>
        <w:t>-</w:t>
      </w:r>
      <w:r w:rsidRPr="00993790">
        <w:rPr>
          <w:rFonts w:ascii="Times New Roman" w:hAnsi="Times New Roman" w:cs="Times New Roman"/>
          <w:noProof/>
          <w:szCs w:val="24"/>
        </w:rPr>
        <w:t xml:space="preserve">302. </w:t>
      </w:r>
    </w:p>
    <w:p w:rsidR="0016779F"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6. </w:t>
      </w:r>
      <w:r w:rsidRPr="00993790">
        <w:rPr>
          <w:rFonts w:ascii="Times New Roman" w:hAnsi="Times New Roman" w:cs="Times New Roman"/>
          <w:noProof/>
          <w:szCs w:val="24"/>
        </w:rPr>
        <w:tab/>
        <w:t>Zott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531E6A" w:rsidRPr="00993790">
        <w:rPr>
          <w:rFonts w:ascii="Times New Roman" w:hAnsi="Times New Roman" w:cs="Times New Roman"/>
          <w:noProof/>
          <w:szCs w:val="24"/>
        </w:rPr>
        <w:t>.</w:t>
      </w:r>
      <w:r w:rsidRPr="00993790">
        <w:rPr>
          <w:rFonts w:ascii="Times New Roman" w:hAnsi="Times New Roman" w:cs="Times New Roman"/>
          <w:noProof/>
          <w:szCs w:val="24"/>
        </w:rPr>
        <w:t>, Borriello</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531E6A" w:rsidRPr="00993790">
        <w:rPr>
          <w:rFonts w:ascii="Times New Roman" w:hAnsi="Times New Roman" w:cs="Times New Roman"/>
          <w:noProof/>
          <w:szCs w:val="24"/>
        </w:rPr>
        <w:t>.</w:t>
      </w:r>
      <w:r w:rsidR="009411F5">
        <w:rPr>
          <w:rFonts w:ascii="Times New Roman" w:hAnsi="Times New Roman" w:cs="Times New Roman"/>
          <w:noProof/>
          <w:szCs w:val="24"/>
        </w:rPr>
        <w:t xml:space="preserve"> and </w:t>
      </w:r>
      <w:r w:rsidRPr="00993790">
        <w:rPr>
          <w:rFonts w:ascii="Times New Roman" w:hAnsi="Times New Roman" w:cs="Times New Roman"/>
          <w:noProof/>
          <w:szCs w:val="24"/>
        </w:rPr>
        <w:t>Ricciard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531E6A" w:rsidRPr="00993790">
        <w:rPr>
          <w:rFonts w:ascii="Times New Roman" w:hAnsi="Times New Roman" w:cs="Times New Roman"/>
          <w:noProof/>
          <w:szCs w:val="24"/>
        </w:rPr>
        <w:t>.</w:t>
      </w:r>
      <w:r w:rsidRPr="00993790">
        <w:rPr>
          <w:rFonts w:ascii="Times New Roman" w:hAnsi="Times New Roman" w:cs="Times New Roman"/>
          <w:noProof/>
          <w:szCs w:val="24"/>
        </w:rPr>
        <w:t>, (2015)</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Effects of sepiolite clay on degradation and fire behaviour of a bisphenol A-based epoxy. </w:t>
      </w:r>
      <w:r w:rsidRPr="00993790">
        <w:rPr>
          <w:rFonts w:ascii="Times New Roman" w:hAnsi="Times New Roman" w:cs="Times New Roman"/>
          <w:i/>
          <w:noProof/>
          <w:szCs w:val="24"/>
        </w:rPr>
        <w:t>Compos</w:t>
      </w:r>
      <w:r w:rsidR="0045549B" w:rsidRPr="00993790">
        <w:rPr>
          <w:rFonts w:ascii="Times New Roman" w:hAnsi="Times New Roman" w:cs="Times New Roman"/>
          <w:i/>
          <w:noProof/>
          <w:szCs w:val="24"/>
        </w:rPr>
        <w:t xml:space="preserve">ites </w:t>
      </w:r>
      <w:r w:rsidRPr="00993790">
        <w:rPr>
          <w:rFonts w:ascii="Times New Roman" w:hAnsi="Times New Roman" w:cs="Times New Roman"/>
          <w:i/>
          <w:noProof/>
          <w:szCs w:val="24"/>
        </w:rPr>
        <w:t>Part B Eng</w:t>
      </w:r>
      <w:r w:rsidR="0045549B" w:rsidRPr="00993790">
        <w:rPr>
          <w:rFonts w:ascii="Times New Roman" w:hAnsi="Times New Roman" w:cs="Times New Roman"/>
          <w:i/>
          <w:noProof/>
          <w:szCs w:val="24"/>
        </w:rPr>
        <w:t>ineering,</w:t>
      </w:r>
      <w:r w:rsidRPr="00993790">
        <w:rPr>
          <w:rFonts w:ascii="Times New Roman" w:hAnsi="Times New Roman" w:cs="Times New Roman"/>
          <w:noProof/>
          <w:szCs w:val="24"/>
        </w:rPr>
        <w:t xml:space="preserve"> 73:</w:t>
      </w:r>
      <w:r w:rsidR="00C320DB" w:rsidRPr="00993790">
        <w:rPr>
          <w:rFonts w:ascii="Times New Roman" w:hAnsi="Times New Roman" w:cs="Times New Roman"/>
          <w:noProof/>
          <w:szCs w:val="24"/>
        </w:rPr>
        <w:t xml:space="preserve"> </w:t>
      </w:r>
      <w:r w:rsidRPr="00993790">
        <w:rPr>
          <w:rFonts w:ascii="Times New Roman" w:hAnsi="Times New Roman" w:cs="Times New Roman"/>
          <w:noProof/>
          <w:szCs w:val="24"/>
        </w:rPr>
        <w:t>139</w:t>
      </w:r>
      <w:r w:rsidR="009411F5">
        <w:rPr>
          <w:rFonts w:ascii="Times New Roman" w:hAnsi="Times New Roman" w:cs="Times New Roman"/>
          <w:noProof/>
          <w:szCs w:val="24"/>
        </w:rPr>
        <w:t>-</w:t>
      </w:r>
      <w:r w:rsidRPr="00993790">
        <w:rPr>
          <w:rFonts w:ascii="Times New Roman" w:hAnsi="Times New Roman" w:cs="Times New Roman"/>
          <w:noProof/>
          <w:szCs w:val="24"/>
        </w:rPr>
        <w:t xml:space="preserve">148. </w:t>
      </w:r>
    </w:p>
    <w:p w:rsidR="00531E6A"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7. </w:t>
      </w:r>
      <w:r w:rsidRPr="00993790">
        <w:rPr>
          <w:rFonts w:ascii="Times New Roman" w:hAnsi="Times New Roman" w:cs="Times New Roman"/>
          <w:noProof/>
          <w:szCs w:val="24"/>
        </w:rPr>
        <w:tab/>
        <w:t>Tartaglione</w:t>
      </w:r>
      <w:r w:rsidR="00531E6A" w:rsidRPr="00993790">
        <w:rPr>
          <w:rFonts w:ascii="Times New Roman" w:hAnsi="Times New Roman" w:cs="Times New Roman"/>
          <w:noProof/>
          <w:szCs w:val="24"/>
        </w:rPr>
        <w:t xml:space="preserve">, </w:t>
      </w:r>
      <w:r w:rsidRPr="00993790">
        <w:rPr>
          <w:rFonts w:ascii="Times New Roman" w:hAnsi="Times New Roman" w:cs="Times New Roman"/>
          <w:noProof/>
          <w:szCs w:val="24"/>
        </w:rPr>
        <w:t>G</w:t>
      </w:r>
      <w:r w:rsidR="00531E6A" w:rsidRPr="00993790">
        <w:rPr>
          <w:rFonts w:ascii="Times New Roman" w:hAnsi="Times New Roman" w:cs="Times New Roman"/>
          <w:noProof/>
          <w:szCs w:val="24"/>
        </w:rPr>
        <w:t>.</w:t>
      </w:r>
      <w:r w:rsidRPr="00993790">
        <w:rPr>
          <w:rFonts w:ascii="Times New Roman" w:hAnsi="Times New Roman" w:cs="Times New Roman"/>
          <w:noProof/>
          <w:szCs w:val="24"/>
        </w:rPr>
        <w:t>, Tabuan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D</w:t>
      </w:r>
      <w:r w:rsidR="00531E6A" w:rsidRPr="00993790">
        <w:rPr>
          <w:rFonts w:ascii="Times New Roman" w:hAnsi="Times New Roman" w:cs="Times New Roman"/>
          <w:noProof/>
          <w:szCs w:val="24"/>
        </w:rPr>
        <w:t>.</w:t>
      </w:r>
      <w:r w:rsidRPr="00993790">
        <w:rPr>
          <w:rFonts w:ascii="Times New Roman" w:hAnsi="Times New Roman" w:cs="Times New Roman"/>
          <w:noProof/>
          <w:szCs w:val="24"/>
        </w:rPr>
        <w:t>, Camino</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G</w:t>
      </w:r>
      <w:r w:rsidR="00531E6A" w:rsidRPr="00993790">
        <w:rPr>
          <w:rFonts w:ascii="Times New Roman" w:hAnsi="Times New Roman" w:cs="Times New Roman"/>
          <w:noProof/>
          <w:szCs w:val="24"/>
        </w:rPr>
        <w:t>.</w:t>
      </w:r>
      <w:r w:rsidR="009411F5">
        <w:rPr>
          <w:rFonts w:ascii="Times New Roman" w:hAnsi="Times New Roman" w:cs="Times New Roman"/>
          <w:noProof/>
          <w:szCs w:val="24"/>
        </w:rPr>
        <w:t xml:space="preserve"> and </w:t>
      </w:r>
      <w:r w:rsidRPr="00993790">
        <w:rPr>
          <w:rFonts w:ascii="Times New Roman" w:hAnsi="Times New Roman" w:cs="Times New Roman"/>
          <w:noProof/>
          <w:szCs w:val="24"/>
        </w:rPr>
        <w:t>Moisio</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2008)</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PP and PBT composites filled with sepiolite: Morphology and thermal behaviour. </w:t>
      </w:r>
      <w:r w:rsidRPr="00993790">
        <w:rPr>
          <w:rFonts w:ascii="Times New Roman" w:hAnsi="Times New Roman" w:cs="Times New Roman"/>
          <w:i/>
          <w:noProof/>
          <w:szCs w:val="24"/>
        </w:rPr>
        <w:t>Compos</w:t>
      </w:r>
      <w:r w:rsidR="00531E6A" w:rsidRPr="00993790">
        <w:rPr>
          <w:rFonts w:ascii="Times New Roman" w:hAnsi="Times New Roman" w:cs="Times New Roman"/>
          <w:i/>
          <w:noProof/>
          <w:szCs w:val="24"/>
        </w:rPr>
        <w:t xml:space="preserve">ites </w:t>
      </w:r>
      <w:r w:rsidRPr="00993790">
        <w:rPr>
          <w:rFonts w:ascii="Times New Roman" w:hAnsi="Times New Roman" w:cs="Times New Roman"/>
          <w:i/>
          <w:noProof/>
          <w:szCs w:val="24"/>
        </w:rPr>
        <w:t>Sci</w:t>
      </w:r>
      <w:r w:rsidR="00531E6A" w:rsidRPr="00993790">
        <w:rPr>
          <w:rFonts w:ascii="Times New Roman" w:hAnsi="Times New Roman" w:cs="Times New Roman"/>
          <w:i/>
          <w:noProof/>
          <w:szCs w:val="24"/>
        </w:rPr>
        <w:t xml:space="preserve">ence and </w:t>
      </w:r>
      <w:r w:rsidRPr="00993790">
        <w:rPr>
          <w:rFonts w:ascii="Times New Roman" w:hAnsi="Times New Roman" w:cs="Times New Roman"/>
          <w:i/>
          <w:noProof/>
          <w:szCs w:val="24"/>
        </w:rPr>
        <w:t>Technol</w:t>
      </w:r>
      <w:r w:rsidR="00531E6A" w:rsidRPr="00993790">
        <w:rPr>
          <w:rFonts w:ascii="Times New Roman" w:hAnsi="Times New Roman" w:cs="Times New Roman"/>
          <w:i/>
          <w:noProof/>
          <w:szCs w:val="24"/>
        </w:rPr>
        <w:t>ogy</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68</w:t>
      </w:r>
      <w:r w:rsidR="00313DAA" w:rsidRPr="00993790">
        <w:rPr>
          <w:rFonts w:ascii="Times New Roman" w:hAnsi="Times New Roman" w:cs="Times New Roman"/>
          <w:noProof/>
          <w:szCs w:val="24"/>
        </w:rPr>
        <w:t>(2)</w:t>
      </w:r>
      <w:r w:rsidR="00C320DB" w:rsidRPr="00993790">
        <w:rPr>
          <w:rFonts w:ascii="Times New Roman" w:hAnsi="Times New Roman" w:cs="Times New Roman"/>
          <w:noProof/>
          <w:szCs w:val="24"/>
        </w:rPr>
        <w:t xml:space="preserve"> </w:t>
      </w:r>
      <w:r w:rsidRPr="00993790">
        <w:rPr>
          <w:rFonts w:ascii="Times New Roman" w:hAnsi="Times New Roman" w:cs="Times New Roman"/>
          <w:noProof/>
          <w:szCs w:val="24"/>
        </w:rPr>
        <w:t>:451</w:t>
      </w:r>
      <w:r w:rsidR="009411F5">
        <w:rPr>
          <w:rFonts w:ascii="Times New Roman" w:hAnsi="Times New Roman" w:cs="Times New Roman"/>
          <w:noProof/>
          <w:szCs w:val="24"/>
        </w:rPr>
        <w:t>-</w:t>
      </w:r>
      <w:r w:rsidRPr="00993790">
        <w:rPr>
          <w:rFonts w:ascii="Times New Roman" w:hAnsi="Times New Roman" w:cs="Times New Roman"/>
          <w:noProof/>
          <w:szCs w:val="24"/>
        </w:rPr>
        <w:t xml:space="preserve">460. </w:t>
      </w:r>
    </w:p>
    <w:p w:rsidR="00531E6A"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8. </w:t>
      </w:r>
      <w:r w:rsidRPr="00993790">
        <w:rPr>
          <w:rFonts w:ascii="Times New Roman" w:hAnsi="Times New Roman" w:cs="Times New Roman"/>
          <w:noProof/>
          <w:szCs w:val="24"/>
        </w:rPr>
        <w:tab/>
        <w:t>Kotal</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C320DB"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Bhowmick</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531E6A"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K</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2015)</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Polymer nanocomposites from modified clays: Recent advances and challenges. </w:t>
      </w:r>
      <w:r w:rsidRPr="00993790">
        <w:rPr>
          <w:rFonts w:ascii="Times New Roman" w:hAnsi="Times New Roman" w:cs="Times New Roman"/>
          <w:i/>
          <w:noProof/>
          <w:szCs w:val="24"/>
        </w:rPr>
        <w:t>Prog</w:t>
      </w:r>
      <w:r w:rsidR="00531E6A" w:rsidRPr="00993790">
        <w:rPr>
          <w:rFonts w:ascii="Times New Roman" w:hAnsi="Times New Roman" w:cs="Times New Roman"/>
          <w:i/>
          <w:noProof/>
          <w:szCs w:val="24"/>
        </w:rPr>
        <w:t>ress in</w:t>
      </w:r>
      <w:r w:rsidRPr="00993790">
        <w:rPr>
          <w:rFonts w:ascii="Times New Roman" w:hAnsi="Times New Roman" w:cs="Times New Roman"/>
          <w:i/>
          <w:noProof/>
          <w:szCs w:val="24"/>
        </w:rPr>
        <w:t xml:space="preserve"> Polym</w:t>
      </w:r>
      <w:r w:rsidR="00531E6A"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Sci</w:t>
      </w:r>
      <w:r w:rsidR="00531E6A" w:rsidRPr="00993790">
        <w:rPr>
          <w:rFonts w:ascii="Times New Roman" w:hAnsi="Times New Roman" w:cs="Times New Roman"/>
          <w:i/>
          <w:noProof/>
          <w:szCs w:val="24"/>
        </w:rPr>
        <w:t>ence,</w:t>
      </w:r>
      <w:r w:rsidRPr="00993790">
        <w:rPr>
          <w:rFonts w:ascii="Times New Roman" w:hAnsi="Times New Roman" w:cs="Times New Roman"/>
          <w:noProof/>
          <w:szCs w:val="24"/>
        </w:rPr>
        <w:t xml:space="preserve"> 51:</w:t>
      </w:r>
      <w:r w:rsidR="00C320DB" w:rsidRPr="00993790">
        <w:rPr>
          <w:rFonts w:ascii="Times New Roman" w:hAnsi="Times New Roman" w:cs="Times New Roman"/>
          <w:noProof/>
          <w:szCs w:val="24"/>
        </w:rPr>
        <w:t xml:space="preserve"> </w:t>
      </w:r>
      <w:r w:rsidRPr="00993790">
        <w:rPr>
          <w:rFonts w:ascii="Times New Roman" w:hAnsi="Times New Roman" w:cs="Times New Roman"/>
          <w:noProof/>
          <w:szCs w:val="24"/>
        </w:rPr>
        <w:t>127</w:t>
      </w:r>
      <w:r w:rsidR="009411F5">
        <w:rPr>
          <w:rFonts w:ascii="Times New Roman" w:hAnsi="Times New Roman" w:cs="Times New Roman"/>
          <w:noProof/>
          <w:szCs w:val="24"/>
        </w:rPr>
        <w:t>-</w:t>
      </w:r>
      <w:r w:rsidRPr="00993790">
        <w:rPr>
          <w:rFonts w:ascii="Times New Roman" w:hAnsi="Times New Roman" w:cs="Times New Roman"/>
          <w:noProof/>
          <w:szCs w:val="24"/>
        </w:rPr>
        <w:t xml:space="preserve">187. </w:t>
      </w:r>
    </w:p>
    <w:p w:rsidR="00531E6A"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9. </w:t>
      </w:r>
      <w:r w:rsidRPr="00993790">
        <w:rPr>
          <w:rFonts w:ascii="Times New Roman" w:hAnsi="Times New Roman" w:cs="Times New Roman"/>
          <w:noProof/>
          <w:szCs w:val="24"/>
        </w:rPr>
        <w:tab/>
        <w:t>Chen</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531E6A" w:rsidRPr="00993790">
        <w:rPr>
          <w:rFonts w:ascii="Times New Roman" w:hAnsi="Times New Roman" w:cs="Times New Roman"/>
          <w:noProof/>
          <w:szCs w:val="24"/>
        </w:rPr>
        <w:t>.</w:t>
      </w:r>
      <w:r w:rsidRPr="00993790">
        <w:rPr>
          <w:rFonts w:ascii="Times New Roman" w:hAnsi="Times New Roman" w:cs="Times New Roman"/>
          <w:noProof/>
          <w:szCs w:val="24"/>
        </w:rPr>
        <w:t>, Lu</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531E6A" w:rsidRPr="00993790">
        <w:rPr>
          <w:rFonts w:ascii="Times New Roman" w:hAnsi="Times New Roman" w:cs="Times New Roman"/>
          <w:noProof/>
          <w:szCs w:val="24"/>
        </w:rPr>
        <w:t>.</w:t>
      </w:r>
      <w:r w:rsidR="00C320DB"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Zhou</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Y</w:t>
      </w:r>
      <w:r w:rsidR="00531E6A" w:rsidRPr="00993790">
        <w:rPr>
          <w:rFonts w:ascii="Times New Roman" w:hAnsi="Times New Roman" w:cs="Times New Roman"/>
          <w:noProof/>
          <w:szCs w:val="24"/>
        </w:rPr>
        <w:t>.</w:t>
      </w:r>
      <w:r w:rsidRPr="00993790">
        <w:rPr>
          <w:rFonts w:ascii="Times New Roman" w:hAnsi="Times New Roman" w:cs="Times New Roman"/>
          <w:noProof/>
          <w:szCs w:val="24"/>
        </w:rPr>
        <w:t>, (2012)</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Study on thermal properties of polyurethane nanocomposites based on organo-sepiolite. </w:t>
      </w:r>
      <w:r w:rsidRPr="00993790">
        <w:rPr>
          <w:rFonts w:ascii="Times New Roman" w:hAnsi="Times New Roman" w:cs="Times New Roman"/>
          <w:i/>
          <w:noProof/>
          <w:szCs w:val="24"/>
        </w:rPr>
        <w:t>Polym</w:t>
      </w:r>
      <w:r w:rsidR="00531E6A"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Degrad</w:t>
      </w:r>
      <w:r w:rsidR="00531E6A" w:rsidRPr="00993790">
        <w:rPr>
          <w:rFonts w:ascii="Times New Roman" w:hAnsi="Times New Roman" w:cs="Times New Roman"/>
          <w:i/>
          <w:noProof/>
          <w:szCs w:val="24"/>
        </w:rPr>
        <w:t xml:space="preserve">ation and </w:t>
      </w:r>
      <w:r w:rsidRPr="00993790">
        <w:rPr>
          <w:rFonts w:ascii="Times New Roman" w:hAnsi="Times New Roman" w:cs="Times New Roman"/>
          <w:i/>
          <w:noProof/>
          <w:szCs w:val="24"/>
        </w:rPr>
        <w:t>Stab</w:t>
      </w:r>
      <w:r w:rsidR="00531E6A" w:rsidRPr="00993790">
        <w:rPr>
          <w:rFonts w:ascii="Times New Roman" w:hAnsi="Times New Roman" w:cs="Times New Roman"/>
          <w:i/>
          <w:noProof/>
          <w:szCs w:val="24"/>
        </w:rPr>
        <w:t>ility</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97</w:t>
      </w:r>
      <w:r w:rsidR="00017FD3" w:rsidRPr="00993790">
        <w:rPr>
          <w:rFonts w:ascii="Times New Roman" w:hAnsi="Times New Roman" w:cs="Times New Roman"/>
          <w:noProof/>
          <w:szCs w:val="24"/>
        </w:rPr>
        <w:t>(3)</w:t>
      </w:r>
      <w:r w:rsidRPr="00993790">
        <w:rPr>
          <w:rFonts w:ascii="Times New Roman" w:hAnsi="Times New Roman" w:cs="Times New Roman"/>
          <w:noProof/>
          <w:szCs w:val="24"/>
        </w:rPr>
        <w:t>:</w:t>
      </w:r>
      <w:r w:rsidR="00C320DB" w:rsidRPr="00993790">
        <w:rPr>
          <w:rFonts w:ascii="Times New Roman" w:hAnsi="Times New Roman" w:cs="Times New Roman"/>
          <w:noProof/>
          <w:szCs w:val="24"/>
        </w:rPr>
        <w:t xml:space="preserve"> </w:t>
      </w:r>
      <w:r w:rsidRPr="00993790">
        <w:rPr>
          <w:rFonts w:ascii="Times New Roman" w:hAnsi="Times New Roman" w:cs="Times New Roman"/>
          <w:noProof/>
          <w:szCs w:val="24"/>
        </w:rPr>
        <w:t>242</w:t>
      </w:r>
      <w:r w:rsidR="009411F5">
        <w:rPr>
          <w:rFonts w:ascii="Times New Roman" w:hAnsi="Times New Roman" w:cs="Times New Roman"/>
          <w:noProof/>
          <w:szCs w:val="24"/>
        </w:rPr>
        <w:t>-</w:t>
      </w:r>
      <w:r w:rsidRPr="00993790">
        <w:rPr>
          <w:rFonts w:ascii="Times New Roman" w:hAnsi="Times New Roman" w:cs="Times New Roman"/>
          <w:noProof/>
          <w:szCs w:val="24"/>
        </w:rPr>
        <w:t xml:space="preserve">247. </w:t>
      </w:r>
    </w:p>
    <w:p w:rsidR="00E278E1"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0. </w:t>
      </w:r>
      <w:r w:rsidRPr="00993790">
        <w:rPr>
          <w:rFonts w:ascii="Times New Roman" w:hAnsi="Times New Roman" w:cs="Times New Roman"/>
          <w:noProof/>
          <w:szCs w:val="24"/>
        </w:rPr>
        <w:tab/>
        <w:t>Liu</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531E6A" w:rsidRPr="00993790">
        <w:rPr>
          <w:rFonts w:ascii="Times New Roman" w:hAnsi="Times New Roman" w:cs="Times New Roman"/>
          <w:noProof/>
          <w:szCs w:val="24"/>
        </w:rPr>
        <w:t>.</w:t>
      </w:r>
      <w:r w:rsidRPr="00993790">
        <w:rPr>
          <w:rFonts w:ascii="Times New Roman" w:hAnsi="Times New Roman" w:cs="Times New Roman"/>
          <w:noProof/>
          <w:szCs w:val="24"/>
        </w:rPr>
        <w:t>, Pu</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531E6A" w:rsidRPr="00993790">
        <w:rPr>
          <w:rFonts w:ascii="Times New Roman" w:hAnsi="Times New Roman" w:cs="Times New Roman"/>
          <w:noProof/>
          <w:szCs w:val="24"/>
        </w:rPr>
        <w:t>.</w:t>
      </w:r>
      <w:r w:rsidR="00C320DB"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M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C320DB" w:rsidRPr="00993790">
        <w:rPr>
          <w:rFonts w:ascii="Times New Roman" w:hAnsi="Times New Roman" w:cs="Times New Roman"/>
          <w:noProof/>
          <w:szCs w:val="24"/>
        </w:rPr>
        <w:t>.</w:t>
      </w:r>
      <w:r w:rsidRPr="00993790">
        <w:rPr>
          <w:rFonts w:ascii="Times New Roman" w:hAnsi="Times New Roman" w:cs="Times New Roman"/>
          <w:noProof/>
          <w:szCs w:val="24"/>
        </w:rPr>
        <w:t xml:space="preserve"> (2012)</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Preparation, structure and thermal properties of polylactide/sepiolite nanocomposites with and without organic modifiers. </w:t>
      </w:r>
      <w:r w:rsidRPr="00993790">
        <w:rPr>
          <w:rFonts w:ascii="Times New Roman" w:hAnsi="Times New Roman" w:cs="Times New Roman"/>
          <w:i/>
          <w:noProof/>
          <w:szCs w:val="24"/>
        </w:rPr>
        <w:t>Compos</w:t>
      </w:r>
      <w:r w:rsidR="004F63E8" w:rsidRPr="00993790">
        <w:rPr>
          <w:rFonts w:ascii="Times New Roman" w:hAnsi="Times New Roman" w:cs="Times New Roman"/>
          <w:i/>
          <w:noProof/>
          <w:szCs w:val="24"/>
        </w:rPr>
        <w:t>ites</w:t>
      </w:r>
      <w:r w:rsidRPr="00993790">
        <w:rPr>
          <w:rFonts w:ascii="Times New Roman" w:hAnsi="Times New Roman" w:cs="Times New Roman"/>
          <w:i/>
          <w:noProof/>
          <w:szCs w:val="24"/>
        </w:rPr>
        <w:t xml:space="preserve"> Sci</w:t>
      </w:r>
      <w:r w:rsidR="004F63E8" w:rsidRPr="00993790">
        <w:rPr>
          <w:rFonts w:ascii="Times New Roman" w:hAnsi="Times New Roman" w:cs="Times New Roman"/>
          <w:i/>
          <w:noProof/>
          <w:szCs w:val="24"/>
        </w:rPr>
        <w:t>ence and</w:t>
      </w:r>
      <w:r w:rsidRPr="00993790">
        <w:rPr>
          <w:rFonts w:ascii="Times New Roman" w:hAnsi="Times New Roman" w:cs="Times New Roman"/>
          <w:i/>
          <w:noProof/>
          <w:szCs w:val="24"/>
        </w:rPr>
        <w:t xml:space="preserve"> Technol</w:t>
      </w:r>
      <w:r w:rsidR="004F63E8" w:rsidRPr="00993790">
        <w:rPr>
          <w:rFonts w:ascii="Times New Roman" w:hAnsi="Times New Roman" w:cs="Times New Roman"/>
          <w:i/>
          <w:noProof/>
          <w:szCs w:val="24"/>
        </w:rPr>
        <w:t>ogy</w:t>
      </w:r>
      <w:r w:rsidR="00531E6A"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72</w:t>
      </w:r>
      <w:r w:rsidR="00017FD3" w:rsidRPr="00993790">
        <w:rPr>
          <w:rFonts w:ascii="Times New Roman" w:hAnsi="Times New Roman" w:cs="Times New Roman"/>
          <w:noProof/>
          <w:szCs w:val="24"/>
        </w:rPr>
        <w:t>(13)</w:t>
      </w:r>
      <w:r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1508</w:t>
      </w:r>
      <w:r w:rsidR="009411F5">
        <w:rPr>
          <w:rFonts w:ascii="Times New Roman" w:hAnsi="Times New Roman" w:cs="Times New Roman"/>
          <w:noProof/>
          <w:szCs w:val="24"/>
        </w:rPr>
        <w:t>-</w:t>
      </w:r>
      <w:r w:rsidRPr="00993790">
        <w:rPr>
          <w:rFonts w:ascii="Times New Roman" w:hAnsi="Times New Roman" w:cs="Times New Roman"/>
          <w:noProof/>
          <w:szCs w:val="24"/>
        </w:rPr>
        <w:t xml:space="preserve">1514. </w:t>
      </w:r>
    </w:p>
    <w:p w:rsidR="00E278E1"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1. </w:t>
      </w:r>
      <w:r w:rsidRPr="00993790">
        <w:rPr>
          <w:rFonts w:ascii="Times New Roman" w:hAnsi="Times New Roman" w:cs="Times New Roman"/>
          <w:noProof/>
          <w:szCs w:val="24"/>
        </w:rPr>
        <w:tab/>
        <w:t>Darder</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4F63E8" w:rsidRPr="00993790">
        <w:rPr>
          <w:rFonts w:ascii="Times New Roman" w:hAnsi="Times New Roman" w:cs="Times New Roman"/>
          <w:noProof/>
          <w:szCs w:val="24"/>
        </w:rPr>
        <w:t>.</w:t>
      </w:r>
      <w:r w:rsidRPr="00993790">
        <w:rPr>
          <w:rFonts w:ascii="Times New Roman" w:hAnsi="Times New Roman" w:cs="Times New Roman"/>
          <w:noProof/>
          <w:szCs w:val="24"/>
        </w:rPr>
        <w:t>, Matos</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C</w:t>
      </w:r>
      <w:r w:rsidR="00E278E1"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R</w:t>
      </w:r>
      <w:r w:rsidR="00E278E1"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00C320DB" w:rsidRPr="00993790">
        <w:rPr>
          <w:rFonts w:ascii="Times New Roman" w:hAnsi="Times New Roman" w:cs="Times New Roman"/>
          <w:noProof/>
          <w:szCs w:val="24"/>
        </w:rPr>
        <w:t>S. and</w:t>
      </w:r>
      <w:r w:rsidRPr="00993790">
        <w:rPr>
          <w:rFonts w:ascii="Times New Roman" w:hAnsi="Times New Roman" w:cs="Times New Roman"/>
          <w:noProof/>
          <w:szCs w:val="24"/>
        </w:rPr>
        <w:t xml:space="preserve"> Arand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P</w:t>
      </w:r>
      <w:r w:rsidR="00E278E1" w:rsidRPr="00993790">
        <w:rPr>
          <w:rFonts w:ascii="Times New Roman" w:hAnsi="Times New Roman" w:cs="Times New Roman"/>
          <w:noProof/>
          <w:szCs w:val="24"/>
        </w:rPr>
        <w:t>.</w:t>
      </w:r>
      <w:r w:rsidRPr="00993790">
        <w:rPr>
          <w:rFonts w:ascii="Times New Roman" w:hAnsi="Times New Roman" w:cs="Times New Roman"/>
          <w:noProof/>
          <w:szCs w:val="24"/>
        </w:rPr>
        <w:t>, (2016)</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Bionanocomposite foams based on the assembly of starch and alginate with sepiolite fibrous clay. </w:t>
      </w:r>
      <w:r w:rsidRPr="00993790">
        <w:rPr>
          <w:rFonts w:ascii="Times New Roman" w:hAnsi="Times New Roman" w:cs="Times New Roman"/>
          <w:i/>
          <w:noProof/>
          <w:szCs w:val="24"/>
        </w:rPr>
        <w:t>Carbohydr</w:t>
      </w:r>
      <w:r w:rsidR="00E278E1" w:rsidRPr="00993790">
        <w:rPr>
          <w:rFonts w:ascii="Times New Roman" w:hAnsi="Times New Roman" w:cs="Times New Roman"/>
          <w:i/>
          <w:noProof/>
          <w:szCs w:val="24"/>
        </w:rPr>
        <w:t>ate</w:t>
      </w:r>
      <w:r w:rsidRPr="00993790">
        <w:rPr>
          <w:rFonts w:ascii="Times New Roman" w:hAnsi="Times New Roman" w:cs="Times New Roman"/>
          <w:i/>
          <w:noProof/>
          <w:szCs w:val="24"/>
        </w:rPr>
        <w:t xml:space="preserve"> Polym</w:t>
      </w:r>
      <w:r w:rsidR="00E278E1" w:rsidRPr="00993790">
        <w:rPr>
          <w:rFonts w:ascii="Times New Roman" w:hAnsi="Times New Roman" w:cs="Times New Roman"/>
          <w:i/>
          <w:noProof/>
          <w:szCs w:val="24"/>
        </w:rPr>
        <w:t>ers,</w:t>
      </w:r>
      <w:r w:rsidRPr="00993790">
        <w:rPr>
          <w:rFonts w:ascii="Times New Roman" w:hAnsi="Times New Roman" w:cs="Times New Roman"/>
          <w:noProof/>
          <w:szCs w:val="24"/>
        </w:rPr>
        <w:t xml:space="preserve"> 157:</w:t>
      </w:r>
      <w:r w:rsidR="00C27F48" w:rsidRPr="00993790">
        <w:rPr>
          <w:rFonts w:ascii="Times New Roman" w:hAnsi="Times New Roman" w:cs="Times New Roman"/>
          <w:noProof/>
          <w:szCs w:val="24"/>
        </w:rPr>
        <w:t xml:space="preserve"> </w:t>
      </w:r>
      <w:r w:rsidRPr="00993790">
        <w:rPr>
          <w:rFonts w:ascii="Times New Roman" w:hAnsi="Times New Roman" w:cs="Times New Roman"/>
          <w:noProof/>
          <w:szCs w:val="24"/>
        </w:rPr>
        <w:t>1933</w:t>
      </w:r>
      <w:r w:rsidR="009411F5">
        <w:rPr>
          <w:rFonts w:ascii="Times New Roman" w:hAnsi="Times New Roman" w:cs="Times New Roman"/>
          <w:noProof/>
          <w:szCs w:val="24"/>
        </w:rPr>
        <w:t>-</w:t>
      </w:r>
      <w:r w:rsidRPr="00993790">
        <w:rPr>
          <w:rFonts w:ascii="Times New Roman" w:hAnsi="Times New Roman" w:cs="Times New Roman"/>
          <w:noProof/>
          <w:szCs w:val="24"/>
        </w:rPr>
        <w:t xml:space="preserve">1939. </w:t>
      </w:r>
    </w:p>
    <w:p w:rsidR="00E278E1"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2. </w:t>
      </w:r>
      <w:r w:rsidRPr="00993790">
        <w:rPr>
          <w:rFonts w:ascii="Times New Roman" w:hAnsi="Times New Roman" w:cs="Times New Roman"/>
          <w:noProof/>
          <w:szCs w:val="24"/>
        </w:rPr>
        <w:tab/>
        <w:t>Lowe</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D</w:t>
      </w:r>
      <w:r w:rsidR="00E278E1"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J</w:t>
      </w:r>
      <w:r w:rsidR="00E278E1" w:rsidRPr="00993790">
        <w:rPr>
          <w:rFonts w:ascii="Times New Roman" w:hAnsi="Times New Roman" w:cs="Times New Roman"/>
          <w:noProof/>
          <w:szCs w:val="24"/>
        </w:rPr>
        <w:t>.</w:t>
      </w:r>
      <w:r w:rsidRPr="00993790">
        <w:rPr>
          <w:rFonts w:ascii="Times New Roman" w:hAnsi="Times New Roman" w:cs="Times New Roman"/>
          <w:noProof/>
          <w:szCs w:val="24"/>
        </w:rPr>
        <w:t>, Chapman</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V., Cook</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S</w:t>
      </w:r>
      <w:r w:rsidR="00E278E1" w:rsidRPr="00993790">
        <w:rPr>
          <w:rFonts w:ascii="Times New Roman" w:hAnsi="Times New Roman" w:cs="Times New Roman"/>
          <w:noProof/>
          <w:szCs w:val="24"/>
        </w:rPr>
        <w:t>.</w:t>
      </w:r>
      <w:r w:rsidR="00BD1D2E"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Busfield</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J</w:t>
      </w:r>
      <w:r w:rsidR="00E278E1"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J</w:t>
      </w:r>
      <w:r w:rsidR="00E278E1"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C</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2011)</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Natural rubber nanocomposites by in situ modification of clay. </w:t>
      </w:r>
      <w:r w:rsidRPr="00993790">
        <w:rPr>
          <w:rFonts w:ascii="Times New Roman" w:hAnsi="Times New Roman" w:cs="Times New Roman"/>
          <w:i/>
          <w:noProof/>
          <w:szCs w:val="24"/>
        </w:rPr>
        <w:t>Macromol</w:t>
      </w:r>
      <w:r w:rsidR="00E278E1" w:rsidRPr="00993790">
        <w:rPr>
          <w:rFonts w:ascii="Times New Roman" w:hAnsi="Times New Roman" w:cs="Times New Roman"/>
          <w:i/>
          <w:noProof/>
          <w:szCs w:val="24"/>
        </w:rPr>
        <w:t xml:space="preserve">ecular </w:t>
      </w:r>
      <w:r w:rsidRPr="00993790">
        <w:rPr>
          <w:rFonts w:ascii="Times New Roman" w:hAnsi="Times New Roman" w:cs="Times New Roman"/>
          <w:i/>
          <w:noProof/>
          <w:szCs w:val="24"/>
        </w:rPr>
        <w:t>Mater</w:t>
      </w:r>
      <w:r w:rsidR="00E278E1" w:rsidRPr="00993790">
        <w:rPr>
          <w:rFonts w:ascii="Times New Roman" w:hAnsi="Times New Roman" w:cs="Times New Roman"/>
          <w:i/>
          <w:noProof/>
          <w:szCs w:val="24"/>
        </w:rPr>
        <w:t xml:space="preserve">ials and </w:t>
      </w:r>
      <w:r w:rsidRPr="00993790">
        <w:rPr>
          <w:rFonts w:ascii="Times New Roman" w:hAnsi="Times New Roman" w:cs="Times New Roman"/>
          <w:i/>
          <w:noProof/>
          <w:szCs w:val="24"/>
        </w:rPr>
        <w:t>Eng</w:t>
      </w:r>
      <w:r w:rsidR="00E278E1" w:rsidRPr="00993790">
        <w:rPr>
          <w:rFonts w:ascii="Times New Roman" w:hAnsi="Times New Roman" w:cs="Times New Roman"/>
          <w:i/>
          <w:noProof/>
          <w:szCs w:val="24"/>
        </w:rPr>
        <w:t>ineering</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296</w:t>
      </w:r>
      <w:r w:rsidR="00017FD3" w:rsidRPr="00993790">
        <w:rPr>
          <w:rFonts w:ascii="Times New Roman" w:hAnsi="Times New Roman" w:cs="Times New Roman"/>
          <w:noProof/>
          <w:szCs w:val="24"/>
        </w:rPr>
        <w:t>(8)</w:t>
      </w:r>
      <w:r w:rsidRPr="00993790">
        <w:rPr>
          <w:rFonts w:ascii="Times New Roman" w:hAnsi="Times New Roman" w:cs="Times New Roman"/>
          <w:noProof/>
          <w:szCs w:val="24"/>
        </w:rPr>
        <w:t>:</w:t>
      </w:r>
      <w:r w:rsidR="00C27F48" w:rsidRPr="00993790">
        <w:rPr>
          <w:rFonts w:ascii="Times New Roman" w:hAnsi="Times New Roman" w:cs="Times New Roman"/>
          <w:noProof/>
          <w:szCs w:val="24"/>
        </w:rPr>
        <w:t xml:space="preserve"> </w:t>
      </w:r>
      <w:r w:rsidRPr="00993790">
        <w:rPr>
          <w:rFonts w:ascii="Times New Roman" w:hAnsi="Times New Roman" w:cs="Times New Roman"/>
          <w:noProof/>
          <w:szCs w:val="24"/>
        </w:rPr>
        <w:t>693</w:t>
      </w:r>
      <w:r w:rsidR="009411F5">
        <w:rPr>
          <w:rFonts w:ascii="Times New Roman" w:hAnsi="Times New Roman" w:cs="Times New Roman"/>
          <w:noProof/>
          <w:szCs w:val="24"/>
        </w:rPr>
        <w:t>-</w:t>
      </w:r>
      <w:r w:rsidRPr="00993790">
        <w:rPr>
          <w:rFonts w:ascii="Times New Roman" w:hAnsi="Times New Roman" w:cs="Times New Roman"/>
          <w:noProof/>
          <w:szCs w:val="24"/>
        </w:rPr>
        <w:t xml:space="preserve">702. </w:t>
      </w:r>
    </w:p>
    <w:p w:rsidR="00E278E1"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3. </w:t>
      </w:r>
      <w:r w:rsidRPr="00993790">
        <w:rPr>
          <w:rFonts w:ascii="Times New Roman" w:hAnsi="Times New Roman" w:cs="Times New Roman"/>
          <w:noProof/>
          <w:szCs w:val="24"/>
        </w:rPr>
        <w:tab/>
        <w:t>Bhattachary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531E6A" w:rsidRPr="00993790">
        <w:rPr>
          <w:rFonts w:ascii="Times New Roman" w:hAnsi="Times New Roman" w:cs="Times New Roman"/>
          <w:noProof/>
          <w:szCs w:val="24"/>
        </w:rPr>
        <w:t>.</w:t>
      </w:r>
      <w:r w:rsidR="00C27F48"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Bhowmick</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531E6A" w:rsidRPr="00993790">
        <w:rPr>
          <w:rFonts w:ascii="Times New Roman" w:hAnsi="Times New Roman" w:cs="Times New Roman"/>
          <w:noProof/>
          <w:szCs w:val="24"/>
        </w:rPr>
        <w:t>.</w:t>
      </w:r>
      <w:r w:rsidRPr="00993790">
        <w:rPr>
          <w:rFonts w:ascii="Times New Roman" w:hAnsi="Times New Roman" w:cs="Times New Roman"/>
          <w:noProof/>
          <w:szCs w:val="24"/>
        </w:rPr>
        <w:t>K</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2010)</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Synergy </w:t>
      </w:r>
      <w:r w:rsidR="009411F5" w:rsidRPr="00993790">
        <w:rPr>
          <w:rFonts w:ascii="Times New Roman" w:hAnsi="Times New Roman" w:cs="Times New Roman"/>
          <w:noProof/>
          <w:szCs w:val="24"/>
        </w:rPr>
        <w:t>in carbon black-filled natural rubber</w:t>
      </w:r>
      <w:r w:rsidRPr="00993790">
        <w:rPr>
          <w:rFonts w:ascii="Times New Roman" w:hAnsi="Times New Roman" w:cs="Times New Roman"/>
          <w:noProof/>
          <w:szCs w:val="24"/>
        </w:rPr>
        <w:t xml:space="preserve"> nanocomposites. Part I: Mechanical, dynamic mechanical properties, and morphology. </w:t>
      </w:r>
      <w:r w:rsidRPr="00993790">
        <w:rPr>
          <w:rFonts w:ascii="Times New Roman" w:hAnsi="Times New Roman" w:cs="Times New Roman"/>
          <w:i/>
          <w:noProof/>
          <w:szCs w:val="24"/>
        </w:rPr>
        <w:t>J</w:t>
      </w:r>
      <w:r w:rsidR="00E278E1" w:rsidRPr="00993790">
        <w:rPr>
          <w:rFonts w:ascii="Times New Roman" w:hAnsi="Times New Roman" w:cs="Times New Roman"/>
          <w:i/>
          <w:noProof/>
          <w:szCs w:val="24"/>
        </w:rPr>
        <w:t xml:space="preserve">ournal of </w:t>
      </w:r>
      <w:r w:rsidRPr="00993790">
        <w:rPr>
          <w:rFonts w:ascii="Times New Roman" w:hAnsi="Times New Roman" w:cs="Times New Roman"/>
          <w:i/>
          <w:noProof/>
          <w:szCs w:val="24"/>
        </w:rPr>
        <w:t>Mater</w:t>
      </w:r>
      <w:r w:rsidR="00E278E1" w:rsidRPr="00993790">
        <w:rPr>
          <w:rFonts w:ascii="Times New Roman" w:hAnsi="Times New Roman" w:cs="Times New Roman"/>
          <w:i/>
          <w:noProof/>
          <w:szCs w:val="24"/>
        </w:rPr>
        <w:t>ials</w:t>
      </w:r>
      <w:r w:rsidRPr="00993790">
        <w:rPr>
          <w:rFonts w:ascii="Times New Roman" w:hAnsi="Times New Roman" w:cs="Times New Roman"/>
          <w:i/>
          <w:noProof/>
          <w:szCs w:val="24"/>
        </w:rPr>
        <w:t xml:space="preserve"> Sci</w:t>
      </w:r>
      <w:r w:rsidR="00E278E1" w:rsidRPr="00993790">
        <w:rPr>
          <w:rFonts w:ascii="Times New Roman" w:hAnsi="Times New Roman" w:cs="Times New Roman"/>
          <w:i/>
          <w:noProof/>
          <w:szCs w:val="24"/>
        </w:rPr>
        <w:t>ence</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45</w:t>
      </w:r>
      <w:r w:rsidR="00017FD3" w:rsidRPr="00993790">
        <w:rPr>
          <w:rFonts w:ascii="Times New Roman" w:hAnsi="Times New Roman" w:cs="Times New Roman"/>
          <w:noProof/>
          <w:szCs w:val="24"/>
        </w:rPr>
        <w:t>(22)</w:t>
      </w:r>
      <w:r w:rsidRPr="00993790">
        <w:rPr>
          <w:rFonts w:ascii="Times New Roman" w:hAnsi="Times New Roman" w:cs="Times New Roman"/>
          <w:noProof/>
          <w:szCs w:val="24"/>
        </w:rPr>
        <w:t>:</w:t>
      </w:r>
      <w:r w:rsidR="00C27F48" w:rsidRPr="00993790">
        <w:rPr>
          <w:rFonts w:ascii="Times New Roman" w:hAnsi="Times New Roman" w:cs="Times New Roman"/>
          <w:noProof/>
          <w:szCs w:val="24"/>
        </w:rPr>
        <w:t xml:space="preserve"> </w:t>
      </w:r>
      <w:r w:rsidRPr="00993790">
        <w:rPr>
          <w:rFonts w:ascii="Times New Roman" w:hAnsi="Times New Roman" w:cs="Times New Roman"/>
          <w:noProof/>
          <w:szCs w:val="24"/>
        </w:rPr>
        <w:t>6126</w:t>
      </w:r>
      <w:r w:rsidR="009411F5">
        <w:rPr>
          <w:rFonts w:ascii="Times New Roman" w:hAnsi="Times New Roman" w:cs="Times New Roman"/>
          <w:noProof/>
          <w:szCs w:val="24"/>
        </w:rPr>
        <w:t>-</w:t>
      </w:r>
      <w:r w:rsidRPr="00993790">
        <w:rPr>
          <w:rFonts w:ascii="Times New Roman" w:hAnsi="Times New Roman" w:cs="Times New Roman"/>
          <w:noProof/>
          <w:szCs w:val="24"/>
        </w:rPr>
        <w:t xml:space="preserve">6138. </w:t>
      </w:r>
    </w:p>
    <w:p w:rsidR="00E278E1"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4. </w:t>
      </w:r>
      <w:r w:rsidRPr="00993790">
        <w:rPr>
          <w:rFonts w:ascii="Times New Roman" w:hAnsi="Times New Roman" w:cs="Times New Roman"/>
          <w:noProof/>
          <w:szCs w:val="24"/>
        </w:rPr>
        <w:tab/>
        <w:t>Take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T</w:t>
      </w:r>
      <w:r w:rsidR="00E278E1" w:rsidRPr="00993790">
        <w:rPr>
          <w:rFonts w:ascii="Times New Roman" w:hAnsi="Times New Roman" w:cs="Times New Roman"/>
          <w:noProof/>
          <w:szCs w:val="24"/>
        </w:rPr>
        <w:t>.</w:t>
      </w:r>
      <w:r w:rsidRPr="00993790">
        <w:rPr>
          <w:rFonts w:ascii="Times New Roman" w:hAnsi="Times New Roman" w:cs="Times New Roman"/>
          <w:noProof/>
          <w:szCs w:val="24"/>
        </w:rPr>
        <w:t>, Od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R</w:t>
      </w:r>
      <w:r w:rsidR="00E278E1" w:rsidRPr="00993790">
        <w:rPr>
          <w:rFonts w:ascii="Times New Roman" w:hAnsi="Times New Roman" w:cs="Times New Roman"/>
          <w:noProof/>
          <w:szCs w:val="24"/>
        </w:rPr>
        <w:t>.</w:t>
      </w:r>
      <w:r w:rsidR="00826A0E"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Miur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w:t>
      </w:r>
      <w:r w:rsidR="00E278E1" w:rsidRPr="00993790">
        <w:rPr>
          <w:rFonts w:ascii="Times New Roman" w:hAnsi="Times New Roman" w:cs="Times New Roman"/>
          <w:noProof/>
          <w:szCs w:val="24"/>
        </w:rPr>
        <w:t>A</w:t>
      </w:r>
      <w:r w:rsidR="00826A0E" w:rsidRPr="00993790">
        <w:rPr>
          <w:rFonts w:ascii="Times New Roman" w:hAnsi="Times New Roman" w:cs="Times New Roman"/>
          <w:noProof/>
          <w:szCs w:val="24"/>
        </w:rPr>
        <w:t>.</w:t>
      </w:r>
      <w:r w:rsidRPr="00993790">
        <w:rPr>
          <w:rFonts w:ascii="Times New Roman" w:hAnsi="Times New Roman" w:cs="Times New Roman"/>
          <w:noProof/>
          <w:szCs w:val="24"/>
        </w:rPr>
        <w:t xml:space="preserve"> (2013)</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Effect of dispersion of sepiolite in sepiolite-NBR composite on the tensile strength. </w:t>
      </w:r>
      <w:r w:rsidRPr="00993790">
        <w:rPr>
          <w:rFonts w:ascii="Times New Roman" w:hAnsi="Times New Roman" w:cs="Times New Roman"/>
          <w:i/>
          <w:noProof/>
          <w:szCs w:val="24"/>
        </w:rPr>
        <w:t>Compos</w:t>
      </w:r>
      <w:r w:rsidR="00E278E1" w:rsidRPr="00993790">
        <w:rPr>
          <w:rFonts w:ascii="Times New Roman" w:hAnsi="Times New Roman" w:cs="Times New Roman"/>
          <w:i/>
          <w:noProof/>
          <w:szCs w:val="24"/>
        </w:rPr>
        <w:t>ites</w:t>
      </w:r>
      <w:r w:rsidRPr="00993790">
        <w:rPr>
          <w:rFonts w:ascii="Times New Roman" w:hAnsi="Times New Roman" w:cs="Times New Roman"/>
          <w:i/>
          <w:noProof/>
          <w:szCs w:val="24"/>
        </w:rPr>
        <w:t xml:space="preserve"> Part B Eng</w:t>
      </w:r>
      <w:r w:rsidR="00E278E1" w:rsidRPr="00993790">
        <w:rPr>
          <w:rFonts w:ascii="Times New Roman" w:hAnsi="Times New Roman" w:cs="Times New Roman"/>
          <w:i/>
          <w:noProof/>
          <w:szCs w:val="24"/>
        </w:rPr>
        <w:t>ineering</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44</w:t>
      </w:r>
      <w:r w:rsidR="00017FD3" w:rsidRPr="00993790">
        <w:rPr>
          <w:rFonts w:ascii="Times New Roman" w:hAnsi="Times New Roman" w:cs="Times New Roman"/>
          <w:noProof/>
          <w:szCs w:val="24"/>
        </w:rPr>
        <w:t>(1)</w:t>
      </w:r>
      <w:r w:rsidRPr="00993790">
        <w:rPr>
          <w:rFonts w:ascii="Times New Roman" w:hAnsi="Times New Roman" w:cs="Times New Roman"/>
          <w:noProof/>
          <w:szCs w:val="24"/>
        </w:rPr>
        <w:t>:</w:t>
      </w:r>
      <w:r w:rsidR="00826A0E" w:rsidRPr="00993790">
        <w:rPr>
          <w:rFonts w:ascii="Times New Roman" w:hAnsi="Times New Roman" w:cs="Times New Roman"/>
          <w:noProof/>
          <w:szCs w:val="24"/>
        </w:rPr>
        <w:t xml:space="preserve"> </w:t>
      </w:r>
      <w:r w:rsidRPr="00993790">
        <w:rPr>
          <w:rFonts w:ascii="Times New Roman" w:hAnsi="Times New Roman" w:cs="Times New Roman"/>
          <w:noProof/>
          <w:szCs w:val="24"/>
        </w:rPr>
        <w:t>260</w:t>
      </w:r>
      <w:r w:rsidR="009411F5">
        <w:rPr>
          <w:rFonts w:ascii="Times New Roman" w:hAnsi="Times New Roman" w:cs="Times New Roman"/>
          <w:noProof/>
          <w:szCs w:val="24"/>
        </w:rPr>
        <w:t>-</w:t>
      </w:r>
      <w:r w:rsidRPr="00993790">
        <w:rPr>
          <w:rFonts w:ascii="Times New Roman" w:hAnsi="Times New Roman" w:cs="Times New Roman"/>
          <w:noProof/>
          <w:szCs w:val="24"/>
        </w:rPr>
        <w:t xml:space="preserve">265. </w:t>
      </w:r>
    </w:p>
    <w:p w:rsidR="00E278E1"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5. </w:t>
      </w:r>
      <w:r w:rsidRPr="00993790">
        <w:rPr>
          <w:rFonts w:ascii="Times New Roman" w:hAnsi="Times New Roman" w:cs="Times New Roman"/>
          <w:noProof/>
          <w:szCs w:val="24"/>
        </w:rPr>
        <w:tab/>
        <w:t>Bhattachary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E278E1" w:rsidRPr="00993790">
        <w:rPr>
          <w:rFonts w:ascii="Times New Roman" w:hAnsi="Times New Roman" w:cs="Times New Roman"/>
          <w:noProof/>
          <w:szCs w:val="24"/>
        </w:rPr>
        <w:t>.</w:t>
      </w:r>
      <w:r w:rsidRPr="00993790">
        <w:rPr>
          <w:rFonts w:ascii="Times New Roman" w:hAnsi="Times New Roman" w:cs="Times New Roman"/>
          <w:noProof/>
          <w:szCs w:val="24"/>
        </w:rPr>
        <w:t>, Mait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w:t>
      </w:r>
      <w:r w:rsidR="00E278E1" w:rsidRPr="00993790">
        <w:rPr>
          <w:rFonts w:ascii="Times New Roman" w:hAnsi="Times New Roman" w:cs="Times New Roman"/>
          <w:noProof/>
          <w:szCs w:val="24"/>
        </w:rPr>
        <w:t>.</w:t>
      </w:r>
      <w:r w:rsidR="00826A0E"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Bhowmick</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E278E1" w:rsidRPr="00993790">
        <w:rPr>
          <w:rFonts w:ascii="Times New Roman" w:hAnsi="Times New Roman" w:cs="Times New Roman"/>
          <w:noProof/>
          <w:szCs w:val="24"/>
        </w:rPr>
        <w:t>.</w:t>
      </w:r>
      <w:r w:rsidR="009411F5">
        <w:rPr>
          <w:rFonts w:ascii="Times New Roman" w:hAnsi="Times New Roman" w:cs="Times New Roman"/>
          <w:noProof/>
          <w:szCs w:val="24"/>
        </w:rPr>
        <w:t xml:space="preserve"> </w:t>
      </w:r>
      <w:r w:rsidRPr="00993790">
        <w:rPr>
          <w:rFonts w:ascii="Times New Roman" w:hAnsi="Times New Roman" w:cs="Times New Roman"/>
          <w:noProof/>
          <w:szCs w:val="24"/>
        </w:rPr>
        <w:t>K</w:t>
      </w:r>
      <w:r w:rsidR="00826A0E" w:rsidRPr="00993790">
        <w:rPr>
          <w:rFonts w:ascii="Times New Roman" w:hAnsi="Times New Roman" w:cs="Times New Roman"/>
          <w:noProof/>
          <w:szCs w:val="24"/>
        </w:rPr>
        <w:t>.</w:t>
      </w:r>
      <w:r w:rsidRPr="00993790">
        <w:rPr>
          <w:rFonts w:ascii="Times New Roman" w:hAnsi="Times New Roman" w:cs="Times New Roman"/>
          <w:noProof/>
          <w:szCs w:val="24"/>
        </w:rPr>
        <w:t xml:space="preserve"> (2009)</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Tailoring properties of styrene butadiene rubber nanocomposite by various nanofillers and their dispersion. </w:t>
      </w:r>
      <w:r w:rsidRPr="00993790">
        <w:rPr>
          <w:rFonts w:ascii="Times New Roman" w:hAnsi="Times New Roman" w:cs="Times New Roman"/>
          <w:i/>
          <w:noProof/>
          <w:szCs w:val="24"/>
        </w:rPr>
        <w:t>Polym</w:t>
      </w:r>
      <w:r w:rsidR="00E278E1"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Eng</w:t>
      </w:r>
      <w:r w:rsidR="00E278E1" w:rsidRPr="00993790">
        <w:rPr>
          <w:rFonts w:ascii="Times New Roman" w:hAnsi="Times New Roman" w:cs="Times New Roman"/>
          <w:i/>
          <w:noProof/>
          <w:szCs w:val="24"/>
        </w:rPr>
        <w:t xml:space="preserve">ineering and </w:t>
      </w:r>
      <w:r w:rsidRPr="00993790">
        <w:rPr>
          <w:rFonts w:ascii="Times New Roman" w:hAnsi="Times New Roman" w:cs="Times New Roman"/>
          <w:i/>
          <w:noProof/>
          <w:szCs w:val="24"/>
        </w:rPr>
        <w:t>Sci</w:t>
      </w:r>
      <w:r w:rsidR="00E278E1" w:rsidRPr="00993790">
        <w:rPr>
          <w:rFonts w:ascii="Times New Roman" w:hAnsi="Times New Roman" w:cs="Times New Roman"/>
          <w:i/>
          <w:noProof/>
          <w:szCs w:val="24"/>
        </w:rPr>
        <w:t>ence</w:t>
      </w:r>
      <w:r w:rsidR="00E278E1" w:rsidRPr="00993790">
        <w:rPr>
          <w:rFonts w:ascii="Times New Roman" w:hAnsi="Times New Roman" w:cs="Times New Roman"/>
          <w:noProof/>
          <w:szCs w:val="24"/>
        </w:rPr>
        <w:t>,</w:t>
      </w:r>
      <w:r w:rsidRPr="00993790">
        <w:rPr>
          <w:rFonts w:ascii="Times New Roman" w:hAnsi="Times New Roman" w:cs="Times New Roman"/>
          <w:noProof/>
          <w:szCs w:val="24"/>
        </w:rPr>
        <w:t xml:space="preserve"> 49</w:t>
      </w:r>
      <w:r w:rsidR="00017FD3" w:rsidRPr="00993790">
        <w:rPr>
          <w:rFonts w:ascii="Times New Roman" w:hAnsi="Times New Roman" w:cs="Times New Roman"/>
          <w:noProof/>
          <w:szCs w:val="24"/>
        </w:rPr>
        <w:t>(1)</w:t>
      </w:r>
      <w:r w:rsidRPr="00993790">
        <w:rPr>
          <w:rFonts w:ascii="Times New Roman" w:hAnsi="Times New Roman" w:cs="Times New Roman"/>
          <w:noProof/>
          <w:szCs w:val="24"/>
        </w:rPr>
        <w:t>:</w:t>
      </w:r>
      <w:r w:rsidR="00461D12" w:rsidRPr="00993790">
        <w:rPr>
          <w:rFonts w:ascii="Times New Roman" w:hAnsi="Times New Roman" w:cs="Times New Roman"/>
          <w:noProof/>
          <w:szCs w:val="24"/>
        </w:rPr>
        <w:t xml:space="preserve"> </w:t>
      </w:r>
      <w:r w:rsidRPr="00993790">
        <w:rPr>
          <w:rFonts w:ascii="Times New Roman" w:hAnsi="Times New Roman" w:cs="Times New Roman"/>
          <w:noProof/>
          <w:szCs w:val="24"/>
        </w:rPr>
        <w:t>81</w:t>
      </w:r>
      <w:r w:rsidR="009411F5">
        <w:rPr>
          <w:rFonts w:ascii="Times New Roman" w:hAnsi="Times New Roman" w:cs="Times New Roman"/>
          <w:noProof/>
          <w:szCs w:val="24"/>
        </w:rPr>
        <w:t>-</w:t>
      </w:r>
      <w:r w:rsidRPr="00993790">
        <w:rPr>
          <w:rFonts w:ascii="Times New Roman" w:hAnsi="Times New Roman" w:cs="Times New Roman"/>
          <w:noProof/>
          <w:szCs w:val="24"/>
        </w:rPr>
        <w:t xml:space="preserve">98. </w:t>
      </w:r>
    </w:p>
    <w:p w:rsidR="0016779F"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6. </w:t>
      </w:r>
      <w:r w:rsidRPr="00993790">
        <w:rPr>
          <w:rFonts w:ascii="Times New Roman" w:hAnsi="Times New Roman" w:cs="Times New Roman"/>
          <w:noProof/>
          <w:szCs w:val="24"/>
        </w:rPr>
        <w:tab/>
        <w:t>Bokobz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L</w:t>
      </w:r>
      <w:r w:rsidR="00107C45" w:rsidRPr="00993790">
        <w:rPr>
          <w:rFonts w:ascii="Times New Roman" w:hAnsi="Times New Roman" w:cs="Times New Roman"/>
          <w:noProof/>
          <w:szCs w:val="24"/>
        </w:rPr>
        <w:t>.</w:t>
      </w:r>
      <w:r w:rsidRPr="00993790">
        <w:rPr>
          <w:rFonts w:ascii="Times New Roman" w:hAnsi="Times New Roman" w:cs="Times New Roman"/>
          <w:noProof/>
          <w:szCs w:val="24"/>
        </w:rPr>
        <w:t>, Leroy</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E</w:t>
      </w:r>
      <w:r w:rsidR="00107C45" w:rsidRPr="00993790">
        <w:rPr>
          <w:rFonts w:ascii="Times New Roman" w:hAnsi="Times New Roman" w:cs="Times New Roman"/>
          <w:noProof/>
          <w:szCs w:val="24"/>
        </w:rPr>
        <w:t>.</w:t>
      </w:r>
      <w:r w:rsidR="00461D12"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Lalanne</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V</w:t>
      </w:r>
      <w:r w:rsidR="00461D12" w:rsidRPr="00993790">
        <w:rPr>
          <w:rFonts w:ascii="Times New Roman" w:hAnsi="Times New Roman" w:cs="Times New Roman"/>
          <w:noProof/>
          <w:szCs w:val="24"/>
        </w:rPr>
        <w:t>.</w:t>
      </w:r>
      <w:r w:rsidRPr="00993790">
        <w:rPr>
          <w:rFonts w:ascii="Times New Roman" w:hAnsi="Times New Roman" w:cs="Times New Roman"/>
          <w:noProof/>
          <w:szCs w:val="24"/>
        </w:rPr>
        <w:t xml:space="preserve"> (2009)</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Effect of filling mixtures of sepiolite and a surface modified fumed silica on the mechanical and swelling behavior of a styrene-butadiene rubber. </w:t>
      </w:r>
      <w:r w:rsidRPr="00993790">
        <w:rPr>
          <w:rFonts w:ascii="Times New Roman" w:hAnsi="Times New Roman" w:cs="Times New Roman"/>
          <w:i/>
          <w:noProof/>
          <w:szCs w:val="24"/>
        </w:rPr>
        <w:t>Eur</w:t>
      </w:r>
      <w:r w:rsidR="00107C45" w:rsidRPr="00993790">
        <w:rPr>
          <w:rFonts w:ascii="Times New Roman" w:hAnsi="Times New Roman" w:cs="Times New Roman"/>
          <w:i/>
          <w:noProof/>
          <w:szCs w:val="24"/>
        </w:rPr>
        <w:t>opean</w:t>
      </w:r>
      <w:r w:rsidRPr="00993790">
        <w:rPr>
          <w:rFonts w:ascii="Times New Roman" w:hAnsi="Times New Roman" w:cs="Times New Roman"/>
          <w:i/>
          <w:noProof/>
          <w:szCs w:val="24"/>
        </w:rPr>
        <w:t xml:space="preserve"> Polym</w:t>
      </w:r>
      <w:r w:rsidR="00107C45"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J</w:t>
      </w:r>
      <w:r w:rsidR="00107C45" w:rsidRPr="00993790">
        <w:rPr>
          <w:rFonts w:ascii="Times New Roman" w:hAnsi="Times New Roman" w:cs="Times New Roman"/>
          <w:i/>
          <w:noProof/>
          <w:szCs w:val="24"/>
        </w:rPr>
        <w:t>ournal</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45</w:t>
      </w:r>
      <w:r w:rsidR="00017FD3" w:rsidRPr="00993790">
        <w:rPr>
          <w:rFonts w:ascii="Times New Roman" w:hAnsi="Times New Roman" w:cs="Times New Roman"/>
          <w:noProof/>
          <w:szCs w:val="24"/>
        </w:rPr>
        <w:t>(4)</w:t>
      </w:r>
      <w:r w:rsidRPr="00993790">
        <w:rPr>
          <w:rFonts w:ascii="Times New Roman" w:hAnsi="Times New Roman" w:cs="Times New Roman"/>
          <w:noProof/>
          <w:szCs w:val="24"/>
        </w:rPr>
        <w:t>:</w:t>
      </w:r>
      <w:r w:rsidR="00461D12" w:rsidRPr="00993790">
        <w:rPr>
          <w:rFonts w:ascii="Times New Roman" w:hAnsi="Times New Roman" w:cs="Times New Roman"/>
          <w:noProof/>
          <w:szCs w:val="24"/>
        </w:rPr>
        <w:t xml:space="preserve"> </w:t>
      </w:r>
      <w:r w:rsidRPr="00993790">
        <w:rPr>
          <w:rFonts w:ascii="Times New Roman" w:hAnsi="Times New Roman" w:cs="Times New Roman"/>
          <w:noProof/>
          <w:szCs w:val="24"/>
        </w:rPr>
        <w:t>996</w:t>
      </w:r>
      <w:r w:rsidR="000115B2">
        <w:rPr>
          <w:rFonts w:ascii="Times New Roman" w:hAnsi="Times New Roman" w:cs="Times New Roman"/>
          <w:noProof/>
          <w:szCs w:val="24"/>
        </w:rPr>
        <w:t>-</w:t>
      </w:r>
      <w:r w:rsidRPr="00993790">
        <w:rPr>
          <w:rFonts w:ascii="Times New Roman" w:hAnsi="Times New Roman" w:cs="Times New Roman"/>
          <w:noProof/>
          <w:szCs w:val="24"/>
        </w:rPr>
        <w:t xml:space="preserve">1001. </w:t>
      </w:r>
    </w:p>
    <w:p w:rsidR="00107C45"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7. </w:t>
      </w:r>
      <w:r w:rsidRPr="00993790">
        <w:rPr>
          <w:rFonts w:ascii="Times New Roman" w:hAnsi="Times New Roman" w:cs="Times New Roman"/>
          <w:noProof/>
          <w:szCs w:val="24"/>
        </w:rPr>
        <w:tab/>
        <w:t>Roy</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N</w:t>
      </w:r>
      <w:r w:rsidR="00107C45"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Bhowmick</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A</w:t>
      </w:r>
      <w:r w:rsidR="00107C45" w:rsidRPr="00993790">
        <w:rPr>
          <w:rFonts w:ascii="Times New Roman" w:hAnsi="Times New Roman" w:cs="Times New Roman"/>
          <w:noProof/>
          <w:szCs w:val="24"/>
        </w:rPr>
        <w:t>.</w:t>
      </w:r>
      <w:r w:rsidR="000115B2">
        <w:rPr>
          <w:rFonts w:ascii="Times New Roman" w:hAnsi="Times New Roman" w:cs="Times New Roman"/>
          <w:noProof/>
          <w:szCs w:val="24"/>
        </w:rPr>
        <w:t xml:space="preserve"> </w:t>
      </w:r>
      <w:r w:rsidRPr="00993790">
        <w:rPr>
          <w:rFonts w:ascii="Times New Roman" w:hAnsi="Times New Roman" w:cs="Times New Roman"/>
          <w:noProof/>
          <w:szCs w:val="24"/>
        </w:rPr>
        <w:t>K</w:t>
      </w:r>
      <w:r w:rsidR="009A469D" w:rsidRPr="00993790">
        <w:rPr>
          <w:rFonts w:ascii="Times New Roman" w:hAnsi="Times New Roman" w:cs="Times New Roman"/>
          <w:noProof/>
          <w:szCs w:val="24"/>
        </w:rPr>
        <w:t>.</w:t>
      </w:r>
      <w:r w:rsidRPr="00993790">
        <w:rPr>
          <w:rFonts w:ascii="Times New Roman" w:hAnsi="Times New Roman" w:cs="Times New Roman"/>
          <w:noProof/>
          <w:szCs w:val="24"/>
        </w:rPr>
        <w:t xml:space="preserve"> (2010)</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Novel in situ polydimethylsiloxane-sepiolite nanocomposites: Structure</w:t>
      </w:r>
      <w:r w:rsidR="00107C45" w:rsidRPr="00993790">
        <w:rPr>
          <w:rFonts w:ascii="Times New Roman" w:hAnsi="Times New Roman" w:cs="Times New Roman"/>
          <w:noProof/>
          <w:szCs w:val="24"/>
        </w:rPr>
        <w:t xml:space="preserve">-property relationship. </w:t>
      </w:r>
      <w:r w:rsidR="00107C45" w:rsidRPr="00993790">
        <w:rPr>
          <w:rFonts w:ascii="Times New Roman" w:hAnsi="Times New Roman" w:cs="Times New Roman"/>
          <w:i/>
          <w:noProof/>
          <w:szCs w:val="24"/>
        </w:rPr>
        <w:t>Polymer</w:t>
      </w:r>
      <w:r w:rsidR="00107C45" w:rsidRPr="00993790">
        <w:rPr>
          <w:rFonts w:ascii="Times New Roman" w:hAnsi="Times New Roman" w:cs="Times New Roman"/>
          <w:noProof/>
          <w:szCs w:val="24"/>
        </w:rPr>
        <w:t>,</w:t>
      </w:r>
      <w:r w:rsidR="000115B2">
        <w:rPr>
          <w:rFonts w:ascii="Times New Roman" w:hAnsi="Times New Roman" w:cs="Times New Roman"/>
          <w:noProof/>
          <w:szCs w:val="24"/>
        </w:rPr>
        <w:t xml:space="preserve"> </w:t>
      </w:r>
      <w:r w:rsidRPr="00993790">
        <w:rPr>
          <w:rFonts w:ascii="Times New Roman" w:hAnsi="Times New Roman" w:cs="Times New Roman"/>
          <w:noProof/>
          <w:szCs w:val="24"/>
        </w:rPr>
        <w:t>51</w:t>
      </w:r>
      <w:r w:rsidR="00017FD3" w:rsidRPr="00993790">
        <w:rPr>
          <w:rFonts w:ascii="Times New Roman" w:hAnsi="Times New Roman" w:cs="Times New Roman"/>
          <w:noProof/>
          <w:szCs w:val="24"/>
        </w:rPr>
        <w:t>(22)</w:t>
      </w:r>
      <w:r w:rsidRPr="00993790">
        <w:rPr>
          <w:rFonts w:ascii="Times New Roman" w:hAnsi="Times New Roman" w:cs="Times New Roman"/>
          <w:noProof/>
          <w:szCs w:val="24"/>
        </w:rPr>
        <w:t>:5172</w:t>
      </w:r>
      <w:r w:rsidR="000115B2">
        <w:rPr>
          <w:rFonts w:ascii="Times New Roman" w:hAnsi="Times New Roman" w:cs="Times New Roman"/>
          <w:noProof/>
          <w:szCs w:val="24"/>
        </w:rPr>
        <w:t>-</w:t>
      </w:r>
      <w:r w:rsidRPr="00993790">
        <w:rPr>
          <w:rFonts w:ascii="Times New Roman" w:hAnsi="Times New Roman" w:cs="Times New Roman"/>
          <w:noProof/>
          <w:szCs w:val="24"/>
        </w:rPr>
        <w:t xml:space="preserve">5185. </w:t>
      </w:r>
    </w:p>
    <w:p w:rsidR="00107C45"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8. </w:t>
      </w:r>
      <w:r w:rsidRPr="00993790">
        <w:rPr>
          <w:rFonts w:ascii="Times New Roman" w:hAnsi="Times New Roman" w:cs="Times New Roman"/>
          <w:noProof/>
          <w:szCs w:val="24"/>
        </w:rPr>
        <w:tab/>
        <w:t>Basurto</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F</w:t>
      </w:r>
      <w:r w:rsidR="00107C45" w:rsidRPr="00993790">
        <w:rPr>
          <w:rFonts w:ascii="Times New Roman" w:hAnsi="Times New Roman" w:cs="Times New Roman"/>
          <w:noProof/>
          <w:szCs w:val="24"/>
        </w:rPr>
        <w:t>.</w:t>
      </w:r>
      <w:r w:rsidR="000115B2">
        <w:rPr>
          <w:rFonts w:ascii="Times New Roman" w:hAnsi="Times New Roman" w:cs="Times New Roman"/>
          <w:noProof/>
          <w:szCs w:val="24"/>
        </w:rPr>
        <w:t xml:space="preserve"> </w:t>
      </w:r>
      <w:r w:rsidRPr="00993790">
        <w:rPr>
          <w:rFonts w:ascii="Times New Roman" w:hAnsi="Times New Roman" w:cs="Times New Roman"/>
          <w:noProof/>
          <w:szCs w:val="24"/>
        </w:rPr>
        <w:t>C</w:t>
      </w:r>
      <w:r w:rsidR="00107C45" w:rsidRPr="00993790">
        <w:rPr>
          <w:rFonts w:ascii="Times New Roman" w:hAnsi="Times New Roman" w:cs="Times New Roman"/>
          <w:noProof/>
          <w:szCs w:val="24"/>
        </w:rPr>
        <w:t>.</w:t>
      </w:r>
      <w:r w:rsidRPr="00993790">
        <w:rPr>
          <w:rFonts w:ascii="Times New Roman" w:hAnsi="Times New Roman" w:cs="Times New Roman"/>
          <w:noProof/>
          <w:szCs w:val="24"/>
        </w:rPr>
        <w:t>, García-López</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D</w:t>
      </w:r>
      <w:r w:rsidR="00107C45"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Villarreal-Bastardo</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N</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2012)</w:t>
      </w:r>
      <w:r w:rsidR="00107C45" w:rsidRPr="00993790">
        <w:rPr>
          <w:rFonts w:ascii="Times New Roman" w:hAnsi="Times New Roman" w:cs="Times New Roman"/>
          <w:noProof/>
          <w:szCs w:val="24"/>
        </w:rPr>
        <w:t xml:space="preserve">. </w:t>
      </w:r>
      <w:r w:rsidRPr="00993790">
        <w:rPr>
          <w:rFonts w:ascii="Times New Roman" w:hAnsi="Times New Roman" w:cs="Times New Roman"/>
          <w:noProof/>
          <w:szCs w:val="24"/>
        </w:rPr>
        <w:t xml:space="preserve">Nanocomposites of ABS and sepiolite: Study of different clay modification processes. </w:t>
      </w:r>
      <w:r w:rsidRPr="00993790">
        <w:rPr>
          <w:rFonts w:ascii="Times New Roman" w:hAnsi="Times New Roman" w:cs="Times New Roman"/>
          <w:i/>
          <w:noProof/>
          <w:szCs w:val="24"/>
        </w:rPr>
        <w:t>Compos</w:t>
      </w:r>
      <w:r w:rsidR="00107C45" w:rsidRPr="00993790">
        <w:rPr>
          <w:rFonts w:ascii="Times New Roman" w:hAnsi="Times New Roman" w:cs="Times New Roman"/>
          <w:i/>
          <w:noProof/>
          <w:szCs w:val="24"/>
        </w:rPr>
        <w:t>ites</w:t>
      </w:r>
      <w:r w:rsidRPr="00993790">
        <w:rPr>
          <w:rFonts w:ascii="Times New Roman" w:hAnsi="Times New Roman" w:cs="Times New Roman"/>
          <w:i/>
          <w:noProof/>
          <w:szCs w:val="24"/>
        </w:rPr>
        <w:t xml:space="preserve"> Part B Eng</w:t>
      </w:r>
      <w:r w:rsidR="00107C45" w:rsidRPr="00993790">
        <w:rPr>
          <w:rFonts w:ascii="Times New Roman" w:hAnsi="Times New Roman" w:cs="Times New Roman"/>
          <w:i/>
          <w:noProof/>
          <w:szCs w:val="24"/>
        </w:rPr>
        <w:t>ineering</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43</w:t>
      </w:r>
      <w:r w:rsidR="00017FD3" w:rsidRPr="00993790">
        <w:rPr>
          <w:rFonts w:ascii="Times New Roman" w:hAnsi="Times New Roman" w:cs="Times New Roman"/>
          <w:noProof/>
          <w:szCs w:val="24"/>
        </w:rPr>
        <w:t>(5)</w:t>
      </w:r>
      <w:r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w:t>
      </w:r>
      <w:r w:rsidRPr="00993790">
        <w:rPr>
          <w:rFonts w:ascii="Times New Roman" w:hAnsi="Times New Roman" w:cs="Times New Roman"/>
          <w:noProof/>
          <w:szCs w:val="24"/>
        </w:rPr>
        <w:t>2222</w:t>
      </w:r>
      <w:r w:rsidR="000115B2">
        <w:rPr>
          <w:rFonts w:ascii="Times New Roman" w:hAnsi="Times New Roman" w:cs="Times New Roman"/>
          <w:noProof/>
          <w:szCs w:val="24"/>
        </w:rPr>
        <w:t>-</w:t>
      </w:r>
      <w:r w:rsidRPr="00993790">
        <w:rPr>
          <w:rFonts w:ascii="Times New Roman" w:hAnsi="Times New Roman" w:cs="Times New Roman"/>
          <w:noProof/>
          <w:szCs w:val="24"/>
        </w:rPr>
        <w:t xml:space="preserve">2229. </w:t>
      </w:r>
    </w:p>
    <w:p w:rsidR="0016779F"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19. </w:t>
      </w:r>
      <w:r w:rsidRPr="00993790">
        <w:rPr>
          <w:rFonts w:ascii="Times New Roman" w:hAnsi="Times New Roman" w:cs="Times New Roman"/>
          <w:noProof/>
          <w:szCs w:val="24"/>
        </w:rPr>
        <w:tab/>
        <w:t>Tabatabaei-Yazdi Z</w:t>
      </w:r>
      <w:r w:rsidR="00681FA0"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Mehdipour-Ataei S</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2015)</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Poly(ether-imide) and related sepiolite nanocomposites: investigation of physical, thermal, and mechanical properties. </w:t>
      </w:r>
      <w:r w:rsidRPr="00993790">
        <w:rPr>
          <w:rFonts w:ascii="Times New Roman" w:hAnsi="Times New Roman" w:cs="Times New Roman"/>
          <w:i/>
          <w:noProof/>
          <w:szCs w:val="24"/>
        </w:rPr>
        <w:t>Polym</w:t>
      </w:r>
      <w:r w:rsidR="00681FA0" w:rsidRPr="00993790">
        <w:rPr>
          <w:rFonts w:ascii="Times New Roman" w:hAnsi="Times New Roman" w:cs="Times New Roman"/>
          <w:i/>
          <w:noProof/>
          <w:szCs w:val="24"/>
        </w:rPr>
        <w:t>er</w:t>
      </w:r>
      <w:r w:rsidR="00107C45" w:rsidRPr="00993790">
        <w:rPr>
          <w:rFonts w:ascii="Times New Roman" w:hAnsi="Times New Roman" w:cs="Times New Roman"/>
          <w:i/>
          <w:noProof/>
          <w:szCs w:val="24"/>
        </w:rPr>
        <w:t xml:space="preserve"> for </w:t>
      </w:r>
      <w:r w:rsidRPr="00993790">
        <w:rPr>
          <w:rFonts w:ascii="Times New Roman" w:hAnsi="Times New Roman" w:cs="Times New Roman"/>
          <w:i/>
          <w:noProof/>
          <w:szCs w:val="24"/>
        </w:rPr>
        <w:t>Adv</w:t>
      </w:r>
      <w:r w:rsidR="00681FA0" w:rsidRPr="00993790">
        <w:rPr>
          <w:rFonts w:ascii="Times New Roman" w:hAnsi="Times New Roman" w:cs="Times New Roman"/>
          <w:i/>
          <w:noProof/>
          <w:szCs w:val="24"/>
        </w:rPr>
        <w:t>ance</w:t>
      </w:r>
      <w:r w:rsidR="00107C45" w:rsidRPr="00993790">
        <w:rPr>
          <w:rFonts w:ascii="Times New Roman" w:hAnsi="Times New Roman" w:cs="Times New Roman"/>
          <w:i/>
          <w:noProof/>
          <w:szCs w:val="24"/>
        </w:rPr>
        <w:t>d</w:t>
      </w:r>
      <w:r w:rsidRPr="00993790">
        <w:rPr>
          <w:rFonts w:ascii="Times New Roman" w:hAnsi="Times New Roman" w:cs="Times New Roman"/>
          <w:i/>
          <w:noProof/>
          <w:szCs w:val="24"/>
        </w:rPr>
        <w:t xml:space="preserve"> Technol</w:t>
      </w:r>
      <w:r w:rsidR="00107C45" w:rsidRPr="00993790">
        <w:rPr>
          <w:rFonts w:ascii="Times New Roman" w:hAnsi="Times New Roman" w:cs="Times New Roman"/>
          <w:i/>
          <w:noProof/>
          <w:szCs w:val="24"/>
        </w:rPr>
        <w:t>ogies</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26</w:t>
      </w:r>
      <w:r w:rsidR="00017FD3" w:rsidRPr="00993790">
        <w:rPr>
          <w:rFonts w:ascii="Times New Roman" w:hAnsi="Times New Roman" w:cs="Times New Roman"/>
          <w:noProof/>
          <w:szCs w:val="24"/>
        </w:rPr>
        <w:t>(4)</w:t>
      </w:r>
      <w:r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w:t>
      </w:r>
      <w:r w:rsidRPr="00993790">
        <w:rPr>
          <w:rFonts w:ascii="Times New Roman" w:hAnsi="Times New Roman" w:cs="Times New Roman"/>
          <w:noProof/>
          <w:szCs w:val="24"/>
        </w:rPr>
        <w:t>308</w:t>
      </w:r>
      <w:r w:rsidR="000115B2">
        <w:rPr>
          <w:rFonts w:ascii="Times New Roman" w:hAnsi="Times New Roman" w:cs="Times New Roman"/>
          <w:noProof/>
          <w:szCs w:val="24"/>
        </w:rPr>
        <w:t>-</w:t>
      </w:r>
      <w:r w:rsidRPr="00993790">
        <w:rPr>
          <w:rFonts w:ascii="Times New Roman" w:hAnsi="Times New Roman" w:cs="Times New Roman"/>
          <w:noProof/>
          <w:szCs w:val="24"/>
        </w:rPr>
        <w:t>314.</w:t>
      </w:r>
    </w:p>
    <w:p w:rsidR="0016779F"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20. </w:t>
      </w:r>
      <w:r w:rsidRPr="00993790">
        <w:rPr>
          <w:rFonts w:ascii="Times New Roman" w:hAnsi="Times New Roman" w:cs="Times New Roman"/>
          <w:noProof/>
          <w:szCs w:val="24"/>
        </w:rPr>
        <w:tab/>
        <w:t>Bilott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E</w:t>
      </w:r>
      <w:r w:rsidR="00681FA0" w:rsidRPr="00993790">
        <w:rPr>
          <w:rFonts w:ascii="Times New Roman" w:hAnsi="Times New Roman" w:cs="Times New Roman"/>
          <w:noProof/>
          <w:szCs w:val="24"/>
        </w:rPr>
        <w:t>.</w:t>
      </w:r>
      <w:r w:rsidRPr="00993790">
        <w:rPr>
          <w:rFonts w:ascii="Times New Roman" w:hAnsi="Times New Roman" w:cs="Times New Roman"/>
          <w:noProof/>
          <w:szCs w:val="24"/>
        </w:rPr>
        <w:t>, Duquesne</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E</w:t>
      </w:r>
      <w:r w:rsidR="00681FA0"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Deng</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2014)</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In situ polymerised polyamide 6/sepiolite nanocomposites: Effect of different interphases. </w:t>
      </w:r>
      <w:r w:rsidRPr="00993790">
        <w:rPr>
          <w:rFonts w:ascii="Times New Roman" w:hAnsi="Times New Roman" w:cs="Times New Roman"/>
          <w:i/>
          <w:noProof/>
          <w:szCs w:val="24"/>
        </w:rPr>
        <w:t>Eur</w:t>
      </w:r>
      <w:r w:rsidR="00681FA0" w:rsidRPr="00993790">
        <w:rPr>
          <w:rFonts w:ascii="Times New Roman" w:hAnsi="Times New Roman" w:cs="Times New Roman"/>
          <w:i/>
          <w:noProof/>
          <w:szCs w:val="24"/>
        </w:rPr>
        <w:t>opean</w:t>
      </w:r>
      <w:r w:rsidRPr="00993790">
        <w:rPr>
          <w:rFonts w:ascii="Times New Roman" w:hAnsi="Times New Roman" w:cs="Times New Roman"/>
          <w:i/>
          <w:noProof/>
          <w:szCs w:val="24"/>
        </w:rPr>
        <w:t xml:space="preserve"> Polym</w:t>
      </w:r>
      <w:r w:rsidR="00681FA0"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J</w:t>
      </w:r>
      <w:r w:rsidR="00107C45" w:rsidRPr="00993790">
        <w:rPr>
          <w:rFonts w:ascii="Times New Roman" w:hAnsi="Times New Roman" w:cs="Times New Roman"/>
          <w:i/>
          <w:noProof/>
          <w:szCs w:val="24"/>
        </w:rPr>
        <w:t>ournal</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56</w:t>
      </w:r>
      <w:r w:rsidR="00017FD3" w:rsidRPr="00993790">
        <w:rPr>
          <w:rFonts w:ascii="Times New Roman" w:hAnsi="Times New Roman" w:cs="Times New Roman"/>
          <w:noProof/>
          <w:szCs w:val="24"/>
        </w:rPr>
        <w:t>(1)</w:t>
      </w:r>
      <w:r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w:t>
      </w:r>
      <w:r w:rsidRPr="00993790">
        <w:rPr>
          <w:rFonts w:ascii="Times New Roman" w:hAnsi="Times New Roman" w:cs="Times New Roman"/>
          <w:noProof/>
          <w:szCs w:val="24"/>
        </w:rPr>
        <w:t xml:space="preserve">131–139. </w:t>
      </w:r>
    </w:p>
    <w:p w:rsidR="00681FA0" w:rsidRPr="00993790" w:rsidRDefault="0016779F" w:rsidP="00681FA0">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21. </w:t>
      </w:r>
      <w:r w:rsidRPr="00993790">
        <w:rPr>
          <w:rFonts w:ascii="Times New Roman" w:hAnsi="Times New Roman" w:cs="Times New Roman"/>
          <w:noProof/>
          <w:szCs w:val="24"/>
        </w:rPr>
        <w:tab/>
        <w:t>Wang</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F, Tang</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Q</w:t>
      </w:r>
      <w:r w:rsidR="00681FA0" w:rsidRPr="00993790">
        <w:rPr>
          <w:rFonts w:ascii="Times New Roman" w:hAnsi="Times New Roman" w:cs="Times New Roman"/>
          <w:noProof/>
          <w:szCs w:val="24"/>
        </w:rPr>
        <w:t>.</w:t>
      </w:r>
      <w:r w:rsidRPr="00993790">
        <w:rPr>
          <w:rFonts w:ascii="Times New Roman" w:hAnsi="Times New Roman" w:cs="Times New Roman"/>
          <w:noProof/>
          <w:szCs w:val="24"/>
        </w:rPr>
        <w:t>G</w:t>
      </w:r>
      <w:r w:rsidR="00681FA0"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and </w:t>
      </w:r>
      <w:r w:rsidRPr="00993790">
        <w:rPr>
          <w:rFonts w:ascii="Times New Roman" w:hAnsi="Times New Roman" w:cs="Times New Roman"/>
          <w:noProof/>
          <w:szCs w:val="24"/>
        </w:rPr>
        <w:t>Chen</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C</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2013)</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Effect of Sepiolite Nanofibers on Properties of EPDM Nanocomposites. </w:t>
      </w:r>
      <w:r w:rsidRPr="00993790">
        <w:rPr>
          <w:rFonts w:ascii="Times New Roman" w:hAnsi="Times New Roman" w:cs="Times New Roman"/>
          <w:i/>
          <w:noProof/>
          <w:szCs w:val="24"/>
        </w:rPr>
        <w:t>Appl</w:t>
      </w:r>
      <w:r w:rsidR="00681FA0" w:rsidRPr="00993790">
        <w:rPr>
          <w:rFonts w:ascii="Times New Roman" w:hAnsi="Times New Roman" w:cs="Times New Roman"/>
          <w:i/>
          <w:noProof/>
          <w:szCs w:val="24"/>
        </w:rPr>
        <w:t>ied</w:t>
      </w:r>
      <w:r w:rsidRPr="00993790">
        <w:rPr>
          <w:rFonts w:ascii="Times New Roman" w:hAnsi="Times New Roman" w:cs="Times New Roman"/>
          <w:i/>
          <w:noProof/>
          <w:szCs w:val="24"/>
        </w:rPr>
        <w:t xml:space="preserve"> Mech</w:t>
      </w:r>
      <w:r w:rsidR="00681FA0" w:rsidRPr="00993790">
        <w:rPr>
          <w:rFonts w:ascii="Times New Roman" w:hAnsi="Times New Roman" w:cs="Times New Roman"/>
          <w:i/>
          <w:noProof/>
          <w:szCs w:val="24"/>
        </w:rPr>
        <w:t>anic</w:t>
      </w:r>
      <w:r w:rsidR="00017FD3" w:rsidRPr="00993790">
        <w:rPr>
          <w:rFonts w:ascii="Times New Roman" w:hAnsi="Times New Roman" w:cs="Times New Roman"/>
          <w:i/>
          <w:noProof/>
          <w:szCs w:val="24"/>
        </w:rPr>
        <w:t>s</w:t>
      </w:r>
      <w:r w:rsidR="00107C45" w:rsidRPr="00993790">
        <w:rPr>
          <w:rFonts w:ascii="Times New Roman" w:hAnsi="Times New Roman" w:cs="Times New Roman"/>
          <w:i/>
          <w:noProof/>
          <w:szCs w:val="24"/>
        </w:rPr>
        <w:t xml:space="preserve"> and </w:t>
      </w:r>
      <w:r w:rsidRPr="00993790">
        <w:rPr>
          <w:rFonts w:ascii="Times New Roman" w:hAnsi="Times New Roman" w:cs="Times New Roman"/>
          <w:i/>
          <w:noProof/>
          <w:szCs w:val="24"/>
        </w:rPr>
        <w:t>Mater</w:t>
      </w:r>
      <w:r w:rsidR="00681FA0" w:rsidRPr="00993790">
        <w:rPr>
          <w:rFonts w:ascii="Times New Roman" w:hAnsi="Times New Roman" w:cs="Times New Roman"/>
          <w:i/>
          <w:noProof/>
          <w:szCs w:val="24"/>
        </w:rPr>
        <w:t>ials</w:t>
      </w:r>
      <w:r w:rsidR="00107C45" w:rsidRPr="00993790">
        <w:rPr>
          <w:rFonts w:ascii="Times New Roman" w:hAnsi="Times New Roman" w:cs="Times New Roman"/>
          <w:noProof/>
          <w:szCs w:val="24"/>
        </w:rPr>
        <w:t>,</w:t>
      </w:r>
      <w:r w:rsidRPr="00993790">
        <w:rPr>
          <w:rFonts w:ascii="Times New Roman" w:hAnsi="Times New Roman" w:cs="Times New Roman"/>
          <w:noProof/>
          <w:szCs w:val="24"/>
        </w:rPr>
        <w:t xml:space="preserve"> 320:</w:t>
      </w:r>
      <w:r w:rsidR="009A469D" w:rsidRPr="00993790">
        <w:rPr>
          <w:rFonts w:ascii="Times New Roman" w:hAnsi="Times New Roman" w:cs="Times New Roman"/>
          <w:noProof/>
          <w:szCs w:val="24"/>
        </w:rPr>
        <w:t xml:space="preserve"> </w:t>
      </w:r>
      <w:r w:rsidRPr="00993790">
        <w:rPr>
          <w:rFonts w:ascii="Times New Roman" w:hAnsi="Times New Roman" w:cs="Times New Roman"/>
          <w:noProof/>
          <w:szCs w:val="24"/>
        </w:rPr>
        <w:t xml:space="preserve">595–598. </w:t>
      </w:r>
    </w:p>
    <w:p w:rsidR="0016779F" w:rsidRPr="00993790" w:rsidRDefault="0016779F" w:rsidP="00681FA0">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22. </w:t>
      </w:r>
      <w:r w:rsidRPr="00993790">
        <w:rPr>
          <w:rFonts w:ascii="Times New Roman" w:hAnsi="Times New Roman" w:cs="Times New Roman"/>
          <w:noProof/>
          <w:szCs w:val="24"/>
        </w:rPr>
        <w:tab/>
      </w:r>
      <w:r w:rsidR="000115B2" w:rsidRPr="00993790">
        <w:rPr>
          <w:rFonts w:ascii="Times New Roman" w:hAnsi="Times New Roman" w:cs="Times New Roman"/>
          <w:noProof/>
          <w:szCs w:val="24"/>
        </w:rPr>
        <w:t>America Society for Testing and Materials</w:t>
      </w:r>
      <w:r w:rsidR="00681FA0" w:rsidRPr="00993790">
        <w:rPr>
          <w:rFonts w:ascii="Times New Roman" w:hAnsi="Times New Roman" w:cs="Times New Roman"/>
          <w:noProof/>
          <w:szCs w:val="24"/>
        </w:rPr>
        <w:t xml:space="preserve"> (2010)</w:t>
      </w:r>
      <w:r w:rsidRPr="00993790">
        <w:rPr>
          <w:rFonts w:ascii="Times New Roman" w:hAnsi="Times New Roman" w:cs="Times New Roman"/>
          <w:noProof/>
          <w:szCs w:val="24"/>
        </w:rPr>
        <w:t>. Standard Test Method for Rate of Burning and/or Extent and Time of Burning of Plastics in Horizontal Position.</w:t>
      </w:r>
      <w:r w:rsidR="000115B2">
        <w:rPr>
          <w:rFonts w:ascii="Times New Roman" w:hAnsi="Times New Roman" w:cs="Times New Roman"/>
          <w:noProof/>
          <w:szCs w:val="24"/>
        </w:rPr>
        <w:t xml:space="preserve"> </w:t>
      </w:r>
      <w:r w:rsidR="000115B2" w:rsidRPr="00993790">
        <w:rPr>
          <w:rFonts w:ascii="Times New Roman" w:hAnsi="Times New Roman" w:cs="Times New Roman"/>
          <w:noProof/>
          <w:szCs w:val="24"/>
        </w:rPr>
        <w:t>ASTM D635-10</w:t>
      </w:r>
      <w:r w:rsidR="000115B2">
        <w:rPr>
          <w:rFonts w:ascii="Times New Roman" w:hAnsi="Times New Roman" w:cs="Times New Roman"/>
          <w:noProof/>
          <w:szCs w:val="24"/>
        </w:rPr>
        <w:t>.</w:t>
      </w:r>
    </w:p>
    <w:p w:rsidR="0016779F"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23. </w:t>
      </w:r>
      <w:r w:rsidRPr="00993790">
        <w:rPr>
          <w:rFonts w:ascii="Times New Roman" w:hAnsi="Times New Roman" w:cs="Times New Roman"/>
          <w:noProof/>
          <w:szCs w:val="24"/>
        </w:rPr>
        <w:tab/>
        <w:t>Bidsorkh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0115B2">
        <w:rPr>
          <w:rFonts w:ascii="Times New Roman" w:hAnsi="Times New Roman" w:cs="Times New Roman"/>
          <w:noProof/>
          <w:szCs w:val="24"/>
        </w:rPr>
        <w:t xml:space="preserve"> </w:t>
      </w:r>
      <w:bookmarkStart w:id="0" w:name="_GoBack"/>
      <w:bookmarkEnd w:id="0"/>
      <w:r w:rsidRPr="00993790">
        <w:rPr>
          <w:rFonts w:ascii="Times New Roman" w:hAnsi="Times New Roman" w:cs="Times New Roman"/>
          <w:noProof/>
          <w:szCs w:val="24"/>
        </w:rPr>
        <w:t>C., Adelni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9A469D"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Naderi</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N. (2015)</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Ethylene vinyl acetate copolymer nanocomposites based on (un)modified sepiolite: Flame retardancy, thermal, and mechanical properties.</w:t>
      </w:r>
      <w:r w:rsidR="000115B2">
        <w:rPr>
          <w:rFonts w:ascii="Times New Roman" w:hAnsi="Times New Roman" w:cs="Times New Roman"/>
          <w:noProof/>
          <w:szCs w:val="24"/>
        </w:rPr>
        <w:t xml:space="preserve"> </w:t>
      </w:r>
      <w:r w:rsidRPr="00993790">
        <w:rPr>
          <w:rFonts w:ascii="Times New Roman" w:hAnsi="Times New Roman" w:cs="Times New Roman"/>
          <w:i/>
          <w:noProof/>
          <w:szCs w:val="24"/>
        </w:rPr>
        <w:t>Polym</w:t>
      </w:r>
      <w:r w:rsidR="00107C45" w:rsidRPr="00993790">
        <w:rPr>
          <w:rFonts w:ascii="Times New Roman" w:hAnsi="Times New Roman" w:cs="Times New Roman"/>
          <w:i/>
          <w:noProof/>
          <w:szCs w:val="24"/>
        </w:rPr>
        <w:t>er</w:t>
      </w:r>
      <w:r w:rsidRPr="00993790">
        <w:rPr>
          <w:rFonts w:ascii="Times New Roman" w:hAnsi="Times New Roman" w:cs="Times New Roman"/>
          <w:i/>
          <w:noProof/>
          <w:szCs w:val="24"/>
        </w:rPr>
        <w:t xml:space="preserve"> Compos</w:t>
      </w:r>
      <w:r w:rsidR="00681FA0" w:rsidRPr="00993790">
        <w:rPr>
          <w:rFonts w:ascii="Times New Roman" w:hAnsi="Times New Roman" w:cs="Times New Roman"/>
          <w:i/>
          <w:noProof/>
          <w:szCs w:val="24"/>
        </w:rPr>
        <w:t>ites</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w:t>
      </w:r>
      <w:r w:rsidR="009A469D" w:rsidRPr="00993790">
        <w:rPr>
          <w:rFonts w:ascii="Times New Roman" w:hAnsi="Times New Roman" w:cs="Times New Roman"/>
          <w:noProof/>
          <w:szCs w:val="24"/>
        </w:rPr>
        <w:t>38(7): 1302-1310</w:t>
      </w:r>
      <w:r w:rsidRPr="00993790">
        <w:rPr>
          <w:rFonts w:ascii="Times New Roman" w:hAnsi="Times New Roman" w:cs="Times New Roman"/>
          <w:noProof/>
          <w:szCs w:val="24"/>
        </w:rPr>
        <w:t xml:space="preserve">. </w:t>
      </w:r>
    </w:p>
    <w:p w:rsidR="00681FA0" w:rsidRPr="00993790" w:rsidRDefault="0016779F" w:rsidP="0016779F">
      <w:pPr>
        <w:adjustRightInd w:val="0"/>
        <w:ind w:left="426" w:hanging="426"/>
        <w:rPr>
          <w:rFonts w:ascii="Times New Roman" w:hAnsi="Times New Roman" w:cs="Times New Roman"/>
          <w:noProof/>
          <w:szCs w:val="24"/>
        </w:rPr>
      </w:pPr>
      <w:r w:rsidRPr="00993790">
        <w:rPr>
          <w:rFonts w:ascii="Times New Roman" w:hAnsi="Times New Roman" w:cs="Times New Roman"/>
          <w:noProof/>
          <w:szCs w:val="24"/>
        </w:rPr>
        <w:t xml:space="preserve">24. </w:t>
      </w:r>
      <w:r w:rsidRPr="00993790">
        <w:rPr>
          <w:rFonts w:ascii="Times New Roman" w:hAnsi="Times New Roman" w:cs="Times New Roman"/>
          <w:noProof/>
          <w:szCs w:val="24"/>
        </w:rPr>
        <w:tab/>
        <w:t>Chen</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 Zheng</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M., Sun</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H.</w:t>
      </w:r>
      <w:r w:rsidR="009A469D" w:rsidRPr="00993790">
        <w:rPr>
          <w:rFonts w:ascii="Times New Roman" w:hAnsi="Times New Roman" w:cs="Times New Roman"/>
          <w:noProof/>
          <w:szCs w:val="24"/>
        </w:rPr>
        <w:t xml:space="preserve"> and</w:t>
      </w:r>
      <w:r w:rsidRPr="00993790">
        <w:rPr>
          <w:rFonts w:ascii="Times New Roman" w:hAnsi="Times New Roman" w:cs="Times New Roman"/>
          <w:noProof/>
          <w:szCs w:val="24"/>
        </w:rPr>
        <w:t xml:space="preserve"> Jia</w:t>
      </w:r>
      <w:r w:rsidR="00531E6A" w:rsidRPr="00993790">
        <w:rPr>
          <w:rFonts w:ascii="Times New Roman" w:hAnsi="Times New Roman" w:cs="Times New Roman"/>
          <w:noProof/>
          <w:szCs w:val="24"/>
        </w:rPr>
        <w:t>,</w:t>
      </w:r>
      <w:r w:rsidRPr="00993790">
        <w:rPr>
          <w:rFonts w:ascii="Times New Roman" w:hAnsi="Times New Roman" w:cs="Times New Roman"/>
          <w:noProof/>
          <w:szCs w:val="24"/>
        </w:rPr>
        <w:t xml:space="preserve"> Q. (2007). Characterization and properties of sepiolite/polyurethane nanocomposites. </w:t>
      </w:r>
      <w:r w:rsidRPr="00993790">
        <w:rPr>
          <w:rFonts w:ascii="Times New Roman" w:hAnsi="Times New Roman" w:cs="Times New Roman"/>
          <w:i/>
          <w:noProof/>
          <w:szCs w:val="24"/>
        </w:rPr>
        <w:t>Materials Science Engineering</w:t>
      </w:r>
      <w:r w:rsidR="00107C45" w:rsidRPr="00993790">
        <w:rPr>
          <w:rFonts w:ascii="Times New Roman" w:hAnsi="Times New Roman" w:cs="Times New Roman"/>
          <w:i/>
          <w:noProof/>
          <w:szCs w:val="24"/>
        </w:rPr>
        <w:t>:</w:t>
      </w:r>
      <w:r w:rsidRPr="00993790">
        <w:rPr>
          <w:rFonts w:ascii="Times New Roman" w:hAnsi="Times New Roman" w:cs="Times New Roman"/>
          <w:i/>
          <w:noProof/>
          <w:szCs w:val="24"/>
        </w:rPr>
        <w:t>A</w:t>
      </w:r>
      <w:r w:rsidR="00681FA0" w:rsidRPr="00993790">
        <w:rPr>
          <w:rFonts w:ascii="Times New Roman" w:hAnsi="Times New Roman" w:cs="Times New Roman"/>
          <w:noProof/>
          <w:szCs w:val="24"/>
        </w:rPr>
        <w:t>,</w:t>
      </w:r>
      <w:r w:rsidRPr="00993790">
        <w:rPr>
          <w:rFonts w:ascii="Times New Roman" w:hAnsi="Times New Roman" w:cs="Times New Roman"/>
          <w:noProof/>
          <w:szCs w:val="24"/>
        </w:rPr>
        <w:t xml:space="preserve"> 445–446</w:t>
      </w:r>
      <w:r w:rsidR="00531E6A" w:rsidRPr="00993790">
        <w:rPr>
          <w:rFonts w:ascii="Times New Roman" w:hAnsi="Times New Roman" w:cs="Times New Roman"/>
          <w:noProof/>
          <w:szCs w:val="24"/>
        </w:rPr>
        <w:t xml:space="preserve"> (25)</w:t>
      </w:r>
      <w:r w:rsidRPr="00993790">
        <w:rPr>
          <w:rFonts w:ascii="Times New Roman" w:hAnsi="Times New Roman" w:cs="Times New Roman"/>
          <w:noProof/>
          <w:szCs w:val="24"/>
        </w:rPr>
        <w:t>:</w:t>
      </w:r>
      <w:r w:rsidR="009A469D" w:rsidRPr="00993790">
        <w:rPr>
          <w:rFonts w:ascii="Times New Roman" w:hAnsi="Times New Roman" w:cs="Times New Roman"/>
          <w:noProof/>
          <w:szCs w:val="24"/>
        </w:rPr>
        <w:t xml:space="preserve"> </w:t>
      </w:r>
      <w:r w:rsidR="0041634D" w:rsidRPr="00993790">
        <w:rPr>
          <w:rFonts w:ascii="Times New Roman" w:hAnsi="Times New Roman" w:cs="Times New Roman"/>
          <w:noProof/>
          <w:szCs w:val="24"/>
        </w:rPr>
        <w:t>725</w:t>
      </w:r>
      <w:r w:rsidR="000115B2">
        <w:rPr>
          <w:rFonts w:ascii="Times New Roman" w:hAnsi="Times New Roman" w:cs="Times New Roman"/>
          <w:noProof/>
          <w:szCs w:val="24"/>
        </w:rPr>
        <w:t>-</w:t>
      </w:r>
      <w:r w:rsidR="0041634D" w:rsidRPr="00993790">
        <w:rPr>
          <w:rFonts w:ascii="Times New Roman" w:hAnsi="Times New Roman" w:cs="Times New Roman"/>
          <w:noProof/>
          <w:szCs w:val="24"/>
        </w:rPr>
        <w:t>730.</w:t>
      </w:r>
      <w:r w:rsidRPr="00993790">
        <w:rPr>
          <w:rFonts w:ascii="Times New Roman" w:hAnsi="Times New Roman" w:cs="Times New Roman"/>
          <w:noProof/>
          <w:szCs w:val="24"/>
        </w:rPr>
        <w:tab/>
      </w:r>
    </w:p>
    <w:p w:rsidR="0016779F" w:rsidRPr="00993790" w:rsidRDefault="00681FA0" w:rsidP="0016779F">
      <w:pPr>
        <w:adjustRightInd w:val="0"/>
        <w:ind w:left="426" w:hanging="426"/>
        <w:rPr>
          <w:rFonts w:ascii="Times New Roman" w:hAnsi="Times New Roman" w:cs="Times New Roman"/>
          <w:noProof/>
        </w:rPr>
      </w:pPr>
      <w:r w:rsidRPr="00993790">
        <w:rPr>
          <w:rFonts w:ascii="Times New Roman" w:hAnsi="Times New Roman" w:cs="Times New Roman"/>
          <w:noProof/>
          <w:szCs w:val="24"/>
        </w:rPr>
        <w:t>25.</w:t>
      </w:r>
      <w:r w:rsidRPr="00993790">
        <w:rPr>
          <w:rFonts w:ascii="Times New Roman" w:hAnsi="Times New Roman" w:cs="Times New Roman"/>
          <w:noProof/>
          <w:szCs w:val="24"/>
        </w:rPr>
        <w:tab/>
      </w:r>
      <w:r w:rsidR="0016779F" w:rsidRPr="00993790">
        <w:rPr>
          <w:rFonts w:ascii="Times New Roman" w:hAnsi="Times New Roman" w:cs="Times New Roman"/>
          <w:noProof/>
          <w:szCs w:val="24"/>
        </w:rPr>
        <w:t>Munusamy</w:t>
      </w:r>
      <w:r w:rsidR="00531E6A" w:rsidRPr="00993790">
        <w:rPr>
          <w:rFonts w:ascii="Times New Roman" w:hAnsi="Times New Roman" w:cs="Times New Roman"/>
          <w:noProof/>
          <w:szCs w:val="24"/>
        </w:rPr>
        <w:t>,</w:t>
      </w:r>
      <w:r w:rsidR="0016779F" w:rsidRPr="00993790">
        <w:rPr>
          <w:rFonts w:ascii="Times New Roman" w:hAnsi="Times New Roman" w:cs="Times New Roman"/>
          <w:noProof/>
          <w:szCs w:val="24"/>
        </w:rPr>
        <w:t xml:space="preserve"> Y., Ismail</w:t>
      </w:r>
      <w:r w:rsidR="00531E6A" w:rsidRPr="00993790">
        <w:rPr>
          <w:rFonts w:ascii="Times New Roman" w:hAnsi="Times New Roman" w:cs="Times New Roman"/>
          <w:noProof/>
          <w:szCs w:val="24"/>
        </w:rPr>
        <w:t>,</w:t>
      </w:r>
      <w:r w:rsidR="0016779F" w:rsidRPr="00993790">
        <w:rPr>
          <w:rFonts w:ascii="Times New Roman" w:hAnsi="Times New Roman" w:cs="Times New Roman"/>
          <w:noProof/>
          <w:szCs w:val="24"/>
        </w:rPr>
        <w:t xml:space="preserve"> H., Mariatti</w:t>
      </w:r>
      <w:r w:rsidR="00531E6A" w:rsidRPr="00993790">
        <w:rPr>
          <w:rFonts w:ascii="Times New Roman" w:hAnsi="Times New Roman" w:cs="Times New Roman"/>
          <w:noProof/>
          <w:szCs w:val="24"/>
        </w:rPr>
        <w:t>,</w:t>
      </w:r>
      <w:r w:rsidR="0016779F" w:rsidRPr="00993790">
        <w:rPr>
          <w:rFonts w:ascii="Times New Roman" w:hAnsi="Times New Roman" w:cs="Times New Roman"/>
          <w:noProof/>
          <w:szCs w:val="24"/>
        </w:rPr>
        <w:t xml:space="preserve"> M.</w:t>
      </w:r>
      <w:r w:rsidR="009A469D" w:rsidRPr="00993790">
        <w:rPr>
          <w:rFonts w:ascii="Times New Roman" w:hAnsi="Times New Roman" w:cs="Times New Roman"/>
          <w:noProof/>
          <w:szCs w:val="24"/>
        </w:rPr>
        <w:t xml:space="preserve"> and</w:t>
      </w:r>
      <w:r w:rsidR="0016779F" w:rsidRPr="00993790">
        <w:rPr>
          <w:rFonts w:ascii="Times New Roman" w:hAnsi="Times New Roman" w:cs="Times New Roman"/>
          <w:noProof/>
          <w:szCs w:val="24"/>
        </w:rPr>
        <w:t xml:space="preserve"> Ratnam</w:t>
      </w:r>
      <w:r w:rsidR="00531E6A" w:rsidRPr="00993790">
        <w:rPr>
          <w:rFonts w:ascii="Times New Roman" w:hAnsi="Times New Roman" w:cs="Times New Roman"/>
          <w:noProof/>
          <w:szCs w:val="24"/>
        </w:rPr>
        <w:t>,</w:t>
      </w:r>
      <w:r w:rsidR="0016779F" w:rsidRPr="00993790">
        <w:rPr>
          <w:rFonts w:ascii="Times New Roman" w:hAnsi="Times New Roman" w:cs="Times New Roman"/>
          <w:noProof/>
          <w:szCs w:val="24"/>
        </w:rPr>
        <w:t xml:space="preserve"> C.</w:t>
      </w:r>
      <w:r w:rsidR="000115B2">
        <w:rPr>
          <w:rFonts w:ascii="Times New Roman" w:hAnsi="Times New Roman" w:cs="Times New Roman"/>
          <w:noProof/>
          <w:szCs w:val="24"/>
        </w:rPr>
        <w:t xml:space="preserve"> </w:t>
      </w:r>
      <w:r w:rsidR="0016779F" w:rsidRPr="00993790">
        <w:rPr>
          <w:rFonts w:ascii="Times New Roman" w:hAnsi="Times New Roman" w:cs="Times New Roman"/>
          <w:noProof/>
          <w:szCs w:val="24"/>
        </w:rPr>
        <w:t>T. (2009). Effects of different preparation methods on the properties of poly[ethylene-co-(vinyl acetate)]/(Standard Malaysian natural rubber)/organoclay nanocomposites.</w:t>
      </w:r>
      <w:r w:rsidR="006D2B78" w:rsidRPr="00993790">
        <w:rPr>
          <w:rFonts w:ascii="Times New Roman" w:hAnsi="Times New Roman" w:cs="Times New Roman"/>
          <w:i/>
          <w:noProof/>
          <w:szCs w:val="24"/>
        </w:rPr>
        <w:t xml:space="preserve"> Journal of Vinyl Additive and</w:t>
      </w:r>
      <w:r w:rsidR="0016779F" w:rsidRPr="00993790">
        <w:rPr>
          <w:rFonts w:ascii="Times New Roman" w:hAnsi="Times New Roman" w:cs="Times New Roman"/>
          <w:i/>
          <w:noProof/>
          <w:szCs w:val="24"/>
        </w:rPr>
        <w:t xml:space="preserve"> Technology</w:t>
      </w:r>
      <w:r w:rsidR="00107C45" w:rsidRPr="00993790">
        <w:rPr>
          <w:rFonts w:ascii="Times New Roman" w:hAnsi="Times New Roman" w:cs="Times New Roman"/>
          <w:noProof/>
          <w:szCs w:val="24"/>
        </w:rPr>
        <w:t>,</w:t>
      </w:r>
      <w:r w:rsidR="0016779F" w:rsidRPr="00993790">
        <w:rPr>
          <w:rFonts w:ascii="Times New Roman" w:hAnsi="Times New Roman" w:cs="Times New Roman"/>
          <w:noProof/>
          <w:szCs w:val="24"/>
        </w:rPr>
        <w:t xml:space="preserve"> 15:</w:t>
      </w:r>
      <w:r w:rsidR="009A469D" w:rsidRPr="00993790">
        <w:rPr>
          <w:rFonts w:ascii="Times New Roman" w:hAnsi="Times New Roman" w:cs="Times New Roman"/>
          <w:noProof/>
          <w:szCs w:val="24"/>
        </w:rPr>
        <w:t xml:space="preserve"> </w:t>
      </w:r>
      <w:r w:rsidR="0016779F" w:rsidRPr="00993790">
        <w:rPr>
          <w:rFonts w:ascii="Times New Roman" w:hAnsi="Times New Roman" w:cs="Times New Roman"/>
          <w:noProof/>
          <w:szCs w:val="24"/>
        </w:rPr>
        <w:t>244</w:t>
      </w:r>
      <w:r w:rsidR="000115B2">
        <w:rPr>
          <w:rFonts w:ascii="Times New Roman" w:hAnsi="Times New Roman" w:cs="Times New Roman"/>
          <w:noProof/>
          <w:szCs w:val="24"/>
        </w:rPr>
        <w:t>-</w:t>
      </w:r>
      <w:r w:rsidR="0016779F" w:rsidRPr="00993790">
        <w:rPr>
          <w:rFonts w:ascii="Times New Roman" w:hAnsi="Times New Roman" w:cs="Times New Roman"/>
          <w:noProof/>
          <w:szCs w:val="24"/>
        </w:rPr>
        <w:t xml:space="preserve">251. </w:t>
      </w:r>
    </w:p>
    <w:p w:rsidR="004E5EE2" w:rsidRPr="00993790" w:rsidRDefault="0016779F" w:rsidP="006D2B78">
      <w:pPr>
        <w:pStyle w:val="ListParagraph"/>
        <w:ind w:left="360"/>
        <w:outlineLvl w:val="0"/>
        <w:rPr>
          <w:rFonts w:ascii="Times New Roman" w:hAnsi="Times New Roman" w:cs="Times New Roman"/>
          <w:b/>
          <w:sz w:val="24"/>
        </w:rPr>
      </w:pPr>
      <w:r w:rsidRPr="00993790">
        <w:rPr>
          <w:rFonts w:ascii="Times New Roman" w:hAnsi="Times New Roman" w:cs="Times New Roman"/>
          <w:szCs w:val="20"/>
        </w:rPr>
        <w:fldChar w:fldCharType="end"/>
      </w:r>
      <w:r w:rsidR="006D2B78" w:rsidRPr="00993790">
        <w:rPr>
          <w:rFonts w:ascii="Times New Roman" w:hAnsi="Times New Roman" w:cs="Times New Roman"/>
          <w:b/>
          <w:sz w:val="24"/>
        </w:rPr>
        <w:t xml:space="preserve"> </w:t>
      </w:r>
    </w:p>
    <w:sectPr w:rsidR="004E5EE2" w:rsidRPr="00993790" w:rsidSect="00F4378D">
      <w:footerReference w:type="default" r:id="rId11"/>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28B3" w:rsidRDefault="008528B3" w:rsidP="006B61BE">
      <w:r>
        <w:separator/>
      </w:r>
    </w:p>
  </w:endnote>
  <w:endnote w:type="continuationSeparator" w:id="0">
    <w:p w:rsidR="008528B3" w:rsidRDefault="008528B3"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11F5" w:rsidRDefault="009411F5">
    <w:pPr>
      <w:pStyle w:val="Footer"/>
      <w:jc w:val="right"/>
    </w:pPr>
  </w:p>
  <w:p w:rsidR="009411F5" w:rsidRDefault="00941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28B3" w:rsidRDefault="008528B3" w:rsidP="006B61BE">
      <w:r>
        <w:separator/>
      </w:r>
    </w:p>
  </w:footnote>
  <w:footnote w:type="continuationSeparator" w:id="0">
    <w:p w:rsidR="008528B3" w:rsidRDefault="008528B3"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43F78"/>
    <w:multiLevelType w:val="multilevel"/>
    <w:tmpl w:val="92F68B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MxB2IDY0sLAwNjUyUdpeDU4uLM/DyQAkPDWgANp2pFLQAAAA=="/>
  </w:docVars>
  <w:rsids>
    <w:rsidRoot w:val="00785CA6"/>
    <w:rsid w:val="00005F16"/>
    <w:rsid w:val="000115B2"/>
    <w:rsid w:val="00012756"/>
    <w:rsid w:val="00013CA0"/>
    <w:rsid w:val="00017FD3"/>
    <w:rsid w:val="000207CB"/>
    <w:rsid w:val="00022CA8"/>
    <w:rsid w:val="00025A6E"/>
    <w:rsid w:val="00070D4B"/>
    <w:rsid w:val="0009027E"/>
    <w:rsid w:val="000C6DB1"/>
    <w:rsid w:val="000D1DE0"/>
    <w:rsid w:val="00107C45"/>
    <w:rsid w:val="001304DD"/>
    <w:rsid w:val="0016779F"/>
    <w:rsid w:val="001871B4"/>
    <w:rsid w:val="001A2DDC"/>
    <w:rsid w:val="001C5432"/>
    <w:rsid w:val="0020217D"/>
    <w:rsid w:val="00230D47"/>
    <w:rsid w:val="00271FC5"/>
    <w:rsid w:val="00272BA1"/>
    <w:rsid w:val="002A2A56"/>
    <w:rsid w:val="002B352D"/>
    <w:rsid w:val="002D69DC"/>
    <w:rsid w:val="003106C6"/>
    <w:rsid w:val="00313DAA"/>
    <w:rsid w:val="00324132"/>
    <w:rsid w:val="00330D8E"/>
    <w:rsid w:val="00393271"/>
    <w:rsid w:val="003A250D"/>
    <w:rsid w:val="003A2A26"/>
    <w:rsid w:val="003A6234"/>
    <w:rsid w:val="003C69A7"/>
    <w:rsid w:val="003D2192"/>
    <w:rsid w:val="003F17AA"/>
    <w:rsid w:val="003F3701"/>
    <w:rsid w:val="00414563"/>
    <w:rsid w:val="0041634D"/>
    <w:rsid w:val="00430828"/>
    <w:rsid w:val="004453ED"/>
    <w:rsid w:val="0045549B"/>
    <w:rsid w:val="00461D12"/>
    <w:rsid w:val="0046384C"/>
    <w:rsid w:val="00487180"/>
    <w:rsid w:val="004B761C"/>
    <w:rsid w:val="004B7A76"/>
    <w:rsid w:val="004E5EE2"/>
    <w:rsid w:val="004F63E8"/>
    <w:rsid w:val="00531E6A"/>
    <w:rsid w:val="0053241B"/>
    <w:rsid w:val="00587455"/>
    <w:rsid w:val="005B30BB"/>
    <w:rsid w:val="005B64EA"/>
    <w:rsid w:val="005F620A"/>
    <w:rsid w:val="005F6222"/>
    <w:rsid w:val="0060418B"/>
    <w:rsid w:val="00630223"/>
    <w:rsid w:val="0066186E"/>
    <w:rsid w:val="006752F3"/>
    <w:rsid w:val="00681FA0"/>
    <w:rsid w:val="00685C81"/>
    <w:rsid w:val="006B61BE"/>
    <w:rsid w:val="006C47D8"/>
    <w:rsid w:val="006D2B78"/>
    <w:rsid w:val="00713919"/>
    <w:rsid w:val="00747021"/>
    <w:rsid w:val="00763E99"/>
    <w:rsid w:val="0077276F"/>
    <w:rsid w:val="00785CA6"/>
    <w:rsid w:val="007D4CC3"/>
    <w:rsid w:val="007D59D0"/>
    <w:rsid w:val="007F3370"/>
    <w:rsid w:val="00822F45"/>
    <w:rsid w:val="0082319D"/>
    <w:rsid w:val="00826A0E"/>
    <w:rsid w:val="00835320"/>
    <w:rsid w:val="008528B3"/>
    <w:rsid w:val="00855B26"/>
    <w:rsid w:val="00870BB9"/>
    <w:rsid w:val="008812C6"/>
    <w:rsid w:val="00893C65"/>
    <w:rsid w:val="009411F5"/>
    <w:rsid w:val="00984EFA"/>
    <w:rsid w:val="00993790"/>
    <w:rsid w:val="009A35A2"/>
    <w:rsid w:val="009A469D"/>
    <w:rsid w:val="009C4E07"/>
    <w:rsid w:val="00A04AAF"/>
    <w:rsid w:val="00A05806"/>
    <w:rsid w:val="00A07FAB"/>
    <w:rsid w:val="00A2113F"/>
    <w:rsid w:val="00A415C1"/>
    <w:rsid w:val="00A723ED"/>
    <w:rsid w:val="00AA0746"/>
    <w:rsid w:val="00AF2E72"/>
    <w:rsid w:val="00B75C76"/>
    <w:rsid w:val="00BC0F03"/>
    <w:rsid w:val="00BC6A44"/>
    <w:rsid w:val="00BD1340"/>
    <w:rsid w:val="00BD1D2E"/>
    <w:rsid w:val="00BE0DCF"/>
    <w:rsid w:val="00BF08E1"/>
    <w:rsid w:val="00C27F48"/>
    <w:rsid w:val="00C320DB"/>
    <w:rsid w:val="00C4362B"/>
    <w:rsid w:val="00C94435"/>
    <w:rsid w:val="00CC3BBA"/>
    <w:rsid w:val="00CC5F2F"/>
    <w:rsid w:val="00D02187"/>
    <w:rsid w:val="00D75333"/>
    <w:rsid w:val="00DA6A81"/>
    <w:rsid w:val="00DB2324"/>
    <w:rsid w:val="00DE73D6"/>
    <w:rsid w:val="00E1165B"/>
    <w:rsid w:val="00E12167"/>
    <w:rsid w:val="00E22DDF"/>
    <w:rsid w:val="00E278E1"/>
    <w:rsid w:val="00E448ED"/>
    <w:rsid w:val="00E6397C"/>
    <w:rsid w:val="00EB5375"/>
    <w:rsid w:val="00EE34A9"/>
    <w:rsid w:val="00EE508E"/>
    <w:rsid w:val="00F32069"/>
    <w:rsid w:val="00F4378D"/>
    <w:rsid w:val="00F52991"/>
    <w:rsid w:val="00F87187"/>
    <w:rsid w:val="00F95422"/>
    <w:rsid w:val="00FF39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2EE459E8"/>
  <w15:docId w15:val="{83482786-53A6-4ED4-9D57-431010452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E1165B"/>
    <w:pPr>
      <w:keepNext/>
      <w:keepLines/>
      <w:widowControl/>
      <w:numPr>
        <w:numId w:val="2"/>
      </w:numPr>
      <w:wordWrap/>
      <w:autoSpaceDE/>
      <w:autoSpaceDN/>
      <w:spacing w:before="100" w:beforeAutospacing="1" w:after="100" w:afterAutospacing="1" w:line="360" w:lineRule="auto"/>
      <w:outlineLvl w:val="0"/>
    </w:pPr>
    <w:rPr>
      <w:rFonts w:ascii="Times New Roman" w:eastAsiaTheme="majorEastAsia" w:hAnsi="Times New Roman" w:cstheme="majorBidi"/>
      <w:b/>
      <w:bCs/>
      <w:kern w:val="0"/>
      <w:sz w:val="24"/>
      <w:szCs w:val="28"/>
      <w:lang w:eastAsia="en-US"/>
    </w:rPr>
  </w:style>
  <w:style w:type="paragraph" w:styleId="Heading2">
    <w:name w:val="heading 2"/>
    <w:basedOn w:val="Normal"/>
    <w:next w:val="Normal"/>
    <w:link w:val="Heading2Char"/>
    <w:uiPriority w:val="9"/>
    <w:semiHidden/>
    <w:unhideWhenUsed/>
    <w:qFormat/>
    <w:rsid w:val="00E1165B"/>
    <w:pPr>
      <w:keepNext/>
      <w:keepLines/>
      <w:widowControl/>
      <w:numPr>
        <w:ilvl w:val="1"/>
        <w:numId w:val="2"/>
      </w:numPr>
      <w:wordWrap/>
      <w:autoSpaceDE/>
      <w:autoSpaceDN/>
      <w:spacing w:before="100" w:beforeAutospacing="1" w:after="100" w:afterAutospacing="1" w:line="360" w:lineRule="auto"/>
      <w:outlineLvl w:val="1"/>
    </w:pPr>
    <w:rPr>
      <w:rFonts w:ascii="Times New Roman" w:eastAsiaTheme="majorEastAsia" w:hAnsi="Times New Roman" w:cstheme="majorBidi"/>
      <w:bCs/>
      <w:kern w:val="0"/>
      <w:sz w:val="24"/>
      <w:szCs w:val="26"/>
      <w:lang w:eastAsia="en-US"/>
    </w:rPr>
  </w:style>
  <w:style w:type="paragraph" w:styleId="Heading3">
    <w:name w:val="heading 3"/>
    <w:basedOn w:val="Normal"/>
    <w:next w:val="Normal"/>
    <w:link w:val="Heading3Char"/>
    <w:uiPriority w:val="9"/>
    <w:semiHidden/>
    <w:unhideWhenUsed/>
    <w:qFormat/>
    <w:rsid w:val="00E1165B"/>
    <w:pPr>
      <w:keepNext/>
      <w:keepLines/>
      <w:widowControl/>
      <w:numPr>
        <w:ilvl w:val="2"/>
        <w:numId w:val="2"/>
      </w:numPr>
      <w:wordWrap/>
      <w:autoSpaceDE/>
      <w:autoSpaceDN/>
      <w:spacing w:before="100" w:beforeAutospacing="1" w:after="100" w:afterAutospacing="1" w:line="360" w:lineRule="auto"/>
      <w:outlineLvl w:val="2"/>
    </w:pPr>
    <w:rPr>
      <w:rFonts w:ascii="Times New Roman" w:eastAsiaTheme="majorEastAsia" w:hAnsi="Times New Roman" w:cstheme="majorBidi"/>
      <w:bCs/>
      <w:kern w:val="0"/>
      <w:sz w:val="24"/>
      <w:lang w:eastAsia="en-US"/>
    </w:rPr>
  </w:style>
  <w:style w:type="paragraph" w:styleId="Heading4">
    <w:name w:val="heading 4"/>
    <w:basedOn w:val="Normal"/>
    <w:next w:val="Normal"/>
    <w:link w:val="Heading4Char"/>
    <w:uiPriority w:val="9"/>
    <w:semiHidden/>
    <w:unhideWhenUsed/>
    <w:qFormat/>
    <w:rsid w:val="00E1165B"/>
    <w:pPr>
      <w:keepNext/>
      <w:keepLines/>
      <w:widowControl/>
      <w:numPr>
        <w:ilvl w:val="3"/>
        <w:numId w:val="2"/>
      </w:numPr>
      <w:wordWrap/>
      <w:autoSpaceDE/>
      <w:autoSpaceDN/>
      <w:spacing w:before="100" w:beforeAutospacing="1" w:after="100" w:afterAutospacing="1" w:line="360" w:lineRule="auto"/>
      <w:outlineLvl w:val="3"/>
    </w:pPr>
    <w:rPr>
      <w:rFonts w:asciiTheme="majorHAnsi" w:eastAsiaTheme="majorEastAsia" w:hAnsiTheme="majorHAnsi" w:cstheme="majorBidi"/>
      <w:b/>
      <w:bCs/>
      <w:i/>
      <w:iCs/>
      <w:color w:val="4F81BD" w:themeColor="accent1"/>
      <w:kern w:val="0"/>
      <w:sz w:val="24"/>
      <w:lang w:eastAsia="en-US"/>
    </w:rPr>
  </w:style>
  <w:style w:type="paragraph" w:styleId="Heading5">
    <w:name w:val="heading 5"/>
    <w:basedOn w:val="Normal"/>
    <w:next w:val="Normal"/>
    <w:link w:val="Heading5Char"/>
    <w:uiPriority w:val="9"/>
    <w:semiHidden/>
    <w:unhideWhenUsed/>
    <w:qFormat/>
    <w:rsid w:val="00E1165B"/>
    <w:pPr>
      <w:keepNext/>
      <w:keepLines/>
      <w:widowControl/>
      <w:numPr>
        <w:ilvl w:val="4"/>
        <w:numId w:val="2"/>
      </w:numPr>
      <w:wordWrap/>
      <w:autoSpaceDE/>
      <w:autoSpaceDN/>
      <w:spacing w:before="100" w:beforeAutospacing="1" w:after="100" w:afterAutospacing="1" w:line="360" w:lineRule="auto"/>
      <w:outlineLvl w:val="4"/>
    </w:pPr>
    <w:rPr>
      <w:rFonts w:asciiTheme="majorHAnsi" w:eastAsiaTheme="majorEastAsia" w:hAnsiTheme="majorHAnsi" w:cstheme="majorBidi"/>
      <w:color w:val="243F60" w:themeColor="accent1" w:themeShade="7F"/>
      <w:kern w:val="0"/>
      <w:sz w:val="24"/>
      <w:lang w:eastAsia="en-US"/>
    </w:rPr>
  </w:style>
  <w:style w:type="paragraph" w:styleId="Heading6">
    <w:name w:val="heading 6"/>
    <w:basedOn w:val="Normal"/>
    <w:next w:val="Normal"/>
    <w:link w:val="Heading6Char"/>
    <w:uiPriority w:val="9"/>
    <w:semiHidden/>
    <w:unhideWhenUsed/>
    <w:qFormat/>
    <w:rsid w:val="00E1165B"/>
    <w:pPr>
      <w:keepNext/>
      <w:keepLines/>
      <w:widowControl/>
      <w:numPr>
        <w:ilvl w:val="5"/>
        <w:numId w:val="2"/>
      </w:numPr>
      <w:wordWrap/>
      <w:autoSpaceDE/>
      <w:autoSpaceDN/>
      <w:spacing w:before="100" w:beforeAutospacing="1" w:after="100" w:afterAutospacing="1" w:line="360" w:lineRule="auto"/>
      <w:outlineLvl w:val="5"/>
    </w:pPr>
    <w:rPr>
      <w:rFonts w:asciiTheme="majorHAnsi" w:eastAsiaTheme="majorEastAsia" w:hAnsiTheme="majorHAnsi" w:cstheme="majorBidi"/>
      <w:i/>
      <w:iCs/>
      <w:color w:val="243F60" w:themeColor="accent1" w:themeShade="7F"/>
      <w:kern w:val="0"/>
      <w:sz w:val="24"/>
      <w:lang w:eastAsia="en-US"/>
    </w:rPr>
  </w:style>
  <w:style w:type="paragraph" w:styleId="Heading7">
    <w:name w:val="heading 7"/>
    <w:basedOn w:val="Normal"/>
    <w:next w:val="Normal"/>
    <w:link w:val="Heading7Char"/>
    <w:uiPriority w:val="9"/>
    <w:semiHidden/>
    <w:unhideWhenUsed/>
    <w:qFormat/>
    <w:rsid w:val="00E1165B"/>
    <w:pPr>
      <w:keepNext/>
      <w:keepLines/>
      <w:widowControl/>
      <w:numPr>
        <w:ilvl w:val="6"/>
        <w:numId w:val="2"/>
      </w:numPr>
      <w:wordWrap/>
      <w:autoSpaceDE/>
      <w:autoSpaceDN/>
      <w:spacing w:before="100" w:beforeAutospacing="1" w:after="100" w:afterAutospacing="1" w:line="360" w:lineRule="auto"/>
      <w:outlineLvl w:val="6"/>
    </w:pPr>
    <w:rPr>
      <w:rFonts w:asciiTheme="majorHAnsi" w:eastAsiaTheme="majorEastAsia" w:hAnsiTheme="majorHAnsi" w:cstheme="majorBidi"/>
      <w:i/>
      <w:iCs/>
      <w:color w:val="404040" w:themeColor="text1" w:themeTint="BF"/>
      <w:kern w:val="0"/>
      <w:sz w:val="24"/>
      <w:lang w:eastAsia="en-US"/>
    </w:rPr>
  </w:style>
  <w:style w:type="paragraph" w:styleId="Heading8">
    <w:name w:val="heading 8"/>
    <w:basedOn w:val="Normal"/>
    <w:next w:val="Normal"/>
    <w:link w:val="Heading8Char"/>
    <w:uiPriority w:val="9"/>
    <w:semiHidden/>
    <w:unhideWhenUsed/>
    <w:qFormat/>
    <w:rsid w:val="00E1165B"/>
    <w:pPr>
      <w:keepNext/>
      <w:keepLines/>
      <w:widowControl/>
      <w:numPr>
        <w:ilvl w:val="7"/>
        <w:numId w:val="2"/>
      </w:numPr>
      <w:wordWrap/>
      <w:autoSpaceDE/>
      <w:autoSpaceDN/>
      <w:spacing w:before="100" w:beforeAutospacing="1" w:after="100" w:afterAutospacing="1" w:line="360" w:lineRule="auto"/>
      <w:outlineLvl w:val="7"/>
    </w:pPr>
    <w:rPr>
      <w:rFonts w:asciiTheme="majorHAnsi" w:eastAsiaTheme="majorEastAsia" w:hAnsiTheme="majorHAnsi" w:cstheme="majorBidi"/>
      <w:color w:val="404040" w:themeColor="text1" w:themeTint="BF"/>
      <w:kern w:val="0"/>
      <w:szCs w:val="20"/>
      <w:lang w:eastAsia="en-US"/>
    </w:rPr>
  </w:style>
  <w:style w:type="paragraph" w:styleId="Heading9">
    <w:name w:val="heading 9"/>
    <w:basedOn w:val="Normal"/>
    <w:next w:val="Normal"/>
    <w:link w:val="Heading9Char"/>
    <w:uiPriority w:val="9"/>
    <w:semiHidden/>
    <w:unhideWhenUsed/>
    <w:qFormat/>
    <w:rsid w:val="00E1165B"/>
    <w:pPr>
      <w:keepNext/>
      <w:keepLines/>
      <w:widowControl/>
      <w:numPr>
        <w:ilvl w:val="8"/>
        <w:numId w:val="2"/>
      </w:numPr>
      <w:wordWrap/>
      <w:autoSpaceDE/>
      <w:autoSpaceDN/>
      <w:spacing w:before="100" w:beforeAutospacing="1" w:after="100" w:afterAutospacing="1" w:line="360" w:lineRule="auto"/>
      <w:outlineLvl w:val="8"/>
    </w:pPr>
    <w:rPr>
      <w:rFonts w:asciiTheme="majorHAnsi" w:eastAsiaTheme="majorEastAsia" w:hAnsiTheme="majorHAnsi" w:cstheme="majorBidi"/>
      <w:i/>
      <w:iCs/>
      <w:color w:val="404040" w:themeColor="text1" w:themeTint="BF"/>
      <w:kern w:val="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Heading10">
    <w:name w:val="Heading1"/>
    <w:basedOn w:val="Normal"/>
    <w:link w:val="Heading1Char0"/>
    <w:qFormat/>
    <w:rsid w:val="00430828"/>
    <w:pPr>
      <w:widowControl/>
      <w:tabs>
        <w:tab w:val="left" w:pos="708"/>
      </w:tabs>
      <w:suppressAutoHyphens/>
      <w:wordWrap/>
      <w:autoSpaceDE/>
      <w:autoSpaceDN/>
      <w:spacing w:before="360" w:after="120"/>
      <w:jc w:val="left"/>
    </w:pPr>
    <w:rPr>
      <w:rFonts w:ascii="Georgia" w:eastAsia="Droid Sans" w:hAnsi="Georgia" w:cs="Calibri"/>
      <w:b/>
      <w:kern w:val="0"/>
      <w:sz w:val="24"/>
      <w:szCs w:val="24"/>
      <w:lang w:eastAsia="en-US"/>
    </w:rPr>
  </w:style>
  <w:style w:type="character" w:customStyle="1" w:styleId="Heading1Char0">
    <w:name w:val="Heading1 Char"/>
    <w:basedOn w:val="DefaultParagraphFont"/>
    <w:link w:val="Heading10"/>
    <w:rsid w:val="00430828"/>
    <w:rPr>
      <w:rFonts w:ascii="Georgia" w:eastAsia="Droid Sans" w:hAnsi="Georgia" w:cs="Calibri"/>
      <w:b/>
      <w:sz w:val="24"/>
      <w:szCs w:val="24"/>
    </w:rPr>
  </w:style>
  <w:style w:type="character" w:customStyle="1" w:styleId="Heading2Char0">
    <w:name w:val="Heading2 Char"/>
    <w:basedOn w:val="DefaultParagraphFont"/>
    <w:link w:val="Heading20"/>
    <w:locked/>
    <w:rsid w:val="001A2DDC"/>
    <w:rPr>
      <w:rFonts w:ascii="Georgia" w:eastAsia="Droid Sans" w:hAnsi="Georgia" w:cs="Calibri"/>
      <w:b/>
      <w:color w:val="808080"/>
      <w:sz w:val="24"/>
    </w:rPr>
  </w:style>
  <w:style w:type="paragraph" w:customStyle="1" w:styleId="Heading20">
    <w:name w:val="Heading2"/>
    <w:basedOn w:val="Normal"/>
    <w:link w:val="Heading2Char0"/>
    <w:qFormat/>
    <w:rsid w:val="001A2DDC"/>
    <w:pPr>
      <w:widowControl/>
      <w:tabs>
        <w:tab w:val="left" w:pos="708"/>
      </w:tabs>
      <w:suppressAutoHyphens/>
      <w:wordWrap/>
      <w:autoSpaceDE/>
      <w:autoSpaceDN/>
      <w:spacing w:before="120" w:after="120"/>
      <w:ind w:left="397"/>
      <w:jc w:val="left"/>
    </w:pPr>
    <w:rPr>
      <w:rFonts w:ascii="Georgia" w:eastAsia="Droid Sans" w:hAnsi="Georgia" w:cs="Calibri"/>
      <w:b/>
      <w:color w:val="808080"/>
      <w:kern w:val="0"/>
      <w:sz w:val="24"/>
      <w:lang w:eastAsia="en-US"/>
    </w:rPr>
  </w:style>
  <w:style w:type="character" w:customStyle="1" w:styleId="Heading3Char0">
    <w:name w:val="Heading3 Char"/>
    <w:basedOn w:val="DefaultParagraphFont"/>
    <w:link w:val="Heading30"/>
    <w:locked/>
    <w:rsid w:val="001A2DDC"/>
    <w:rPr>
      <w:rFonts w:ascii="Georgia" w:eastAsia="Droid Sans" w:hAnsi="Georgia" w:cs="Calibri"/>
      <w:b/>
      <w:color w:val="7F7F7F"/>
    </w:rPr>
  </w:style>
  <w:style w:type="paragraph" w:customStyle="1" w:styleId="Heading30">
    <w:name w:val="Heading3"/>
    <w:basedOn w:val="Normal"/>
    <w:link w:val="Heading3Char0"/>
    <w:qFormat/>
    <w:rsid w:val="001A2DDC"/>
    <w:pPr>
      <w:widowControl/>
      <w:tabs>
        <w:tab w:val="left" w:pos="708"/>
      </w:tabs>
      <w:suppressAutoHyphens/>
      <w:wordWrap/>
      <w:autoSpaceDE/>
      <w:autoSpaceDN/>
      <w:spacing w:before="120" w:after="120"/>
      <w:ind w:left="567"/>
      <w:jc w:val="left"/>
    </w:pPr>
    <w:rPr>
      <w:rFonts w:ascii="Georgia" w:eastAsia="Droid Sans" w:hAnsi="Georgia" w:cs="Calibri"/>
      <w:b/>
      <w:color w:val="7F7F7F"/>
      <w:kern w:val="0"/>
      <w:sz w:val="22"/>
      <w:lang w:eastAsia="en-US"/>
    </w:rPr>
  </w:style>
  <w:style w:type="character" w:customStyle="1" w:styleId="Heading1Char">
    <w:name w:val="Heading 1 Char"/>
    <w:basedOn w:val="DefaultParagraphFont"/>
    <w:link w:val="Heading1"/>
    <w:uiPriority w:val="9"/>
    <w:rsid w:val="00E1165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semiHidden/>
    <w:rsid w:val="00E1165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semiHidden/>
    <w:rsid w:val="00E1165B"/>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semiHidden/>
    <w:rsid w:val="00E1165B"/>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E1165B"/>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E1165B"/>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E1165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1165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165B"/>
    <w:rPr>
      <w:rFonts w:asciiTheme="majorHAnsi" w:eastAsiaTheme="majorEastAsia" w:hAnsiTheme="majorHAnsi" w:cstheme="majorBidi"/>
      <w:i/>
      <w:iCs/>
      <w:color w:val="404040" w:themeColor="text1" w:themeTint="BF"/>
      <w:sz w:val="20"/>
      <w:szCs w:val="20"/>
    </w:rPr>
  </w:style>
  <w:style w:type="character" w:customStyle="1" w:styleId="ParagraphChar">
    <w:name w:val="Paragraph Char"/>
    <w:basedOn w:val="DefaultParagraphFont"/>
    <w:link w:val="Paragraph"/>
    <w:locked/>
    <w:rsid w:val="00E1165B"/>
    <w:rPr>
      <w:rFonts w:ascii="Times New Roman" w:eastAsia="Droid Sans" w:hAnsi="Times New Roman" w:cs="Calibri"/>
    </w:rPr>
  </w:style>
  <w:style w:type="paragraph" w:customStyle="1" w:styleId="Paragraph">
    <w:name w:val="Paragraph"/>
    <w:basedOn w:val="Normal"/>
    <w:link w:val="ParagraphChar"/>
    <w:qFormat/>
    <w:rsid w:val="00E1165B"/>
    <w:pPr>
      <w:widowControl/>
      <w:tabs>
        <w:tab w:val="left" w:pos="708"/>
      </w:tabs>
      <w:suppressAutoHyphens/>
      <w:wordWrap/>
      <w:autoSpaceDE/>
      <w:autoSpaceDN/>
      <w:spacing w:before="40" w:after="40"/>
    </w:pPr>
    <w:rPr>
      <w:rFonts w:ascii="Times New Roman" w:eastAsia="Droid Sans" w:hAnsi="Times New Roman" w:cs="Calibri"/>
      <w:kern w:val="0"/>
      <w:sz w:val="22"/>
      <w:lang w:eastAsia="en-US"/>
    </w:rPr>
  </w:style>
  <w:style w:type="character" w:styleId="CommentReference">
    <w:name w:val="annotation reference"/>
    <w:basedOn w:val="DefaultParagraphFont"/>
    <w:uiPriority w:val="99"/>
    <w:semiHidden/>
    <w:unhideWhenUsed/>
    <w:rsid w:val="000207CB"/>
    <w:rPr>
      <w:sz w:val="16"/>
      <w:szCs w:val="16"/>
    </w:rPr>
  </w:style>
  <w:style w:type="paragraph" w:styleId="CommentText">
    <w:name w:val="annotation text"/>
    <w:basedOn w:val="Normal"/>
    <w:link w:val="CommentTextChar"/>
    <w:uiPriority w:val="99"/>
    <w:semiHidden/>
    <w:unhideWhenUsed/>
    <w:rsid w:val="000207CB"/>
    <w:rPr>
      <w:szCs w:val="20"/>
    </w:rPr>
  </w:style>
  <w:style w:type="character" w:customStyle="1" w:styleId="CommentTextChar">
    <w:name w:val="Comment Text Char"/>
    <w:basedOn w:val="DefaultParagraphFont"/>
    <w:link w:val="CommentText"/>
    <w:uiPriority w:val="99"/>
    <w:semiHidden/>
    <w:rsid w:val="000207CB"/>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0207CB"/>
    <w:rPr>
      <w:b/>
      <w:bCs/>
    </w:rPr>
  </w:style>
  <w:style w:type="character" w:customStyle="1" w:styleId="CommentSubjectChar">
    <w:name w:val="Comment Subject Char"/>
    <w:basedOn w:val="CommentTextChar"/>
    <w:link w:val="CommentSubject"/>
    <w:uiPriority w:val="99"/>
    <w:semiHidden/>
    <w:rsid w:val="000207CB"/>
    <w:rPr>
      <w:rFonts w:eastAsiaTheme="minorEastAsia"/>
      <w:b/>
      <w:bCs/>
      <w:kern w:val="2"/>
      <w:sz w:val="20"/>
      <w:szCs w:val="20"/>
      <w:lang w:eastAsia="ko-KR"/>
    </w:rPr>
  </w:style>
  <w:style w:type="paragraph" w:styleId="Revision">
    <w:name w:val="Revision"/>
    <w:hidden/>
    <w:uiPriority w:val="99"/>
    <w:semiHidden/>
    <w:rsid w:val="00EB5375"/>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46700">
      <w:bodyDiv w:val="1"/>
      <w:marLeft w:val="0"/>
      <w:marRight w:val="0"/>
      <w:marTop w:val="0"/>
      <w:marBottom w:val="0"/>
      <w:divBdr>
        <w:top w:val="none" w:sz="0" w:space="0" w:color="auto"/>
        <w:left w:val="none" w:sz="0" w:space="0" w:color="auto"/>
        <w:bottom w:val="none" w:sz="0" w:space="0" w:color="auto"/>
        <w:right w:val="none" w:sz="0" w:space="0" w:color="auto"/>
      </w:divBdr>
    </w:div>
    <w:div w:id="239875838">
      <w:bodyDiv w:val="1"/>
      <w:marLeft w:val="0"/>
      <w:marRight w:val="0"/>
      <w:marTop w:val="0"/>
      <w:marBottom w:val="0"/>
      <w:divBdr>
        <w:top w:val="none" w:sz="0" w:space="0" w:color="auto"/>
        <w:left w:val="none" w:sz="0" w:space="0" w:color="auto"/>
        <w:bottom w:val="none" w:sz="0" w:space="0" w:color="auto"/>
        <w:right w:val="none" w:sz="0" w:space="0" w:color="auto"/>
      </w:divBdr>
    </w:div>
    <w:div w:id="255215868">
      <w:bodyDiv w:val="1"/>
      <w:marLeft w:val="0"/>
      <w:marRight w:val="0"/>
      <w:marTop w:val="0"/>
      <w:marBottom w:val="0"/>
      <w:divBdr>
        <w:top w:val="none" w:sz="0" w:space="0" w:color="auto"/>
        <w:left w:val="none" w:sz="0" w:space="0" w:color="auto"/>
        <w:bottom w:val="none" w:sz="0" w:space="0" w:color="auto"/>
        <w:right w:val="none" w:sz="0" w:space="0" w:color="auto"/>
      </w:divBdr>
    </w:div>
    <w:div w:id="355233346">
      <w:bodyDiv w:val="1"/>
      <w:marLeft w:val="0"/>
      <w:marRight w:val="0"/>
      <w:marTop w:val="0"/>
      <w:marBottom w:val="0"/>
      <w:divBdr>
        <w:top w:val="none" w:sz="0" w:space="0" w:color="auto"/>
        <w:left w:val="none" w:sz="0" w:space="0" w:color="auto"/>
        <w:bottom w:val="none" w:sz="0" w:space="0" w:color="auto"/>
        <w:right w:val="none" w:sz="0" w:space="0" w:color="auto"/>
      </w:divBdr>
    </w:div>
    <w:div w:id="1157916330">
      <w:bodyDiv w:val="1"/>
      <w:marLeft w:val="0"/>
      <w:marRight w:val="0"/>
      <w:marTop w:val="0"/>
      <w:marBottom w:val="0"/>
      <w:divBdr>
        <w:top w:val="none" w:sz="0" w:space="0" w:color="auto"/>
        <w:left w:val="none" w:sz="0" w:space="0" w:color="auto"/>
        <w:bottom w:val="none" w:sz="0" w:space="0" w:color="auto"/>
        <w:right w:val="none" w:sz="0" w:space="0" w:color="auto"/>
      </w:divBdr>
    </w:div>
    <w:div w:id="1263413128">
      <w:bodyDiv w:val="1"/>
      <w:marLeft w:val="0"/>
      <w:marRight w:val="0"/>
      <w:marTop w:val="0"/>
      <w:marBottom w:val="0"/>
      <w:divBdr>
        <w:top w:val="none" w:sz="0" w:space="0" w:color="auto"/>
        <w:left w:val="none" w:sz="0" w:space="0" w:color="auto"/>
        <w:bottom w:val="none" w:sz="0" w:space="0" w:color="auto"/>
        <w:right w:val="none" w:sz="0" w:space="0" w:color="auto"/>
      </w:divBdr>
    </w:div>
    <w:div w:id="1416590364">
      <w:bodyDiv w:val="1"/>
      <w:marLeft w:val="0"/>
      <w:marRight w:val="0"/>
      <w:marTop w:val="0"/>
      <w:marBottom w:val="0"/>
      <w:divBdr>
        <w:top w:val="none" w:sz="0" w:space="0" w:color="auto"/>
        <w:left w:val="none" w:sz="0" w:space="0" w:color="auto"/>
        <w:bottom w:val="none" w:sz="0" w:space="0" w:color="auto"/>
        <w:right w:val="none" w:sz="0" w:space="0" w:color="auto"/>
      </w:divBdr>
    </w:div>
    <w:div w:id="1821649142">
      <w:bodyDiv w:val="1"/>
      <w:marLeft w:val="0"/>
      <w:marRight w:val="0"/>
      <w:marTop w:val="0"/>
      <w:marBottom w:val="0"/>
      <w:divBdr>
        <w:top w:val="none" w:sz="0" w:space="0" w:color="auto"/>
        <w:left w:val="none" w:sz="0" w:space="0" w:color="auto"/>
        <w:bottom w:val="none" w:sz="0" w:space="0" w:color="auto"/>
        <w:right w:val="none" w:sz="0" w:space="0" w:color="auto"/>
      </w:divBdr>
    </w:div>
    <w:div w:id="2065367590">
      <w:bodyDiv w:val="1"/>
      <w:marLeft w:val="0"/>
      <w:marRight w:val="0"/>
      <w:marTop w:val="0"/>
      <w:marBottom w:val="0"/>
      <w:divBdr>
        <w:top w:val="none" w:sz="0" w:space="0" w:color="auto"/>
        <w:left w:val="none" w:sz="0" w:space="0" w:color="auto"/>
        <w:bottom w:val="none" w:sz="0" w:space="0" w:color="auto"/>
        <w:right w:val="none" w:sz="0" w:space="0" w:color="auto"/>
      </w:divBdr>
    </w:div>
    <w:div w:id="2102094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7462817147858"/>
          <c:y val="5.1400554097404488E-2"/>
          <c:w val="0.76402515310586172"/>
          <c:h val="0.73784082694185316"/>
        </c:manualLayout>
      </c:layout>
      <c:scatterChart>
        <c:scatterStyle val="smoothMarker"/>
        <c:varyColors val="0"/>
        <c:ser>
          <c:idx val="0"/>
          <c:order val="0"/>
          <c:tx>
            <c:v>0 phr</c:v>
          </c:tx>
          <c:spPr>
            <a:ln w="25400">
              <a:solidFill>
                <a:schemeClr val="tx1"/>
              </a:solidFill>
            </a:ln>
          </c:spPr>
          <c:marker>
            <c:symbol val="none"/>
          </c:marker>
          <c:xVal>
            <c:numRef>
              <c:f>Final!$E$8:$E$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F$8:$F$578</c:f>
              <c:numCache>
                <c:formatCode>General</c:formatCode>
                <c:ptCount val="571"/>
                <c:pt idx="0">
                  <c:v>100.011</c:v>
                </c:pt>
                <c:pt idx="1">
                  <c:v>100.023</c:v>
                </c:pt>
                <c:pt idx="2">
                  <c:v>100.033</c:v>
                </c:pt>
                <c:pt idx="3">
                  <c:v>100.041</c:v>
                </c:pt>
                <c:pt idx="4">
                  <c:v>100.047</c:v>
                </c:pt>
                <c:pt idx="5">
                  <c:v>100.053</c:v>
                </c:pt>
                <c:pt idx="6">
                  <c:v>100.05800000000001</c:v>
                </c:pt>
                <c:pt idx="7">
                  <c:v>100.062</c:v>
                </c:pt>
                <c:pt idx="8">
                  <c:v>100.066</c:v>
                </c:pt>
                <c:pt idx="9">
                  <c:v>100.069</c:v>
                </c:pt>
                <c:pt idx="10">
                  <c:v>100.074</c:v>
                </c:pt>
                <c:pt idx="11">
                  <c:v>100.077</c:v>
                </c:pt>
                <c:pt idx="12">
                  <c:v>100.07899999999999</c:v>
                </c:pt>
                <c:pt idx="13">
                  <c:v>100.084</c:v>
                </c:pt>
                <c:pt idx="14">
                  <c:v>100.087</c:v>
                </c:pt>
                <c:pt idx="15">
                  <c:v>100.09</c:v>
                </c:pt>
                <c:pt idx="16">
                  <c:v>100.09399999999999</c:v>
                </c:pt>
                <c:pt idx="17">
                  <c:v>100.09699999999999</c:v>
                </c:pt>
                <c:pt idx="18">
                  <c:v>100.1</c:v>
                </c:pt>
                <c:pt idx="19">
                  <c:v>100.102</c:v>
                </c:pt>
                <c:pt idx="20">
                  <c:v>100.105</c:v>
                </c:pt>
                <c:pt idx="21">
                  <c:v>100.10899999999999</c:v>
                </c:pt>
                <c:pt idx="22">
                  <c:v>100.111</c:v>
                </c:pt>
                <c:pt idx="23">
                  <c:v>100.114</c:v>
                </c:pt>
                <c:pt idx="24">
                  <c:v>100.117</c:v>
                </c:pt>
                <c:pt idx="25">
                  <c:v>100.12</c:v>
                </c:pt>
                <c:pt idx="26">
                  <c:v>100.121</c:v>
                </c:pt>
                <c:pt idx="27">
                  <c:v>100.123</c:v>
                </c:pt>
                <c:pt idx="28">
                  <c:v>100.126</c:v>
                </c:pt>
                <c:pt idx="29">
                  <c:v>100.127</c:v>
                </c:pt>
                <c:pt idx="30">
                  <c:v>100.128</c:v>
                </c:pt>
                <c:pt idx="31">
                  <c:v>100.131</c:v>
                </c:pt>
                <c:pt idx="32">
                  <c:v>100.133</c:v>
                </c:pt>
                <c:pt idx="33">
                  <c:v>100.134</c:v>
                </c:pt>
                <c:pt idx="34">
                  <c:v>100.137</c:v>
                </c:pt>
                <c:pt idx="35">
                  <c:v>100.139</c:v>
                </c:pt>
                <c:pt idx="36">
                  <c:v>100.14</c:v>
                </c:pt>
                <c:pt idx="37">
                  <c:v>100.14100000000001</c:v>
                </c:pt>
                <c:pt idx="38">
                  <c:v>100.143</c:v>
                </c:pt>
                <c:pt idx="39">
                  <c:v>100.14400000000001</c:v>
                </c:pt>
                <c:pt idx="40">
                  <c:v>100.146</c:v>
                </c:pt>
                <c:pt idx="41">
                  <c:v>100.14700000000001</c:v>
                </c:pt>
                <c:pt idx="42">
                  <c:v>100.149</c:v>
                </c:pt>
                <c:pt idx="43">
                  <c:v>100.149</c:v>
                </c:pt>
                <c:pt idx="44">
                  <c:v>100.15</c:v>
                </c:pt>
                <c:pt idx="45">
                  <c:v>100.152</c:v>
                </c:pt>
                <c:pt idx="46">
                  <c:v>100.152</c:v>
                </c:pt>
                <c:pt idx="47">
                  <c:v>100.15300000000001</c:v>
                </c:pt>
                <c:pt idx="48">
                  <c:v>100.154</c:v>
                </c:pt>
                <c:pt idx="49">
                  <c:v>100.15600000000001</c:v>
                </c:pt>
                <c:pt idx="50">
                  <c:v>100.15600000000001</c:v>
                </c:pt>
                <c:pt idx="51">
                  <c:v>100.15600000000001</c:v>
                </c:pt>
                <c:pt idx="52">
                  <c:v>100.157</c:v>
                </c:pt>
                <c:pt idx="53">
                  <c:v>100.157</c:v>
                </c:pt>
                <c:pt idx="54">
                  <c:v>100.157</c:v>
                </c:pt>
                <c:pt idx="55">
                  <c:v>100.15900000000001</c:v>
                </c:pt>
                <c:pt idx="56">
                  <c:v>100.15900000000001</c:v>
                </c:pt>
                <c:pt idx="57">
                  <c:v>100.16</c:v>
                </c:pt>
                <c:pt idx="58">
                  <c:v>100.161</c:v>
                </c:pt>
                <c:pt idx="59">
                  <c:v>100.16200000000001</c:v>
                </c:pt>
                <c:pt idx="60">
                  <c:v>100.16200000000001</c:v>
                </c:pt>
                <c:pt idx="61">
                  <c:v>100.163</c:v>
                </c:pt>
                <c:pt idx="62">
                  <c:v>100.163</c:v>
                </c:pt>
                <c:pt idx="63">
                  <c:v>100.16500000000001</c:v>
                </c:pt>
                <c:pt idx="64">
                  <c:v>100.16500000000001</c:v>
                </c:pt>
                <c:pt idx="65">
                  <c:v>100.16500000000001</c:v>
                </c:pt>
                <c:pt idx="66">
                  <c:v>100.166</c:v>
                </c:pt>
                <c:pt idx="67">
                  <c:v>100.166</c:v>
                </c:pt>
                <c:pt idx="68">
                  <c:v>100.166</c:v>
                </c:pt>
                <c:pt idx="69">
                  <c:v>100.167</c:v>
                </c:pt>
                <c:pt idx="70">
                  <c:v>100.167</c:v>
                </c:pt>
                <c:pt idx="71">
                  <c:v>100.167</c:v>
                </c:pt>
                <c:pt idx="72">
                  <c:v>100.167</c:v>
                </c:pt>
                <c:pt idx="73">
                  <c:v>100.167</c:v>
                </c:pt>
                <c:pt idx="74">
                  <c:v>100.167</c:v>
                </c:pt>
                <c:pt idx="75">
                  <c:v>100.167</c:v>
                </c:pt>
                <c:pt idx="76">
                  <c:v>100.167</c:v>
                </c:pt>
                <c:pt idx="77">
                  <c:v>100.167</c:v>
                </c:pt>
                <c:pt idx="78">
                  <c:v>100.167</c:v>
                </c:pt>
                <c:pt idx="79">
                  <c:v>100.167</c:v>
                </c:pt>
                <c:pt idx="80">
                  <c:v>100.167</c:v>
                </c:pt>
                <c:pt idx="81">
                  <c:v>100.169</c:v>
                </c:pt>
                <c:pt idx="82">
                  <c:v>100.167</c:v>
                </c:pt>
                <c:pt idx="83">
                  <c:v>100.167</c:v>
                </c:pt>
                <c:pt idx="84">
                  <c:v>100.167</c:v>
                </c:pt>
                <c:pt idx="85">
                  <c:v>100.167</c:v>
                </c:pt>
                <c:pt idx="86">
                  <c:v>100.167</c:v>
                </c:pt>
                <c:pt idx="87">
                  <c:v>100.167</c:v>
                </c:pt>
                <c:pt idx="88">
                  <c:v>100.167</c:v>
                </c:pt>
                <c:pt idx="89">
                  <c:v>100.166</c:v>
                </c:pt>
                <c:pt idx="90">
                  <c:v>100.166</c:v>
                </c:pt>
                <c:pt idx="91">
                  <c:v>100.166</c:v>
                </c:pt>
                <c:pt idx="92">
                  <c:v>100.166</c:v>
                </c:pt>
                <c:pt idx="93">
                  <c:v>100.166</c:v>
                </c:pt>
                <c:pt idx="94">
                  <c:v>100.166</c:v>
                </c:pt>
                <c:pt idx="95">
                  <c:v>100.166</c:v>
                </c:pt>
                <c:pt idx="96">
                  <c:v>100.166</c:v>
                </c:pt>
                <c:pt idx="97">
                  <c:v>100.16500000000001</c:v>
                </c:pt>
                <c:pt idx="98">
                  <c:v>100.16500000000001</c:v>
                </c:pt>
                <c:pt idx="99">
                  <c:v>100.16500000000001</c:v>
                </c:pt>
                <c:pt idx="100">
                  <c:v>100.16500000000001</c:v>
                </c:pt>
                <c:pt idx="101">
                  <c:v>100.16500000000001</c:v>
                </c:pt>
                <c:pt idx="102">
                  <c:v>100.16500000000001</c:v>
                </c:pt>
                <c:pt idx="103">
                  <c:v>100.163</c:v>
                </c:pt>
                <c:pt idx="104">
                  <c:v>100.16200000000001</c:v>
                </c:pt>
                <c:pt idx="105">
                  <c:v>100.16</c:v>
                </c:pt>
                <c:pt idx="106">
                  <c:v>100.15900000000001</c:v>
                </c:pt>
                <c:pt idx="107">
                  <c:v>100.15900000000001</c:v>
                </c:pt>
                <c:pt idx="108">
                  <c:v>100.15900000000001</c:v>
                </c:pt>
                <c:pt idx="109">
                  <c:v>100.157</c:v>
                </c:pt>
                <c:pt idx="110">
                  <c:v>100.157</c:v>
                </c:pt>
                <c:pt idx="111">
                  <c:v>100.157</c:v>
                </c:pt>
                <c:pt idx="112">
                  <c:v>100.15600000000001</c:v>
                </c:pt>
                <c:pt idx="113">
                  <c:v>100.15600000000001</c:v>
                </c:pt>
                <c:pt idx="114">
                  <c:v>100.15600000000001</c:v>
                </c:pt>
                <c:pt idx="115">
                  <c:v>100.154</c:v>
                </c:pt>
                <c:pt idx="116">
                  <c:v>100.154</c:v>
                </c:pt>
                <c:pt idx="117">
                  <c:v>100.154</c:v>
                </c:pt>
                <c:pt idx="118">
                  <c:v>100.15300000000001</c:v>
                </c:pt>
                <c:pt idx="119">
                  <c:v>100.152</c:v>
                </c:pt>
                <c:pt idx="120">
                  <c:v>100.15</c:v>
                </c:pt>
                <c:pt idx="121">
                  <c:v>100.149</c:v>
                </c:pt>
                <c:pt idx="122">
                  <c:v>100.14700000000001</c:v>
                </c:pt>
                <c:pt idx="123">
                  <c:v>100.14700000000001</c:v>
                </c:pt>
                <c:pt idx="124">
                  <c:v>100.14700000000001</c:v>
                </c:pt>
                <c:pt idx="125">
                  <c:v>100.14700000000001</c:v>
                </c:pt>
                <c:pt idx="126">
                  <c:v>100.14700000000001</c:v>
                </c:pt>
                <c:pt idx="127">
                  <c:v>100.146</c:v>
                </c:pt>
                <c:pt idx="128">
                  <c:v>100.146</c:v>
                </c:pt>
                <c:pt idx="129">
                  <c:v>100.14400000000001</c:v>
                </c:pt>
                <c:pt idx="130">
                  <c:v>100.143</c:v>
                </c:pt>
                <c:pt idx="131">
                  <c:v>100.14100000000001</c:v>
                </c:pt>
                <c:pt idx="132">
                  <c:v>100.14100000000001</c:v>
                </c:pt>
                <c:pt idx="133">
                  <c:v>100.14</c:v>
                </c:pt>
                <c:pt idx="134">
                  <c:v>100.14</c:v>
                </c:pt>
                <c:pt idx="135">
                  <c:v>100.139</c:v>
                </c:pt>
                <c:pt idx="136">
                  <c:v>100.13800000000001</c:v>
                </c:pt>
                <c:pt idx="137">
                  <c:v>100.137</c:v>
                </c:pt>
                <c:pt idx="138">
                  <c:v>100.136</c:v>
                </c:pt>
                <c:pt idx="139">
                  <c:v>100.13500000000001</c:v>
                </c:pt>
                <c:pt idx="140">
                  <c:v>100.134</c:v>
                </c:pt>
                <c:pt idx="141">
                  <c:v>100.133</c:v>
                </c:pt>
                <c:pt idx="142">
                  <c:v>100.133</c:v>
                </c:pt>
                <c:pt idx="143">
                  <c:v>100.13</c:v>
                </c:pt>
                <c:pt idx="144">
                  <c:v>100.128</c:v>
                </c:pt>
                <c:pt idx="145">
                  <c:v>100.127</c:v>
                </c:pt>
                <c:pt idx="146">
                  <c:v>100.126</c:v>
                </c:pt>
                <c:pt idx="147">
                  <c:v>100.124</c:v>
                </c:pt>
                <c:pt idx="148">
                  <c:v>100.124</c:v>
                </c:pt>
                <c:pt idx="149">
                  <c:v>100.124</c:v>
                </c:pt>
                <c:pt idx="150">
                  <c:v>100.122</c:v>
                </c:pt>
                <c:pt idx="151">
                  <c:v>100.121</c:v>
                </c:pt>
                <c:pt idx="152">
                  <c:v>100.119</c:v>
                </c:pt>
                <c:pt idx="153">
                  <c:v>100.11799999999999</c:v>
                </c:pt>
                <c:pt idx="154">
                  <c:v>100.11499999999999</c:v>
                </c:pt>
                <c:pt idx="155">
                  <c:v>100.114</c:v>
                </c:pt>
                <c:pt idx="156">
                  <c:v>100.113</c:v>
                </c:pt>
                <c:pt idx="157">
                  <c:v>100.111</c:v>
                </c:pt>
                <c:pt idx="158">
                  <c:v>100.11</c:v>
                </c:pt>
                <c:pt idx="159">
                  <c:v>100.11</c:v>
                </c:pt>
                <c:pt idx="160">
                  <c:v>100.11</c:v>
                </c:pt>
                <c:pt idx="161">
                  <c:v>100.108</c:v>
                </c:pt>
                <c:pt idx="162">
                  <c:v>100.10599999999999</c:v>
                </c:pt>
                <c:pt idx="163">
                  <c:v>100.104</c:v>
                </c:pt>
                <c:pt idx="164">
                  <c:v>100.102</c:v>
                </c:pt>
                <c:pt idx="165">
                  <c:v>100.1</c:v>
                </c:pt>
                <c:pt idx="166">
                  <c:v>100.099</c:v>
                </c:pt>
                <c:pt idx="167">
                  <c:v>100.09699999999999</c:v>
                </c:pt>
                <c:pt idx="168">
                  <c:v>100.096</c:v>
                </c:pt>
                <c:pt idx="169">
                  <c:v>100.09399999999999</c:v>
                </c:pt>
                <c:pt idx="170">
                  <c:v>100.093</c:v>
                </c:pt>
                <c:pt idx="171">
                  <c:v>100.09099999999999</c:v>
                </c:pt>
                <c:pt idx="172">
                  <c:v>100.09099999999999</c:v>
                </c:pt>
                <c:pt idx="173">
                  <c:v>100.08799999999999</c:v>
                </c:pt>
                <c:pt idx="174">
                  <c:v>100.087</c:v>
                </c:pt>
                <c:pt idx="175">
                  <c:v>100.08499999999999</c:v>
                </c:pt>
                <c:pt idx="176">
                  <c:v>100.08199999999999</c:v>
                </c:pt>
                <c:pt idx="177">
                  <c:v>100.07899999999999</c:v>
                </c:pt>
                <c:pt idx="178">
                  <c:v>100.077</c:v>
                </c:pt>
                <c:pt idx="179">
                  <c:v>100.075</c:v>
                </c:pt>
                <c:pt idx="180">
                  <c:v>100.07299999999999</c:v>
                </c:pt>
                <c:pt idx="181">
                  <c:v>100.07</c:v>
                </c:pt>
                <c:pt idx="182">
                  <c:v>100.068</c:v>
                </c:pt>
                <c:pt idx="183">
                  <c:v>100.065</c:v>
                </c:pt>
                <c:pt idx="184">
                  <c:v>100.062</c:v>
                </c:pt>
                <c:pt idx="185">
                  <c:v>100.059</c:v>
                </c:pt>
                <c:pt idx="186">
                  <c:v>100.05500000000001</c:v>
                </c:pt>
                <c:pt idx="187">
                  <c:v>100.05200000000001</c:v>
                </c:pt>
                <c:pt idx="188">
                  <c:v>100.048</c:v>
                </c:pt>
                <c:pt idx="189">
                  <c:v>100.045</c:v>
                </c:pt>
                <c:pt idx="190">
                  <c:v>100.042</c:v>
                </c:pt>
                <c:pt idx="191">
                  <c:v>100.038</c:v>
                </c:pt>
                <c:pt idx="192">
                  <c:v>100.035</c:v>
                </c:pt>
                <c:pt idx="193">
                  <c:v>100.03100000000001</c:v>
                </c:pt>
                <c:pt idx="194">
                  <c:v>100.027</c:v>
                </c:pt>
                <c:pt idx="195">
                  <c:v>100.02200000000001</c:v>
                </c:pt>
                <c:pt idx="196">
                  <c:v>100.018</c:v>
                </c:pt>
                <c:pt idx="197">
                  <c:v>100.012</c:v>
                </c:pt>
                <c:pt idx="198">
                  <c:v>100.006</c:v>
                </c:pt>
                <c:pt idx="199">
                  <c:v>100.001</c:v>
                </c:pt>
                <c:pt idx="200">
                  <c:v>99.994</c:v>
                </c:pt>
                <c:pt idx="201">
                  <c:v>99.986999999999995</c:v>
                </c:pt>
                <c:pt idx="202">
                  <c:v>99.98</c:v>
                </c:pt>
                <c:pt idx="203">
                  <c:v>99.971999999999994</c:v>
                </c:pt>
                <c:pt idx="204">
                  <c:v>99.962999999999994</c:v>
                </c:pt>
                <c:pt idx="205">
                  <c:v>99.953999999999994</c:v>
                </c:pt>
                <c:pt idx="206">
                  <c:v>99.944000000000003</c:v>
                </c:pt>
                <c:pt idx="207">
                  <c:v>99.933999999999997</c:v>
                </c:pt>
                <c:pt idx="208">
                  <c:v>99.92</c:v>
                </c:pt>
                <c:pt idx="209">
                  <c:v>99.908000000000001</c:v>
                </c:pt>
                <c:pt idx="210">
                  <c:v>99.894999999999996</c:v>
                </c:pt>
                <c:pt idx="211">
                  <c:v>99.876999999999995</c:v>
                </c:pt>
                <c:pt idx="212">
                  <c:v>99.86</c:v>
                </c:pt>
                <c:pt idx="213">
                  <c:v>99.84</c:v>
                </c:pt>
                <c:pt idx="214">
                  <c:v>99.820999999999998</c:v>
                </c:pt>
                <c:pt idx="215">
                  <c:v>99.796999999999997</c:v>
                </c:pt>
                <c:pt idx="216">
                  <c:v>99.771000000000001</c:v>
                </c:pt>
                <c:pt idx="217">
                  <c:v>99.747</c:v>
                </c:pt>
                <c:pt idx="218">
                  <c:v>99.718999999999994</c:v>
                </c:pt>
                <c:pt idx="219">
                  <c:v>99.694000000000003</c:v>
                </c:pt>
                <c:pt idx="220">
                  <c:v>99.665999999999997</c:v>
                </c:pt>
                <c:pt idx="221">
                  <c:v>99.638999999999996</c:v>
                </c:pt>
                <c:pt idx="222">
                  <c:v>99.61</c:v>
                </c:pt>
                <c:pt idx="223">
                  <c:v>99.582999999999998</c:v>
                </c:pt>
                <c:pt idx="224">
                  <c:v>99.557000000000002</c:v>
                </c:pt>
                <c:pt idx="225">
                  <c:v>99.528999999999996</c:v>
                </c:pt>
                <c:pt idx="226">
                  <c:v>99.494</c:v>
                </c:pt>
                <c:pt idx="227">
                  <c:v>99.471999999999994</c:v>
                </c:pt>
                <c:pt idx="228">
                  <c:v>99.444999999999993</c:v>
                </c:pt>
                <c:pt idx="229">
                  <c:v>99.415999999999997</c:v>
                </c:pt>
                <c:pt idx="230">
                  <c:v>99.39</c:v>
                </c:pt>
                <c:pt idx="231">
                  <c:v>99.366</c:v>
                </c:pt>
                <c:pt idx="232">
                  <c:v>99.34</c:v>
                </c:pt>
                <c:pt idx="233">
                  <c:v>99.316999999999993</c:v>
                </c:pt>
                <c:pt idx="234">
                  <c:v>99.293000000000006</c:v>
                </c:pt>
                <c:pt idx="235">
                  <c:v>99.272000000000006</c:v>
                </c:pt>
                <c:pt idx="236">
                  <c:v>99.25</c:v>
                </c:pt>
                <c:pt idx="237">
                  <c:v>99.227000000000004</c:v>
                </c:pt>
                <c:pt idx="238">
                  <c:v>99.204999999999998</c:v>
                </c:pt>
                <c:pt idx="239">
                  <c:v>99.180999999999997</c:v>
                </c:pt>
                <c:pt idx="240">
                  <c:v>99.16</c:v>
                </c:pt>
                <c:pt idx="241">
                  <c:v>99.144000000000005</c:v>
                </c:pt>
                <c:pt idx="242">
                  <c:v>99.120999999999995</c:v>
                </c:pt>
                <c:pt idx="243">
                  <c:v>99.1</c:v>
                </c:pt>
                <c:pt idx="244">
                  <c:v>99.078000000000003</c:v>
                </c:pt>
                <c:pt idx="245">
                  <c:v>99.055999999999997</c:v>
                </c:pt>
                <c:pt idx="246">
                  <c:v>99.034999999999997</c:v>
                </c:pt>
                <c:pt idx="247">
                  <c:v>99.019000000000005</c:v>
                </c:pt>
                <c:pt idx="248">
                  <c:v>98.997</c:v>
                </c:pt>
                <c:pt idx="249">
                  <c:v>98.975999999999999</c:v>
                </c:pt>
                <c:pt idx="250">
                  <c:v>98.954999999999998</c:v>
                </c:pt>
                <c:pt idx="251">
                  <c:v>98.933999999999997</c:v>
                </c:pt>
                <c:pt idx="252">
                  <c:v>98.912999999999997</c:v>
                </c:pt>
                <c:pt idx="253">
                  <c:v>98.891000000000005</c:v>
                </c:pt>
                <c:pt idx="254">
                  <c:v>98.87</c:v>
                </c:pt>
                <c:pt idx="255">
                  <c:v>98.85</c:v>
                </c:pt>
                <c:pt idx="256">
                  <c:v>98.828000000000003</c:v>
                </c:pt>
                <c:pt idx="257">
                  <c:v>98.808999999999997</c:v>
                </c:pt>
                <c:pt idx="258">
                  <c:v>98.786000000000001</c:v>
                </c:pt>
                <c:pt idx="259">
                  <c:v>98.760999999999996</c:v>
                </c:pt>
                <c:pt idx="260">
                  <c:v>98.742000000000004</c:v>
                </c:pt>
                <c:pt idx="261">
                  <c:v>98.72</c:v>
                </c:pt>
                <c:pt idx="262">
                  <c:v>98.698999999999998</c:v>
                </c:pt>
                <c:pt idx="263">
                  <c:v>98.676000000000002</c:v>
                </c:pt>
                <c:pt idx="264">
                  <c:v>98.652000000000001</c:v>
                </c:pt>
                <c:pt idx="265">
                  <c:v>98.63</c:v>
                </c:pt>
                <c:pt idx="266">
                  <c:v>98.608999999999995</c:v>
                </c:pt>
                <c:pt idx="267">
                  <c:v>98.582999999999998</c:v>
                </c:pt>
                <c:pt idx="268">
                  <c:v>98.563999999999993</c:v>
                </c:pt>
                <c:pt idx="269">
                  <c:v>98.539000000000001</c:v>
                </c:pt>
                <c:pt idx="270">
                  <c:v>98.513999999999996</c:v>
                </c:pt>
                <c:pt idx="271">
                  <c:v>98.492000000000004</c:v>
                </c:pt>
                <c:pt idx="272">
                  <c:v>98.47</c:v>
                </c:pt>
                <c:pt idx="273">
                  <c:v>98.444999999999993</c:v>
                </c:pt>
                <c:pt idx="274">
                  <c:v>98.424999999999997</c:v>
                </c:pt>
                <c:pt idx="275">
                  <c:v>98.402000000000001</c:v>
                </c:pt>
                <c:pt idx="276">
                  <c:v>98.376999999999995</c:v>
                </c:pt>
                <c:pt idx="277">
                  <c:v>98.352999999999994</c:v>
                </c:pt>
                <c:pt idx="278">
                  <c:v>98.33</c:v>
                </c:pt>
                <c:pt idx="279">
                  <c:v>98.305999999999997</c:v>
                </c:pt>
                <c:pt idx="280">
                  <c:v>98.281999999999996</c:v>
                </c:pt>
                <c:pt idx="281">
                  <c:v>98.26</c:v>
                </c:pt>
                <c:pt idx="282">
                  <c:v>98.236999999999995</c:v>
                </c:pt>
                <c:pt idx="283">
                  <c:v>98.212999999999994</c:v>
                </c:pt>
                <c:pt idx="284">
                  <c:v>98.188000000000002</c:v>
                </c:pt>
                <c:pt idx="285">
                  <c:v>98.164000000000001</c:v>
                </c:pt>
                <c:pt idx="286">
                  <c:v>98.14</c:v>
                </c:pt>
                <c:pt idx="287">
                  <c:v>98.116</c:v>
                </c:pt>
                <c:pt idx="288">
                  <c:v>98.093999999999994</c:v>
                </c:pt>
                <c:pt idx="289">
                  <c:v>98.070999999999998</c:v>
                </c:pt>
                <c:pt idx="290">
                  <c:v>98.046000000000006</c:v>
                </c:pt>
                <c:pt idx="291">
                  <c:v>98.025999999999996</c:v>
                </c:pt>
                <c:pt idx="292">
                  <c:v>98.004000000000005</c:v>
                </c:pt>
                <c:pt idx="293">
                  <c:v>97.977999999999994</c:v>
                </c:pt>
                <c:pt idx="294">
                  <c:v>97.954999999999998</c:v>
                </c:pt>
                <c:pt idx="295">
                  <c:v>97.935000000000002</c:v>
                </c:pt>
                <c:pt idx="296">
                  <c:v>97.908000000000001</c:v>
                </c:pt>
                <c:pt idx="297">
                  <c:v>97.884</c:v>
                </c:pt>
                <c:pt idx="298">
                  <c:v>97.861999999999995</c:v>
                </c:pt>
                <c:pt idx="299">
                  <c:v>97.84</c:v>
                </c:pt>
                <c:pt idx="300">
                  <c:v>97.816999999999993</c:v>
                </c:pt>
                <c:pt idx="301">
                  <c:v>97.796000000000006</c:v>
                </c:pt>
                <c:pt idx="302">
                  <c:v>97.775000000000006</c:v>
                </c:pt>
                <c:pt idx="303">
                  <c:v>97.751999999999995</c:v>
                </c:pt>
                <c:pt idx="304">
                  <c:v>97.727999999999994</c:v>
                </c:pt>
                <c:pt idx="305">
                  <c:v>97.706000000000003</c:v>
                </c:pt>
                <c:pt idx="306">
                  <c:v>97.683999999999997</c:v>
                </c:pt>
                <c:pt idx="307">
                  <c:v>97.662000000000006</c:v>
                </c:pt>
                <c:pt idx="308">
                  <c:v>97.637</c:v>
                </c:pt>
                <c:pt idx="309">
                  <c:v>97.613</c:v>
                </c:pt>
                <c:pt idx="310">
                  <c:v>97.590999999999994</c:v>
                </c:pt>
                <c:pt idx="311">
                  <c:v>97.569000000000003</c:v>
                </c:pt>
                <c:pt idx="312">
                  <c:v>97.545000000000002</c:v>
                </c:pt>
                <c:pt idx="313">
                  <c:v>97.522000000000006</c:v>
                </c:pt>
                <c:pt idx="314">
                  <c:v>97.5</c:v>
                </c:pt>
                <c:pt idx="315">
                  <c:v>97.478999999999999</c:v>
                </c:pt>
                <c:pt idx="316">
                  <c:v>97.454999999999998</c:v>
                </c:pt>
                <c:pt idx="317">
                  <c:v>97.432000000000002</c:v>
                </c:pt>
                <c:pt idx="318">
                  <c:v>97.406999999999996</c:v>
                </c:pt>
                <c:pt idx="319">
                  <c:v>97.385000000000005</c:v>
                </c:pt>
                <c:pt idx="320">
                  <c:v>97.364000000000004</c:v>
                </c:pt>
                <c:pt idx="321">
                  <c:v>97.341999999999999</c:v>
                </c:pt>
                <c:pt idx="322">
                  <c:v>97.316999999999993</c:v>
                </c:pt>
                <c:pt idx="323">
                  <c:v>97.293999999999997</c:v>
                </c:pt>
                <c:pt idx="324">
                  <c:v>97.271000000000001</c:v>
                </c:pt>
                <c:pt idx="325">
                  <c:v>97.248999999999995</c:v>
                </c:pt>
                <c:pt idx="326">
                  <c:v>97.222999999999999</c:v>
                </c:pt>
                <c:pt idx="327">
                  <c:v>97.201999999999998</c:v>
                </c:pt>
                <c:pt idx="328">
                  <c:v>97.177999999999997</c:v>
                </c:pt>
                <c:pt idx="329">
                  <c:v>97.153000000000006</c:v>
                </c:pt>
                <c:pt idx="330">
                  <c:v>97.128</c:v>
                </c:pt>
                <c:pt idx="331">
                  <c:v>97.105000000000004</c:v>
                </c:pt>
                <c:pt idx="332">
                  <c:v>97.081999999999994</c:v>
                </c:pt>
                <c:pt idx="333">
                  <c:v>97.055000000000007</c:v>
                </c:pt>
                <c:pt idx="334">
                  <c:v>97.033000000000001</c:v>
                </c:pt>
                <c:pt idx="335">
                  <c:v>97.009</c:v>
                </c:pt>
                <c:pt idx="336">
                  <c:v>96.983999999999995</c:v>
                </c:pt>
                <c:pt idx="337">
                  <c:v>96.960999999999999</c:v>
                </c:pt>
                <c:pt idx="338">
                  <c:v>96.936000000000007</c:v>
                </c:pt>
                <c:pt idx="339">
                  <c:v>96.912000000000006</c:v>
                </c:pt>
                <c:pt idx="340">
                  <c:v>96.885000000000005</c:v>
                </c:pt>
                <c:pt idx="341">
                  <c:v>96.864000000000004</c:v>
                </c:pt>
                <c:pt idx="342">
                  <c:v>96.840999999999994</c:v>
                </c:pt>
                <c:pt idx="343">
                  <c:v>96.813999999999993</c:v>
                </c:pt>
                <c:pt idx="344">
                  <c:v>96.789000000000001</c:v>
                </c:pt>
                <c:pt idx="345">
                  <c:v>96.766000000000005</c:v>
                </c:pt>
                <c:pt idx="346">
                  <c:v>96.741</c:v>
                </c:pt>
                <c:pt idx="347">
                  <c:v>96.716999999999999</c:v>
                </c:pt>
                <c:pt idx="348">
                  <c:v>96.691000000000003</c:v>
                </c:pt>
                <c:pt idx="349">
                  <c:v>96.668000000000006</c:v>
                </c:pt>
                <c:pt idx="350">
                  <c:v>96.646000000000001</c:v>
                </c:pt>
                <c:pt idx="351">
                  <c:v>96.622</c:v>
                </c:pt>
                <c:pt idx="352">
                  <c:v>96.597999999999999</c:v>
                </c:pt>
                <c:pt idx="353">
                  <c:v>96.575000000000003</c:v>
                </c:pt>
                <c:pt idx="354">
                  <c:v>96.551000000000002</c:v>
                </c:pt>
                <c:pt idx="355">
                  <c:v>96.524000000000001</c:v>
                </c:pt>
                <c:pt idx="356">
                  <c:v>96.501999999999995</c:v>
                </c:pt>
                <c:pt idx="357">
                  <c:v>96.474999999999994</c:v>
                </c:pt>
                <c:pt idx="358">
                  <c:v>96.454999999999998</c:v>
                </c:pt>
                <c:pt idx="359">
                  <c:v>96.430999999999997</c:v>
                </c:pt>
                <c:pt idx="360">
                  <c:v>96.406999999999996</c:v>
                </c:pt>
                <c:pt idx="361">
                  <c:v>96.385000000000005</c:v>
                </c:pt>
                <c:pt idx="362">
                  <c:v>96.363</c:v>
                </c:pt>
                <c:pt idx="363">
                  <c:v>96.337000000000003</c:v>
                </c:pt>
                <c:pt idx="364">
                  <c:v>96.313999999999993</c:v>
                </c:pt>
                <c:pt idx="365">
                  <c:v>96.293999999999997</c:v>
                </c:pt>
                <c:pt idx="366">
                  <c:v>96.27</c:v>
                </c:pt>
                <c:pt idx="367">
                  <c:v>96.247</c:v>
                </c:pt>
                <c:pt idx="368">
                  <c:v>96.227000000000004</c:v>
                </c:pt>
                <c:pt idx="369">
                  <c:v>96.203000000000003</c:v>
                </c:pt>
                <c:pt idx="370">
                  <c:v>96.180999999999997</c:v>
                </c:pt>
                <c:pt idx="371">
                  <c:v>96.159000000000006</c:v>
                </c:pt>
                <c:pt idx="372">
                  <c:v>96.137</c:v>
                </c:pt>
                <c:pt idx="373">
                  <c:v>96.114000000000004</c:v>
                </c:pt>
                <c:pt idx="374">
                  <c:v>96.091999999999999</c:v>
                </c:pt>
                <c:pt idx="375">
                  <c:v>96.072999999999993</c:v>
                </c:pt>
                <c:pt idx="376">
                  <c:v>96.051000000000002</c:v>
                </c:pt>
                <c:pt idx="377">
                  <c:v>96.03</c:v>
                </c:pt>
                <c:pt idx="378">
                  <c:v>96.007000000000005</c:v>
                </c:pt>
                <c:pt idx="379">
                  <c:v>95.984999999999999</c:v>
                </c:pt>
                <c:pt idx="380">
                  <c:v>95.962999999999994</c:v>
                </c:pt>
                <c:pt idx="381">
                  <c:v>95.938999999999993</c:v>
                </c:pt>
                <c:pt idx="382">
                  <c:v>95.915999999999997</c:v>
                </c:pt>
                <c:pt idx="383">
                  <c:v>95.894000000000005</c:v>
                </c:pt>
                <c:pt idx="384">
                  <c:v>95.872</c:v>
                </c:pt>
                <c:pt idx="385">
                  <c:v>95.846000000000004</c:v>
                </c:pt>
                <c:pt idx="386">
                  <c:v>95.820999999999998</c:v>
                </c:pt>
                <c:pt idx="387">
                  <c:v>95.796000000000006</c:v>
                </c:pt>
                <c:pt idx="388">
                  <c:v>95.771000000000001</c:v>
                </c:pt>
                <c:pt idx="389">
                  <c:v>95.742000000000004</c:v>
                </c:pt>
                <c:pt idx="390">
                  <c:v>95.715999999999994</c:v>
                </c:pt>
                <c:pt idx="391">
                  <c:v>95.69</c:v>
                </c:pt>
                <c:pt idx="392">
                  <c:v>95.659000000000006</c:v>
                </c:pt>
                <c:pt idx="393">
                  <c:v>95.628</c:v>
                </c:pt>
                <c:pt idx="394">
                  <c:v>95.6</c:v>
                </c:pt>
                <c:pt idx="395">
                  <c:v>95.564999999999998</c:v>
                </c:pt>
                <c:pt idx="396">
                  <c:v>95.540999999999997</c:v>
                </c:pt>
                <c:pt idx="397">
                  <c:v>95.513000000000005</c:v>
                </c:pt>
                <c:pt idx="398">
                  <c:v>95.488</c:v>
                </c:pt>
                <c:pt idx="399">
                  <c:v>95.46</c:v>
                </c:pt>
                <c:pt idx="400">
                  <c:v>95.433999999999997</c:v>
                </c:pt>
                <c:pt idx="401">
                  <c:v>95.405000000000001</c:v>
                </c:pt>
                <c:pt idx="402">
                  <c:v>95.37</c:v>
                </c:pt>
                <c:pt idx="403">
                  <c:v>95.33</c:v>
                </c:pt>
                <c:pt idx="404">
                  <c:v>95.284999999999997</c:v>
                </c:pt>
                <c:pt idx="405">
                  <c:v>95.23</c:v>
                </c:pt>
                <c:pt idx="406">
                  <c:v>95.164000000000001</c:v>
                </c:pt>
                <c:pt idx="407">
                  <c:v>95.088999999999999</c:v>
                </c:pt>
                <c:pt idx="408">
                  <c:v>95.009</c:v>
                </c:pt>
                <c:pt idx="409">
                  <c:v>94.911000000000001</c:v>
                </c:pt>
                <c:pt idx="410">
                  <c:v>94.811999999999998</c:v>
                </c:pt>
                <c:pt idx="411">
                  <c:v>94.706999999999994</c:v>
                </c:pt>
                <c:pt idx="412">
                  <c:v>94.593999999999994</c:v>
                </c:pt>
                <c:pt idx="413">
                  <c:v>94.477000000000004</c:v>
                </c:pt>
                <c:pt idx="414">
                  <c:v>94.356999999999999</c:v>
                </c:pt>
                <c:pt idx="415">
                  <c:v>94.224999999999994</c:v>
                </c:pt>
                <c:pt idx="416">
                  <c:v>94.085999999999999</c:v>
                </c:pt>
                <c:pt idx="417">
                  <c:v>93.938000000000002</c:v>
                </c:pt>
                <c:pt idx="418">
                  <c:v>93.781999999999996</c:v>
                </c:pt>
                <c:pt idx="419">
                  <c:v>93.606999999999999</c:v>
                </c:pt>
                <c:pt idx="420">
                  <c:v>93.421999999999997</c:v>
                </c:pt>
                <c:pt idx="421">
                  <c:v>93.225999999999999</c:v>
                </c:pt>
                <c:pt idx="422">
                  <c:v>93.02</c:v>
                </c:pt>
                <c:pt idx="423">
                  <c:v>92.796999999999997</c:v>
                </c:pt>
                <c:pt idx="424">
                  <c:v>92.564999999999998</c:v>
                </c:pt>
                <c:pt idx="425">
                  <c:v>92.311999999999998</c:v>
                </c:pt>
                <c:pt idx="426">
                  <c:v>92.039000000000001</c:v>
                </c:pt>
                <c:pt idx="427">
                  <c:v>91.736999999999995</c:v>
                </c:pt>
                <c:pt idx="428">
                  <c:v>91.402000000000001</c:v>
                </c:pt>
                <c:pt idx="429">
                  <c:v>91.043999999999997</c:v>
                </c:pt>
                <c:pt idx="430">
                  <c:v>90.656999999999996</c:v>
                </c:pt>
                <c:pt idx="431">
                  <c:v>90.230999999999995</c:v>
                </c:pt>
                <c:pt idx="432">
                  <c:v>89.769000000000005</c:v>
                </c:pt>
                <c:pt idx="433">
                  <c:v>89.296000000000006</c:v>
                </c:pt>
                <c:pt idx="434">
                  <c:v>88.733000000000004</c:v>
                </c:pt>
                <c:pt idx="435">
                  <c:v>88.155000000000001</c:v>
                </c:pt>
                <c:pt idx="436">
                  <c:v>87.513999999999996</c:v>
                </c:pt>
                <c:pt idx="437">
                  <c:v>86.847999999999999</c:v>
                </c:pt>
                <c:pt idx="438">
                  <c:v>86.111999999999995</c:v>
                </c:pt>
                <c:pt idx="439">
                  <c:v>85.33</c:v>
                </c:pt>
                <c:pt idx="440">
                  <c:v>84.447000000000003</c:v>
                </c:pt>
                <c:pt idx="441">
                  <c:v>83.564999999999998</c:v>
                </c:pt>
                <c:pt idx="442">
                  <c:v>82.587999999999994</c:v>
                </c:pt>
                <c:pt idx="443">
                  <c:v>81.582999999999998</c:v>
                </c:pt>
                <c:pt idx="444">
                  <c:v>80.459000000000003</c:v>
                </c:pt>
                <c:pt idx="445">
                  <c:v>79.257999999999996</c:v>
                </c:pt>
                <c:pt idx="446">
                  <c:v>77.980999999999995</c:v>
                </c:pt>
                <c:pt idx="447">
                  <c:v>76.614999999999995</c:v>
                </c:pt>
                <c:pt idx="448">
                  <c:v>75.180000000000007</c:v>
                </c:pt>
                <c:pt idx="449">
                  <c:v>73.685000000000002</c:v>
                </c:pt>
                <c:pt idx="450">
                  <c:v>72.256</c:v>
                </c:pt>
                <c:pt idx="451">
                  <c:v>70.608000000000004</c:v>
                </c:pt>
                <c:pt idx="452">
                  <c:v>68.756</c:v>
                </c:pt>
                <c:pt idx="453">
                  <c:v>66.828000000000003</c:v>
                </c:pt>
                <c:pt idx="454">
                  <c:v>64.763000000000005</c:v>
                </c:pt>
                <c:pt idx="455">
                  <c:v>62.609000000000002</c:v>
                </c:pt>
                <c:pt idx="456">
                  <c:v>60.369</c:v>
                </c:pt>
                <c:pt idx="457">
                  <c:v>58.093000000000004</c:v>
                </c:pt>
                <c:pt idx="458">
                  <c:v>55.670999999999999</c:v>
                </c:pt>
                <c:pt idx="459">
                  <c:v>53.292000000000002</c:v>
                </c:pt>
                <c:pt idx="460">
                  <c:v>50.883000000000003</c:v>
                </c:pt>
                <c:pt idx="461">
                  <c:v>48.542999999999999</c:v>
                </c:pt>
                <c:pt idx="462">
                  <c:v>46.058</c:v>
                </c:pt>
                <c:pt idx="463">
                  <c:v>43.63</c:v>
                </c:pt>
                <c:pt idx="464">
                  <c:v>41.177999999999997</c:v>
                </c:pt>
                <c:pt idx="465">
                  <c:v>38.677</c:v>
                </c:pt>
                <c:pt idx="466">
                  <c:v>36.154000000000003</c:v>
                </c:pt>
                <c:pt idx="467">
                  <c:v>33.622999999999998</c:v>
                </c:pt>
                <c:pt idx="468">
                  <c:v>31.120999999999999</c:v>
                </c:pt>
                <c:pt idx="469">
                  <c:v>28.547999999999998</c:v>
                </c:pt>
                <c:pt idx="470">
                  <c:v>26.059000000000001</c:v>
                </c:pt>
                <c:pt idx="471">
                  <c:v>23.67</c:v>
                </c:pt>
                <c:pt idx="472">
                  <c:v>21.302</c:v>
                </c:pt>
                <c:pt idx="473">
                  <c:v>19.065999999999999</c:v>
                </c:pt>
                <c:pt idx="474">
                  <c:v>16.934000000000001</c:v>
                </c:pt>
                <c:pt idx="475">
                  <c:v>14.981</c:v>
                </c:pt>
                <c:pt idx="476">
                  <c:v>13.214</c:v>
                </c:pt>
                <c:pt idx="477">
                  <c:v>11.65</c:v>
                </c:pt>
                <c:pt idx="478">
                  <c:v>10.308</c:v>
                </c:pt>
                <c:pt idx="479">
                  <c:v>9.1910000000000007</c:v>
                </c:pt>
                <c:pt idx="480">
                  <c:v>8.2810000000000006</c:v>
                </c:pt>
                <c:pt idx="481">
                  <c:v>7.5759999999999996</c:v>
                </c:pt>
                <c:pt idx="482">
                  <c:v>7.0110000000000001</c:v>
                </c:pt>
                <c:pt idx="483">
                  <c:v>6.5919999999999996</c:v>
                </c:pt>
                <c:pt idx="484">
                  <c:v>6.3029999999999999</c:v>
                </c:pt>
                <c:pt idx="485">
                  <c:v>6.1029999999999998</c:v>
                </c:pt>
                <c:pt idx="486">
                  <c:v>5.9640000000000004</c:v>
                </c:pt>
                <c:pt idx="487">
                  <c:v>5.8719999999999999</c:v>
                </c:pt>
                <c:pt idx="488">
                  <c:v>5.8209999999999997</c:v>
                </c:pt>
                <c:pt idx="489">
                  <c:v>5.7889999999999997</c:v>
                </c:pt>
                <c:pt idx="490">
                  <c:v>5.7729999999999997</c:v>
                </c:pt>
                <c:pt idx="491">
                  <c:v>5.766</c:v>
                </c:pt>
                <c:pt idx="492">
                  <c:v>5.7619999999999996</c:v>
                </c:pt>
                <c:pt idx="493">
                  <c:v>5.7569999999999997</c:v>
                </c:pt>
                <c:pt idx="494">
                  <c:v>5.7539999999999996</c:v>
                </c:pt>
                <c:pt idx="495">
                  <c:v>5.7530000000000001</c:v>
                </c:pt>
                <c:pt idx="496">
                  <c:v>5.7510000000000003</c:v>
                </c:pt>
                <c:pt idx="497">
                  <c:v>5.75</c:v>
                </c:pt>
                <c:pt idx="498">
                  <c:v>5.7480000000000002</c:v>
                </c:pt>
                <c:pt idx="499">
                  <c:v>5.7480000000000002</c:v>
                </c:pt>
                <c:pt idx="500">
                  <c:v>5.7469999999999999</c:v>
                </c:pt>
                <c:pt idx="501">
                  <c:v>5.7469999999999999</c:v>
                </c:pt>
                <c:pt idx="502">
                  <c:v>5.7460000000000004</c:v>
                </c:pt>
                <c:pt idx="503">
                  <c:v>5.7439999999999998</c:v>
                </c:pt>
                <c:pt idx="504">
                  <c:v>5.7439999999999998</c:v>
                </c:pt>
                <c:pt idx="505">
                  <c:v>5.7430000000000003</c:v>
                </c:pt>
                <c:pt idx="506">
                  <c:v>5.742</c:v>
                </c:pt>
                <c:pt idx="507">
                  <c:v>5.7409999999999997</c:v>
                </c:pt>
                <c:pt idx="508">
                  <c:v>5.74</c:v>
                </c:pt>
                <c:pt idx="509">
                  <c:v>5.74</c:v>
                </c:pt>
                <c:pt idx="510">
                  <c:v>5.74</c:v>
                </c:pt>
                <c:pt idx="511">
                  <c:v>5.7380000000000004</c:v>
                </c:pt>
                <c:pt idx="512">
                  <c:v>5.7380000000000004</c:v>
                </c:pt>
                <c:pt idx="513">
                  <c:v>5.7370000000000001</c:v>
                </c:pt>
                <c:pt idx="514">
                  <c:v>5.7370000000000001</c:v>
                </c:pt>
                <c:pt idx="515">
                  <c:v>5.7350000000000003</c:v>
                </c:pt>
                <c:pt idx="516">
                  <c:v>5.7350000000000003</c:v>
                </c:pt>
                <c:pt idx="517">
                  <c:v>5.734</c:v>
                </c:pt>
                <c:pt idx="518">
                  <c:v>5.734</c:v>
                </c:pt>
                <c:pt idx="519">
                  <c:v>5.7329999999999997</c:v>
                </c:pt>
                <c:pt idx="520">
                  <c:v>5.7329999999999997</c:v>
                </c:pt>
                <c:pt idx="521">
                  <c:v>5.7309999999999999</c:v>
                </c:pt>
                <c:pt idx="522">
                  <c:v>5.73</c:v>
                </c:pt>
                <c:pt idx="523">
                  <c:v>5.73</c:v>
                </c:pt>
                <c:pt idx="524">
                  <c:v>5.7279999999999998</c:v>
                </c:pt>
                <c:pt idx="525">
                  <c:v>5.7270000000000003</c:v>
                </c:pt>
                <c:pt idx="526">
                  <c:v>5.7249999999999996</c:v>
                </c:pt>
                <c:pt idx="527">
                  <c:v>5.7249999999999996</c:v>
                </c:pt>
                <c:pt idx="528">
                  <c:v>5.7240000000000002</c:v>
                </c:pt>
                <c:pt idx="529">
                  <c:v>5.7220000000000004</c:v>
                </c:pt>
                <c:pt idx="530">
                  <c:v>5.7220000000000004</c:v>
                </c:pt>
                <c:pt idx="531">
                  <c:v>5.7210000000000001</c:v>
                </c:pt>
                <c:pt idx="532">
                  <c:v>5.72</c:v>
                </c:pt>
                <c:pt idx="533">
                  <c:v>5.718</c:v>
                </c:pt>
                <c:pt idx="534">
                  <c:v>5.718</c:v>
                </c:pt>
                <c:pt idx="535">
                  <c:v>5.7160000000000002</c:v>
                </c:pt>
                <c:pt idx="536">
                  <c:v>5.7149999999999999</c:v>
                </c:pt>
                <c:pt idx="537">
                  <c:v>5.7140000000000004</c:v>
                </c:pt>
                <c:pt idx="538">
                  <c:v>5.7119999999999997</c:v>
                </c:pt>
                <c:pt idx="539">
                  <c:v>5.7110000000000003</c:v>
                </c:pt>
                <c:pt idx="540">
                  <c:v>5.7089999999999996</c:v>
                </c:pt>
                <c:pt idx="541">
                  <c:v>5.7080000000000002</c:v>
                </c:pt>
                <c:pt idx="542">
                  <c:v>5.7080000000000002</c:v>
                </c:pt>
                <c:pt idx="543">
                  <c:v>5.7069999999999999</c:v>
                </c:pt>
                <c:pt idx="544">
                  <c:v>5.7039999999999997</c:v>
                </c:pt>
                <c:pt idx="545">
                  <c:v>5.702</c:v>
                </c:pt>
                <c:pt idx="546">
                  <c:v>5.7009999999999996</c:v>
                </c:pt>
                <c:pt idx="547">
                  <c:v>5.6989999999999998</c:v>
                </c:pt>
                <c:pt idx="548">
                  <c:v>5.6980000000000004</c:v>
                </c:pt>
                <c:pt idx="549">
                  <c:v>5.6959999999999997</c:v>
                </c:pt>
                <c:pt idx="550">
                  <c:v>5.6950000000000003</c:v>
                </c:pt>
                <c:pt idx="551">
                  <c:v>5.6929999999999996</c:v>
                </c:pt>
                <c:pt idx="552">
                  <c:v>5.6920000000000002</c:v>
                </c:pt>
                <c:pt idx="553">
                  <c:v>5.69</c:v>
                </c:pt>
                <c:pt idx="554">
                  <c:v>5.6879999999999997</c:v>
                </c:pt>
                <c:pt idx="555">
                  <c:v>5.6859999999999999</c:v>
                </c:pt>
                <c:pt idx="556">
                  <c:v>5.6849999999999996</c:v>
                </c:pt>
                <c:pt idx="557">
                  <c:v>5.6829999999999998</c:v>
                </c:pt>
                <c:pt idx="558">
                  <c:v>5.6820000000000004</c:v>
                </c:pt>
                <c:pt idx="559">
                  <c:v>5.681</c:v>
                </c:pt>
                <c:pt idx="560">
                  <c:v>5.6790000000000003</c:v>
                </c:pt>
                <c:pt idx="561">
                  <c:v>5.6779999999999999</c:v>
                </c:pt>
                <c:pt idx="562">
                  <c:v>5.6749999999999998</c:v>
                </c:pt>
                <c:pt idx="563">
                  <c:v>5.673</c:v>
                </c:pt>
                <c:pt idx="564">
                  <c:v>5.6710000000000003</c:v>
                </c:pt>
                <c:pt idx="565">
                  <c:v>5.6689999999999996</c:v>
                </c:pt>
                <c:pt idx="566">
                  <c:v>5.6680000000000001</c:v>
                </c:pt>
                <c:pt idx="567">
                  <c:v>5.6660000000000004</c:v>
                </c:pt>
                <c:pt idx="568">
                  <c:v>5.6639999999999997</c:v>
                </c:pt>
                <c:pt idx="569">
                  <c:v>5.6630000000000003</c:v>
                </c:pt>
                <c:pt idx="570">
                  <c:v>5.6609999999999996</c:v>
                </c:pt>
              </c:numCache>
            </c:numRef>
          </c:yVal>
          <c:smooth val="1"/>
          <c:extLst>
            <c:ext xmlns:c16="http://schemas.microsoft.com/office/drawing/2014/chart" uri="{C3380CC4-5D6E-409C-BE32-E72D297353CC}">
              <c16:uniqueId val="{00000000-16DF-4197-B7DF-6CD1D9065666}"/>
            </c:ext>
          </c:extLst>
        </c:ser>
        <c:ser>
          <c:idx val="1"/>
          <c:order val="1"/>
          <c:tx>
            <c:v>10 phr</c:v>
          </c:tx>
          <c:spPr>
            <a:ln w="25400">
              <a:solidFill>
                <a:schemeClr val="tx1"/>
              </a:solidFill>
              <a:prstDash val="sysDash"/>
            </a:ln>
          </c:spPr>
          <c:marker>
            <c:symbol val="none"/>
          </c:marker>
          <c:xVal>
            <c:numRef>
              <c:f>Final!$K$8:$K$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L$8:$L$578</c:f>
              <c:numCache>
                <c:formatCode>General</c:formatCode>
                <c:ptCount val="571"/>
                <c:pt idx="0">
                  <c:v>100.011</c:v>
                </c:pt>
                <c:pt idx="1">
                  <c:v>100.027</c:v>
                </c:pt>
                <c:pt idx="2">
                  <c:v>100.03400000000001</c:v>
                </c:pt>
                <c:pt idx="3">
                  <c:v>100.042</c:v>
                </c:pt>
                <c:pt idx="4">
                  <c:v>100.047</c:v>
                </c:pt>
                <c:pt idx="5">
                  <c:v>100.053</c:v>
                </c:pt>
                <c:pt idx="6">
                  <c:v>100.057</c:v>
                </c:pt>
                <c:pt idx="7">
                  <c:v>100.062</c:v>
                </c:pt>
                <c:pt idx="8">
                  <c:v>100.065</c:v>
                </c:pt>
                <c:pt idx="9">
                  <c:v>100.068</c:v>
                </c:pt>
                <c:pt idx="10">
                  <c:v>100.071</c:v>
                </c:pt>
                <c:pt idx="11">
                  <c:v>100.074</c:v>
                </c:pt>
                <c:pt idx="12">
                  <c:v>100.077</c:v>
                </c:pt>
                <c:pt idx="13">
                  <c:v>100.07899999999999</c:v>
                </c:pt>
                <c:pt idx="14">
                  <c:v>100.083</c:v>
                </c:pt>
                <c:pt idx="15">
                  <c:v>100.086</c:v>
                </c:pt>
                <c:pt idx="16">
                  <c:v>100.089</c:v>
                </c:pt>
                <c:pt idx="17">
                  <c:v>100.093</c:v>
                </c:pt>
                <c:pt idx="18">
                  <c:v>100.096</c:v>
                </c:pt>
                <c:pt idx="19">
                  <c:v>100.098</c:v>
                </c:pt>
                <c:pt idx="20">
                  <c:v>100.101</c:v>
                </c:pt>
                <c:pt idx="21">
                  <c:v>100.102</c:v>
                </c:pt>
                <c:pt idx="22">
                  <c:v>100.10299999999999</c:v>
                </c:pt>
                <c:pt idx="23">
                  <c:v>100.10599999999999</c:v>
                </c:pt>
                <c:pt idx="24">
                  <c:v>100.107</c:v>
                </c:pt>
                <c:pt idx="25">
                  <c:v>100.11</c:v>
                </c:pt>
                <c:pt idx="26">
                  <c:v>100.11199999999999</c:v>
                </c:pt>
                <c:pt idx="27">
                  <c:v>100.11499999999999</c:v>
                </c:pt>
                <c:pt idx="28">
                  <c:v>100.11499999999999</c:v>
                </c:pt>
                <c:pt idx="29">
                  <c:v>100.117</c:v>
                </c:pt>
                <c:pt idx="30">
                  <c:v>100.11799999999999</c:v>
                </c:pt>
                <c:pt idx="31">
                  <c:v>100.12</c:v>
                </c:pt>
                <c:pt idx="32">
                  <c:v>100.121</c:v>
                </c:pt>
                <c:pt idx="33">
                  <c:v>100.122</c:v>
                </c:pt>
                <c:pt idx="34">
                  <c:v>100.125</c:v>
                </c:pt>
                <c:pt idx="35">
                  <c:v>100.126</c:v>
                </c:pt>
                <c:pt idx="36">
                  <c:v>100.127</c:v>
                </c:pt>
                <c:pt idx="37">
                  <c:v>100.128</c:v>
                </c:pt>
                <c:pt idx="38">
                  <c:v>100.13</c:v>
                </c:pt>
                <c:pt idx="39">
                  <c:v>100.13</c:v>
                </c:pt>
                <c:pt idx="40">
                  <c:v>100.131</c:v>
                </c:pt>
                <c:pt idx="41">
                  <c:v>100.13200000000001</c:v>
                </c:pt>
                <c:pt idx="42">
                  <c:v>100.134</c:v>
                </c:pt>
                <c:pt idx="43">
                  <c:v>100.134</c:v>
                </c:pt>
                <c:pt idx="44">
                  <c:v>100.13500000000001</c:v>
                </c:pt>
                <c:pt idx="45">
                  <c:v>100.136</c:v>
                </c:pt>
                <c:pt idx="46">
                  <c:v>100.13500000000001</c:v>
                </c:pt>
                <c:pt idx="47">
                  <c:v>100.136</c:v>
                </c:pt>
                <c:pt idx="48">
                  <c:v>100.137</c:v>
                </c:pt>
                <c:pt idx="49">
                  <c:v>100.13800000000001</c:v>
                </c:pt>
                <c:pt idx="50">
                  <c:v>100.13800000000001</c:v>
                </c:pt>
                <c:pt idx="51">
                  <c:v>100.139</c:v>
                </c:pt>
                <c:pt idx="52">
                  <c:v>100.14</c:v>
                </c:pt>
                <c:pt idx="53">
                  <c:v>100.139</c:v>
                </c:pt>
                <c:pt idx="54">
                  <c:v>100.14</c:v>
                </c:pt>
                <c:pt idx="55">
                  <c:v>100.14</c:v>
                </c:pt>
                <c:pt idx="56">
                  <c:v>100.14100000000001</c:v>
                </c:pt>
                <c:pt idx="57">
                  <c:v>100.14100000000001</c:v>
                </c:pt>
                <c:pt idx="58">
                  <c:v>100.142</c:v>
                </c:pt>
                <c:pt idx="59">
                  <c:v>100.14400000000001</c:v>
                </c:pt>
                <c:pt idx="60">
                  <c:v>100.142</c:v>
                </c:pt>
                <c:pt idx="61">
                  <c:v>100.142</c:v>
                </c:pt>
                <c:pt idx="62">
                  <c:v>100.14400000000001</c:v>
                </c:pt>
                <c:pt idx="63">
                  <c:v>100.143</c:v>
                </c:pt>
                <c:pt idx="64">
                  <c:v>100.142</c:v>
                </c:pt>
                <c:pt idx="65">
                  <c:v>100.143</c:v>
                </c:pt>
                <c:pt idx="66">
                  <c:v>100.14400000000001</c:v>
                </c:pt>
                <c:pt idx="67">
                  <c:v>100.14400000000001</c:v>
                </c:pt>
                <c:pt idx="68">
                  <c:v>100.14400000000001</c:v>
                </c:pt>
                <c:pt idx="69">
                  <c:v>100.145</c:v>
                </c:pt>
                <c:pt idx="70">
                  <c:v>100.14400000000001</c:v>
                </c:pt>
                <c:pt idx="71">
                  <c:v>100.14400000000001</c:v>
                </c:pt>
                <c:pt idx="72">
                  <c:v>100.14400000000001</c:v>
                </c:pt>
                <c:pt idx="73">
                  <c:v>100.142</c:v>
                </c:pt>
                <c:pt idx="74">
                  <c:v>100.142</c:v>
                </c:pt>
                <c:pt idx="75">
                  <c:v>100.14100000000001</c:v>
                </c:pt>
                <c:pt idx="76">
                  <c:v>100.142</c:v>
                </c:pt>
                <c:pt idx="77">
                  <c:v>100.142</c:v>
                </c:pt>
                <c:pt idx="78">
                  <c:v>100.142</c:v>
                </c:pt>
                <c:pt idx="79">
                  <c:v>100.142</c:v>
                </c:pt>
                <c:pt idx="80">
                  <c:v>100.142</c:v>
                </c:pt>
                <c:pt idx="81">
                  <c:v>100.142</c:v>
                </c:pt>
                <c:pt idx="82">
                  <c:v>100.142</c:v>
                </c:pt>
                <c:pt idx="83">
                  <c:v>100.142</c:v>
                </c:pt>
                <c:pt idx="84">
                  <c:v>100.142</c:v>
                </c:pt>
                <c:pt idx="85">
                  <c:v>100.14100000000001</c:v>
                </c:pt>
                <c:pt idx="86">
                  <c:v>100.14</c:v>
                </c:pt>
                <c:pt idx="87">
                  <c:v>100.14</c:v>
                </c:pt>
                <c:pt idx="88">
                  <c:v>100.139</c:v>
                </c:pt>
                <c:pt idx="89">
                  <c:v>100.139</c:v>
                </c:pt>
                <c:pt idx="90">
                  <c:v>100.139</c:v>
                </c:pt>
                <c:pt idx="91">
                  <c:v>100.139</c:v>
                </c:pt>
                <c:pt idx="92">
                  <c:v>100.137</c:v>
                </c:pt>
                <c:pt idx="93">
                  <c:v>100.137</c:v>
                </c:pt>
                <c:pt idx="94">
                  <c:v>100.136</c:v>
                </c:pt>
                <c:pt idx="95">
                  <c:v>100.136</c:v>
                </c:pt>
                <c:pt idx="96">
                  <c:v>100.136</c:v>
                </c:pt>
                <c:pt idx="97">
                  <c:v>100.136</c:v>
                </c:pt>
                <c:pt idx="98">
                  <c:v>100.13500000000001</c:v>
                </c:pt>
                <c:pt idx="99">
                  <c:v>100.13500000000001</c:v>
                </c:pt>
                <c:pt idx="100">
                  <c:v>100.134</c:v>
                </c:pt>
                <c:pt idx="101">
                  <c:v>100.13200000000001</c:v>
                </c:pt>
                <c:pt idx="102">
                  <c:v>100.131</c:v>
                </c:pt>
                <c:pt idx="103">
                  <c:v>100.13</c:v>
                </c:pt>
                <c:pt idx="104">
                  <c:v>100.13</c:v>
                </c:pt>
                <c:pt idx="105">
                  <c:v>100.128</c:v>
                </c:pt>
                <c:pt idx="106">
                  <c:v>100.127</c:v>
                </c:pt>
                <c:pt idx="107">
                  <c:v>100.126</c:v>
                </c:pt>
                <c:pt idx="108">
                  <c:v>100.125</c:v>
                </c:pt>
                <c:pt idx="109">
                  <c:v>100.123</c:v>
                </c:pt>
                <c:pt idx="110">
                  <c:v>100.123</c:v>
                </c:pt>
                <c:pt idx="111">
                  <c:v>100.123</c:v>
                </c:pt>
                <c:pt idx="112">
                  <c:v>100.122</c:v>
                </c:pt>
                <c:pt idx="113">
                  <c:v>100.121</c:v>
                </c:pt>
                <c:pt idx="114">
                  <c:v>100.12</c:v>
                </c:pt>
                <c:pt idx="115">
                  <c:v>100.11799999999999</c:v>
                </c:pt>
                <c:pt idx="116">
                  <c:v>100.117</c:v>
                </c:pt>
                <c:pt idx="117">
                  <c:v>100.117</c:v>
                </c:pt>
                <c:pt idx="118">
                  <c:v>100.117</c:v>
                </c:pt>
                <c:pt idx="119">
                  <c:v>100.11499999999999</c:v>
                </c:pt>
                <c:pt idx="120">
                  <c:v>100.11499999999999</c:v>
                </c:pt>
                <c:pt idx="121">
                  <c:v>100.11499999999999</c:v>
                </c:pt>
                <c:pt idx="122">
                  <c:v>100.113</c:v>
                </c:pt>
                <c:pt idx="123">
                  <c:v>100.11199999999999</c:v>
                </c:pt>
                <c:pt idx="124">
                  <c:v>100.111</c:v>
                </c:pt>
                <c:pt idx="125">
                  <c:v>100.11</c:v>
                </c:pt>
                <c:pt idx="126">
                  <c:v>100.108</c:v>
                </c:pt>
                <c:pt idx="127">
                  <c:v>100.108</c:v>
                </c:pt>
                <c:pt idx="128">
                  <c:v>100.107</c:v>
                </c:pt>
                <c:pt idx="129">
                  <c:v>100.10599999999999</c:v>
                </c:pt>
                <c:pt idx="130">
                  <c:v>100.105</c:v>
                </c:pt>
                <c:pt idx="131">
                  <c:v>100.10299999999999</c:v>
                </c:pt>
                <c:pt idx="132">
                  <c:v>100.102</c:v>
                </c:pt>
                <c:pt idx="133">
                  <c:v>100.099</c:v>
                </c:pt>
                <c:pt idx="134">
                  <c:v>100.099</c:v>
                </c:pt>
                <c:pt idx="135">
                  <c:v>100.098</c:v>
                </c:pt>
                <c:pt idx="136">
                  <c:v>100.096</c:v>
                </c:pt>
                <c:pt idx="137">
                  <c:v>100.096</c:v>
                </c:pt>
                <c:pt idx="138">
                  <c:v>100.096</c:v>
                </c:pt>
                <c:pt idx="139">
                  <c:v>100.093</c:v>
                </c:pt>
                <c:pt idx="140">
                  <c:v>100.092</c:v>
                </c:pt>
                <c:pt idx="141">
                  <c:v>100.09099999999999</c:v>
                </c:pt>
                <c:pt idx="142">
                  <c:v>100.09</c:v>
                </c:pt>
                <c:pt idx="143">
                  <c:v>100.08799999999999</c:v>
                </c:pt>
                <c:pt idx="144">
                  <c:v>100.087</c:v>
                </c:pt>
                <c:pt idx="145">
                  <c:v>100.086</c:v>
                </c:pt>
                <c:pt idx="146">
                  <c:v>100.084</c:v>
                </c:pt>
                <c:pt idx="147">
                  <c:v>100.08199999999999</c:v>
                </c:pt>
                <c:pt idx="148">
                  <c:v>100.08199999999999</c:v>
                </c:pt>
                <c:pt idx="149">
                  <c:v>100.08</c:v>
                </c:pt>
                <c:pt idx="150">
                  <c:v>100.07899999999999</c:v>
                </c:pt>
                <c:pt idx="151">
                  <c:v>100.077</c:v>
                </c:pt>
                <c:pt idx="152">
                  <c:v>100.07599999999999</c:v>
                </c:pt>
                <c:pt idx="153">
                  <c:v>100.074</c:v>
                </c:pt>
                <c:pt idx="154">
                  <c:v>100.072</c:v>
                </c:pt>
                <c:pt idx="155">
                  <c:v>100.071</c:v>
                </c:pt>
                <c:pt idx="156">
                  <c:v>100.068</c:v>
                </c:pt>
                <c:pt idx="157">
                  <c:v>100.06699999999999</c:v>
                </c:pt>
                <c:pt idx="158">
                  <c:v>100.065</c:v>
                </c:pt>
                <c:pt idx="159">
                  <c:v>100.06399999999999</c:v>
                </c:pt>
                <c:pt idx="160">
                  <c:v>100.062</c:v>
                </c:pt>
                <c:pt idx="161">
                  <c:v>100.06</c:v>
                </c:pt>
                <c:pt idx="162">
                  <c:v>100.059</c:v>
                </c:pt>
                <c:pt idx="163">
                  <c:v>100.056</c:v>
                </c:pt>
                <c:pt idx="164">
                  <c:v>100.054</c:v>
                </c:pt>
                <c:pt idx="165">
                  <c:v>100.05200000000001</c:v>
                </c:pt>
                <c:pt idx="166">
                  <c:v>100.05</c:v>
                </c:pt>
                <c:pt idx="167">
                  <c:v>100.048</c:v>
                </c:pt>
                <c:pt idx="168">
                  <c:v>100.04600000000001</c:v>
                </c:pt>
                <c:pt idx="169">
                  <c:v>100.04300000000001</c:v>
                </c:pt>
                <c:pt idx="170">
                  <c:v>100.04</c:v>
                </c:pt>
                <c:pt idx="171">
                  <c:v>100.039</c:v>
                </c:pt>
                <c:pt idx="172">
                  <c:v>100.03700000000001</c:v>
                </c:pt>
                <c:pt idx="173">
                  <c:v>100.035</c:v>
                </c:pt>
                <c:pt idx="174">
                  <c:v>100.032</c:v>
                </c:pt>
                <c:pt idx="175">
                  <c:v>100.03</c:v>
                </c:pt>
                <c:pt idx="176">
                  <c:v>100.027</c:v>
                </c:pt>
                <c:pt idx="177">
                  <c:v>100.024</c:v>
                </c:pt>
                <c:pt idx="178">
                  <c:v>100.023</c:v>
                </c:pt>
                <c:pt idx="179">
                  <c:v>100.02</c:v>
                </c:pt>
                <c:pt idx="180">
                  <c:v>100.017</c:v>
                </c:pt>
                <c:pt idx="181">
                  <c:v>100.014</c:v>
                </c:pt>
                <c:pt idx="182">
                  <c:v>100.011</c:v>
                </c:pt>
                <c:pt idx="183">
                  <c:v>100.009</c:v>
                </c:pt>
                <c:pt idx="184">
                  <c:v>100.005</c:v>
                </c:pt>
                <c:pt idx="185">
                  <c:v>100.002</c:v>
                </c:pt>
                <c:pt idx="186">
                  <c:v>100</c:v>
                </c:pt>
                <c:pt idx="187">
                  <c:v>99.995999999999995</c:v>
                </c:pt>
                <c:pt idx="188">
                  <c:v>99.992000000000004</c:v>
                </c:pt>
                <c:pt idx="189">
                  <c:v>99.988</c:v>
                </c:pt>
                <c:pt idx="190">
                  <c:v>99.983000000000004</c:v>
                </c:pt>
                <c:pt idx="191">
                  <c:v>99.978999999999999</c:v>
                </c:pt>
                <c:pt idx="192">
                  <c:v>99.974000000000004</c:v>
                </c:pt>
                <c:pt idx="193">
                  <c:v>99.968999999999994</c:v>
                </c:pt>
                <c:pt idx="194">
                  <c:v>99.963999999999999</c:v>
                </c:pt>
                <c:pt idx="195">
                  <c:v>99.96</c:v>
                </c:pt>
                <c:pt idx="196">
                  <c:v>99.953000000000003</c:v>
                </c:pt>
                <c:pt idx="197">
                  <c:v>99.947999999999993</c:v>
                </c:pt>
                <c:pt idx="198">
                  <c:v>99.941000000000003</c:v>
                </c:pt>
                <c:pt idx="199">
                  <c:v>99.933999999999997</c:v>
                </c:pt>
                <c:pt idx="200">
                  <c:v>99.927000000000007</c:v>
                </c:pt>
                <c:pt idx="201">
                  <c:v>99.918000000000006</c:v>
                </c:pt>
                <c:pt idx="202">
                  <c:v>99.909000000000006</c:v>
                </c:pt>
                <c:pt idx="203">
                  <c:v>99.9</c:v>
                </c:pt>
                <c:pt idx="204">
                  <c:v>99.888999999999996</c:v>
                </c:pt>
                <c:pt idx="205">
                  <c:v>99.876000000000005</c:v>
                </c:pt>
                <c:pt idx="206">
                  <c:v>99.864000000000004</c:v>
                </c:pt>
                <c:pt idx="207">
                  <c:v>99.850999999999999</c:v>
                </c:pt>
                <c:pt idx="208">
                  <c:v>99.832999999999998</c:v>
                </c:pt>
                <c:pt idx="209">
                  <c:v>99.816000000000003</c:v>
                </c:pt>
                <c:pt idx="210">
                  <c:v>99.8</c:v>
                </c:pt>
                <c:pt idx="211">
                  <c:v>99.781000000000006</c:v>
                </c:pt>
                <c:pt idx="212">
                  <c:v>99.754000000000005</c:v>
                </c:pt>
                <c:pt idx="213">
                  <c:v>99.734999999999999</c:v>
                </c:pt>
                <c:pt idx="214">
                  <c:v>99.710999999999999</c:v>
                </c:pt>
                <c:pt idx="215">
                  <c:v>99.686000000000007</c:v>
                </c:pt>
                <c:pt idx="216">
                  <c:v>99.66</c:v>
                </c:pt>
                <c:pt idx="217">
                  <c:v>99.635999999999996</c:v>
                </c:pt>
                <c:pt idx="218">
                  <c:v>99.61</c:v>
                </c:pt>
                <c:pt idx="219">
                  <c:v>99.584000000000003</c:v>
                </c:pt>
                <c:pt idx="220">
                  <c:v>99.56</c:v>
                </c:pt>
                <c:pt idx="221">
                  <c:v>99.536000000000001</c:v>
                </c:pt>
                <c:pt idx="222">
                  <c:v>99.504000000000005</c:v>
                </c:pt>
                <c:pt idx="223">
                  <c:v>99.478999999999999</c:v>
                </c:pt>
                <c:pt idx="224">
                  <c:v>99.456999999999994</c:v>
                </c:pt>
                <c:pt idx="225">
                  <c:v>99.430999999999997</c:v>
                </c:pt>
                <c:pt idx="226">
                  <c:v>99.406000000000006</c:v>
                </c:pt>
                <c:pt idx="227">
                  <c:v>99.384</c:v>
                </c:pt>
                <c:pt idx="228">
                  <c:v>99.358999999999995</c:v>
                </c:pt>
                <c:pt idx="229">
                  <c:v>99.334000000000003</c:v>
                </c:pt>
                <c:pt idx="230">
                  <c:v>99.311999999999998</c:v>
                </c:pt>
                <c:pt idx="231">
                  <c:v>99.29</c:v>
                </c:pt>
                <c:pt idx="232">
                  <c:v>99.268000000000001</c:v>
                </c:pt>
                <c:pt idx="233">
                  <c:v>99.247</c:v>
                </c:pt>
                <c:pt idx="234">
                  <c:v>99.227000000000004</c:v>
                </c:pt>
                <c:pt idx="235">
                  <c:v>99.206000000000003</c:v>
                </c:pt>
                <c:pt idx="236">
                  <c:v>99.185000000000002</c:v>
                </c:pt>
                <c:pt idx="237">
                  <c:v>99.164000000000001</c:v>
                </c:pt>
                <c:pt idx="238">
                  <c:v>99.144999999999996</c:v>
                </c:pt>
                <c:pt idx="239">
                  <c:v>99.12</c:v>
                </c:pt>
                <c:pt idx="240">
                  <c:v>99.100999999999999</c:v>
                </c:pt>
                <c:pt idx="241">
                  <c:v>99.081000000000003</c:v>
                </c:pt>
                <c:pt idx="242">
                  <c:v>99.06</c:v>
                </c:pt>
                <c:pt idx="243">
                  <c:v>99.040999999999997</c:v>
                </c:pt>
                <c:pt idx="244">
                  <c:v>99.022999999999996</c:v>
                </c:pt>
                <c:pt idx="245">
                  <c:v>99.003</c:v>
                </c:pt>
                <c:pt idx="246">
                  <c:v>98.98</c:v>
                </c:pt>
                <c:pt idx="247">
                  <c:v>98.96</c:v>
                </c:pt>
                <c:pt idx="248">
                  <c:v>98.94</c:v>
                </c:pt>
                <c:pt idx="249">
                  <c:v>98.92</c:v>
                </c:pt>
                <c:pt idx="250">
                  <c:v>98.897000000000006</c:v>
                </c:pt>
                <c:pt idx="251">
                  <c:v>98.881</c:v>
                </c:pt>
                <c:pt idx="252">
                  <c:v>98.856999999999999</c:v>
                </c:pt>
                <c:pt idx="253">
                  <c:v>98.837000000000003</c:v>
                </c:pt>
                <c:pt idx="254">
                  <c:v>98.816999999999993</c:v>
                </c:pt>
                <c:pt idx="255">
                  <c:v>98.796000000000006</c:v>
                </c:pt>
                <c:pt idx="256">
                  <c:v>98.774000000000001</c:v>
                </c:pt>
                <c:pt idx="257">
                  <c:v>98.753</c:v>
                </c:pt>
                <c:pt idx="258">
                  <c:v>98.734999999999999</c:v>
                </c:pt>
                <c:pt idx="259">
                  <c:v>98.709000000000003</c:v>
                </c:pt>
                <c:pt idx="260">
                  <c:v>98.688999999999993</c:v>
                </c:pt>
                <c:pt idx="261">
                  <c:v>98.668000000000006</c:v>
                </c:pt>
                <c:pt idx="262">
                  <c:v>98.644999999999996</c:v>
                </c:pt>
                <c:pt idx="263">
                  <c:v>98.623999999999995</c:v>
                </c:pt>
                <c:pt idx="264">
                  <c:v>98.600999999999999</c:v>
                </c:pt>
                <c:pt idx="265">
                  <c:v>98.581000000000003</c:v>
                </c:pt>
                <c:pt idx="266">
                  <c:v>98.558000000000007</c:v>
                </c:pt>
                <c:pt idx="267">
                  <c:v>98.537999999999997</c:v>
                </c:pt>
                <c:pt idx="268">
                  <c:v>98.516999999999996</c:v>
                </c:pt>
                <c:pt idx="269">
                  <c:v>98.491</c:v>
                </c:pt>
                <c:pt idx="270">
                  <c:v>98.468000000000004</c:v>
                </c:pt>
                <c:pt idx="271">
                  <c:v>98.445999999999998</c:v>
                </c:pt>
                <c:pt idx="272">
                  <c:v>98.424000000000007</c:v>
                </c:pt>
                <c:pt idx="273">
                  <c:v>98.403000000000006</c:v>
                </c:pt>
                <c:pt idx="274">
                  <c:v>98.38</c:v>
                </c:pt>
                <c:pt idx="275">
                  <c:v>98.358999999999995</c:v>
                </c:pt>
                <c:pt idx="276">
                  <c:v>98.331999999999994</c:v>
                </c:pt>
                <c:pt idx="277">
                  <c:v>98.313000000000002</c:v>
                </c:pt>
                <c:pt idx="278">
                  <c:v>98.29</c:v>
                </c:pt>
                <c:pt idx="279">
                  <c:v>98.266000000000005</c:v>
                </c:pt>
                <c:pt idx="280">
                  <c:v>98.242000000000004</c:v>
                </c:pt>
                <c:pt idx="281">
                  <c:v>98.222999999999999</c:v>
                </c:pt>
                <c:pt idx="282">
                  <c:v>98.203000000000003</c:v>
                </c:pt>
                <c:pt idx="283">
                  <c:v>98.177000000000007</c:v>
                </c:pt>
                <c:pt idx="284">
                  <c:v>98.156999999999996</c:v>
                </c:pt>
                <c:pt idx="285">
                  <c:v>98.137</c:v>
                </c:pt>
                <c:pt idx="286">
                  <c:v>98.113</c:v>
                </c:pt>
                <c:pt idx="287">
                  <c:v>98.091999999999999</c:v>
                </c:pt>
                <c:pt idx="288">
                  <c:v>98.07</c:v>
                </c:pt>
                <c:pt idx="289">
                  <c:v>98.046000000000006</c:v>
                </c:pt>
                <c:pt idx="290">
                  <c:v>98.025000000000006</c:v>
                </c:pt>
                <c:pt idx="291">
                  <c:v>98.004999999999995</c:v>
                </c:pt>
                <c:pt idx="292">
                  <c:v>97.983000000000004</c:v>
                </c:pt>
                <c:pt idx="293">
                  <c:v>97.96</c:v>
                </c:pt>
                <c:pt idx="294">
                  <c:v>97.941999999999993</c:v>
                </c:pt>
                <c:pt idx="295">
                  <c:v>97.923000000000002</c:v>
                </c:pt>
                <c:pt idx="296">
                  <c:v>97.896000000000001</c:v>
                </c:pt>
                <c:pt idx="297">
                  <c:v>97.876999999999995</c:v>
                </c:pt>
                <c:pt idx="298">
                  <c:v>97.858999999999995</c:v>
                </c:pt>
                <c:pt idx="299">
                  <c:v>97.837999999999994</c:v>
                </c:pt>
                <c:pt idx="300">
                  <c:v>97.814999999999998</c:v>
                </c:pt>
                <c:pt idx="301">
                  <c:v>97.799000000000007</c:v>
                </c:pt>
                <c:pt idx="302">
                  <c:v>97.775999999999996</c:v>
                </c:pt>
                <c:pt idx="303">
                  <c:v>97.756</c:v>
                </c:pt>
                <c:pt idx="304">
                  <c:v>97.736000000000004</c:v>
                </c:pt>
                <c:pt idx="305">
                  <c:v>97.716999999999999</c:v>
                </c:pt>
                <c:pt idx="306">
                  <c:v>97.691000000000003</c:v>
                </c:pt>
                <c:pt idx="307">
                  <c:v>97.671999999999997</c:v>
                </c:pt>
                <c:pt idx="308">
                  <c:v>97.653999999999996</c:v>
                </c:pt>
                <c:pt idx="309">
                  <c:v>97.632999999999996</c:v>
                </c:pt>
                <c:pt idx="310">
                  <c:v>97.608999999999995</c:v>
                </c:pt>
                <c:pt idx="311">
                  <c:v>97.593000000000004</c:v>
                </c:pt>
                <c:pt idx="312">
                  <c:v>97.572000000000003</c:v>
                </c:pt>
                <c:pt idx="313">
                  <c:v>97.55</c:v>
                </c:pt>
                <c:pt idx="314">
                  <c:v>97.534000000000006</c:v>
                </c:pt>
                <c:pt idx="315">
                  <c:v>97.513000000000005</c:v>
                </c:pt>
                <c:pt idx="316">
                  <c:v>97.49</c:v>
                </c:pt>
                <c:pt idx="317">
                  <c:v>97.47</c:v>
                </c:pt>
                <c:pt idx="318">
                  <c:v>97.450999999999993</c:v>
                </c:pt>
                <c:pt idx="319">
                  <c:v>97.429000000000002</c:v>
                </c:pt>
                <c:pt idx="320">
                  <c:v>97.41</c:v>
                </c:pt>
                <c:pt idx="321">
                  <c:v>97.388999999999996</c:v>
                </c:pt>
                <c:pt idx="322">
                  <c:v>97.369</c:v>
                </c:pt>
                <c:pt idx="323">
                  <c:v>97.346000000000004</c:v>
                </c:pt>
                <c:pt idx="324">
                  <c:v>97.325000000000003</c:v>
                </c:pt>
                <c:pt idx="325">
                  <c:v>97.305000000000007</c:v>
                </c:pt>
                <c:pt idx="326">
                  <c:v>97.286000000000001</c:v>
                </c:pt>
                <c:pt idx="327">
                  <c:v>97.263000000000005</c:v>
                </c:pt>
                <c:pt idx="328">
                  <c:v>97.245000000000005</c:v>
                </c:pt>
                <c:pt idx="329">
                  <c:v>97.221999999999994</c:v>
                </c:pt>
                <c:pt idx="330">
                  <c:v>97.200999999999993</c:v>
                </c:pt>
                <c:pt idx="331">
                  <c:v>97.18</c:v>
                </c:pt>
                <c:pt idx="332">
                  <c:v>97.162999999999997</c:v>
                </c:pt>
                <c:pt idx="333">
                  <c:v>97.14</c:v>
                </c:pt>
                <c:pt idx="334">
                  <c:v>97.119</c:v>
                </c:pt>
                <c:pt idx="335">
                  <c:v>97.097999999999999</c:v>
                </c:pt>
                <c:pt idx="336">
                  <c:v>97.075000000000003</c:v>
                </c:pt>
                <c:pt idx="337">
                  <c:v>97.054000000000002</c:v>
                </c:pt>
                <c:pt idx="338">
                  <c:v>97.034999999999997</c:v>
                </c:pt>
                <c:pt idx="339">
                  <c:v>97.015000000000001</c:v>
                </c:pt>
                <c:pt idx="340">
                  <c:v>96.989000000000004</c:v>
                </c:pt>
                <c:pt idx="341">
                  <c:v>96.97</c:v>
                </c:pt>
                <c:pt idx="342">
                  <c:v>96.95</c:v>
                </c:pt>
                <c:pt idx="343">
                  <c:v>96.927000000000007</c:v>
                </c:pt>
                <c:pt idx="344">
                  <c:v>96.903000000000006</c:v>
                </c:pt>
                <c:pt idx="345">
                  <c:v>96.884</c:v>
                </c:pt>
                <c:pt idx="346">
                  <c:v>96.864000000000004</c:v>
                </c:pt>
                <c:pt idx="347">
                  <c:v>96.84</c:v>
                </c:pt>
                <c:pt idx="348">
                  <c:v>96.820999999999998</c:v>
                </c:pt>
                <c:pt idx="349">
                  <c:v>96.802000000000007</c:v>
                </c:pt>
                <c:pt idx="350">
                  <c:v>96.781000000000006</c:v>
                </c:pt>
                <c:pt idx="351">
                  <c:v>96.759</c:v>
                </c:pt>
                <c:pt idx="352">
                  <c:v>96.739000000000004</c:v>
                </c:pt>
                <c:pt idx="353">
                  <c:v>96.721000000000004</c:v>
                </c:pt>
                <c:pt idx="354">
                  <c:v>96.694999999999993</c:v>
                </c:pt>
                <c:pt idx="355">
                  <c:v>96.676000000000002</c:v>
                </c:pt>
                <c:pt idx="356">
                  <c:v>96.658000000000001</c:v>
                </c:pt>
                <c:pt idx="357">
                  <c:v>96.635000000000005</c:v>
                </c:pt>
                <c:pt idx="358">
                  <c:v>96.616</c:v>
                </c:pt>
                <c:pt idx="359">
                  <c:v>96.597999999999999</c:v>
                </c:pt>
                <c:pt idx="360">
                  <c:v>96.578000000000003</c:v>
                </c:pt>
                <c:pt idx="361">
                  <c:v>96.554000000000002</c:v>
                </c:pt>
                <c:pt idx="362">
                  <c:v>96.536000000000001</c:v>
                </c:pt>
                <c:pt idx="363">
                  <c:v>96.516999999999996</c:v>
                </c:pt>
                <c:pt idx="364">
                  <c:v>96.495000000000005</c:v>
                </c:pt>
                <c:pt idx="365">
                  <c:v>96.475999999999999</c:v>
                </c:pt>
                <c:pt idx="366">
                  <c:v>96.457999999999998</c:v>
                </c:pt>
                <c:pt idx="367">
                  <c:v>96.438999999999993</c:v>
                </c:pt>
                <c:pt idx="368">
                  <c:v>96.418000000000006</c:v>
                </c:pt>
                <c:pt idx="369">
                  <c:v>96.397999999999996</c:v>
                </c:pt>
                <c:pt idx="370">
                  <c:v>96.379000000000005</c:v>
                </c:pt>
                <c:pt idx="371">
                  <c:v>96.36</c:v>
                </c:pt>
                <c:pt idx="372">
                  <c:v>96.340999999999994</c:v>
                </c:pt>
                <c:pt idx="373">
                  <c:v>96.325000000000003</c:v>
                </c:pt>
                <c:pt idx="374">
                  <c:v>96.305999999999997</c:v>
                </c:pt>
                <c:pt idx="375">
                  <c:v>96.287999999999997</c:v>
                </c:pt>
                <c:pt idx="376">
                  <c:v>96.269000000000005</c:v>
                </c:pt>
                <c:pt idx="377">
                  <c:v>96.248999999999995</c:v>
                </c:pt>
                <c:pt idx="378">
                  <c:v>96.23</c:v>
                </c:pt>
                <c:pt idx="379">
                  <c:v>96.213999999999999</c:v>
                </c:pt>
                <c:pt idx="380">
                  <c:v>96.194000000000003</c:v>
                </c:pt>
                <c:pt idx="381">
                  <c:v>96.173000000000002</c:v>
                </c:pt>
                <c:pt idx="382">
                  <c:v>96.156000000000006</c:v>
                </c:pt>
                <c:pt idx="383">
                  <c:v>96.135000000000005</c:v>
                </c:pt>
                <c:pt idx="384">
                  <c:v>96.116</c:v>
                </c:pt>
                <c:pt idx="385">
                  <c:v>96.096000000000004</c:v>
                </c:pt>
                <c:pt idx="386">
                  <c:v>96.073999999999998</c:v>
                </c:pt>
                <c:pt idx="387">
                  <c:v>96.055999999999997</c:v>
                </c:pt>
                <c:pt idx="388">
                  <c:v>96.031999999999996</c:v>
                </c:pt>
                <c:pt idx="389">
                  <c:v>96.01</c:v>
                </c:pt>
                <c:pt idx="390">
                  <c:v>95.99</c:v>
                </c:pt>
                <c:pt idx="391">
                  <c:v>95.962999999999994</c:v>
                </c:pt>
                <c:pt idx="392">
                  <c:v>95.938000000000002</c:v>
                </c:pt>
                <c:pt idx="393">
                  <c:v>95.914000000000001</c:v>
                </c:pt>
                <c:pt idx="394">
                  <c:v>95.887</c:v>
                </c:pt>
                <c:pt idx="395">
                  <c:v>95.861999999999995</c:v>
                </c:pt>
                <c:pt idx="396">
                  <c:v>95.835999999999999</c:v>
                </c:pt>
                <c:pt idx="397">
                  <c:v>95.807000000000002</c:v>
                </c:pt>
                <c:pt idx="398">
                  <c:v>95.784000000000006</c:v>
                </c:pt>
                <c:pt idx="399">
                  <c:v>95.760999999999996</c:v>
                </c:pt>
                <c:pt idx="400">
                  <c:v>95.733999999999995</c:v>
                </c:pt>
                <c:pt idx="401">
                  <c:v>95.703999999999994</c:v>
                </c:pt>
                <c:pt idx="402">
                  <c:v>95.674000000000007</c:v>
                </c:pt>
                <c:pt idx="403">
                  <c:v>95.638999999999996</c:v>
                </c:pt>
                <c:pt idx="404">
                  <c:v>95.593000000000004</c:v>
                </c:pt>
                <c:pt idx="405">
                  <c:v>95.549000000000007</c:v>
                </c:pt>
                <c:pt idx="406">
                  <c:v>95.494</c:v>
                </c:pt>
                <c:pt idx="407">
                  <c:v>95.424999999999997</c:v>
                </c:pt>
                <c:pt idx="408">
                  <c:v>95.346999999999994</c:v>
                </c:pt>
                <c:pt idx="409">
                  <c:v>95.263999999999996</c:v>
                </c:pt>
                <c:pt idx="410">
                  <c:v>95.174999999999997</c:v>
                </c:pt>
                <c:pt idx="411">
                  <c:v>95.081000000000003</c:v>
                </c:pt>
                <c:pt idx="412">
                  <c:v>94.989000000000004</c:v>
                </c:pt>
                <c:pt idx="413">
                  <c:v>94.888000000000005</c:v>
                </c:pt>
                <c:pt idx="414">
                  <c:v>94.781999999999996</c:v>
                </c:pt>
                <c:pt idx="415">
                  <c:v>94.662999999999997</c:v>
                </c:pt>
                <c:pt idx="416">
                  <c:v>94.536000000000001</c:v>
                </c:pt>
                <c:pt idx="417">
                  <c:v>94.402000000000001</c:v>
                </c:pt>
                <c:pt idx="418">
                  <c:v>94.251999999999995</c:v>
                </c:pt>
                <c:pt idx="419">
                  <c:v>94.094999999999999</c:v>
                </c:pt>
                <c:pt idx="420">
                  <c:v>93.918999999999997</c:v>
                </c:pt>
                <c:pt idx="421">
                  <c:v>93.738</c:v>
                </c:pt>
                <c:pt idx="422">
                  <c:v>93.539000000000001</c:v>
                </c:pt>
                <c:pt idx="423">
                  <c:v>93.326999999999998</c:v>
                </c:pt>
                <c:pt idx="424">
                  <c:v>93.099000000000004</c:v>
                </c:pt>
                <c:pt idx="425">
                  <c:v>92.843999999999994</c:v>
                </c:pt>
                <c:pt idx="426">
                  <c:v>92.566000000000003</c:v>
                </c:pt>
                <c:pt idx="427">
                  <c:v>92.266999999999996</c:v>
                </c:pt>
                <c:pt idx="428">
                  <c:v>91.947999999999993</c:v>
                </c:pt>
                <c:pt idx="429">
                  <c:v>91.599000000000004</c:v>
                </c:pt>
                <c:pt idx="430">
                  <c:v>91.209000000000003</c:v>
                </c:pt>
                <c:pt idx="431">
                  <c:v>90.78</c:v>
                </c:pt>
                <c:pt idx="432">
                  <c:v>90.311999999999998</c:v>
                </c:pt>
                <c:pt idx="433">
                  <c:v>89.805000000000007</c:v>
                </c:pt>
                <c:pt idx="434">
                  <c:v>89.266999999999996</c:v>
                </c:pt>
                <c:pt idx="435">
                  <c:v>88.67</c:v>
                </c:pt>
                <c:pt idx="436">
                  <c:v>88.04</c:v>
                </c:pt>
                <c:pt idx="437">
                  <c:v>87.353999999999999</c:v>
                </c:pt>
                <c:pt idx="438">
                  <c:v>86.611000000000004</c:v>
                </c:pt>
                <c:pt idx="439">
                  <c:v>85.814999999999998</c:v>
                </c:pt>
                <c:pt idx="440">
                  <c:v>84.903000000000006</c:v>
                </c:pt>
                <c:pt idx="441">
                  <c:v>83.994</c:v>
                </c:pt>
                <c:pt idx="442">
                  <c:v>82.995000000000005</c:v>
                </c:pt>
                <c:pt idx="443">
                  <c:v>81.938000000000002</c:v>
                </c:pt>
                <c:pt idx="444">
                  <c:v>80.811999999999998</c:v>
                </c:pt>
                <c:pt idx="445">
                  <c:v>79.581000000000003</c:v>
                </c:pt>
                <c:pt idx="446">
                  <c:v>78.338999999999999</c:v>
                </c:pt>
                <c:pt idx="447">
                  <c:v>76.790000000000006</c:v>
                </c:pt>
                <c:pt idx="448">
                  <c:v>75.302000000000007</c:v>
                </c:pt>
                <c:pt idx="449">
                  <c:v>73.811999999999998</c:v>
                </c:pt>
                <c:pt idx="450">
                  <c:v>72.186999999999998</c:v>
                </c:pt>
                <c:pt idx="451">
                  <c:v>70.498999999999995</c:v>
                </c:pt>
                <c:pt idx="452">
                  <c:v>68.765000000000001</c:v>
                </c:pt>
                <c:pt idx="453">
                  <c:v>67.025000000000006</c:v>
                </c:pt>
                <c:pt idx="454">
                  <c:v>65.156000000000006</c:v>
                </c:pt>
                <c:pt idx="455">
                  <c:v>63.273000000000003</c:v>
                </c:pt>
                <c:pt idx="456">
                  <c:v>61.280999999999999</c:v>
                </c:pt>
                <c:pt idx="457">
                  <c:v>59.201000000000001</c:v>
                </c:pt>
                <c:pt idx="458">
                  <c:v>56.975999999999999</c:v>
                </c:pt>
                <c:pt idx="459">
                  <c:v>54.689</c:v>
                </c:pt>
                <c:pt idx="460">
                  <c:v>52.430999999999997</c:v>
                </c:pt>
                <c:pt idx="461">
                  <c:v>50.104999999999997</c:v>
                </c:pt>
                <c:pt idx="462">
                  <c:v>47.755000000000003</c:v>
                </c:pt>
                <c:pt idx="463">
                  <c:v>45.405999999999999</c:v>
                </c:pt>
                <c:pt idx="464">
                  <c:v>43.082999999999998</c:v>
                </c:pt>
                <c:pt idx="465">
                  <c:v>40.764000000000003</c:v>
                </c:pt>
                <c:pt idx="466">
                  <c:v>38.453000000000003</c:v>
                </c:pt>
                <c:pt idx="467">
                  <c:v>36.201999999999998</c:v>
                </c:pt>
                <c:pt idx="468">
                  <c:v>33.905000000000001</c:v>
                </c:pt>
                <c:pt idx="469">
                  <c:v>31.731999999999999</c:v>
                </c:pt>
                <c:pt idx="470">
                  <c:v>29.646000000000001</c:v>
                </c:pt>
                <c:pt idx="471">
                  <c:v>27.603000000000002</c:v>
                </c:pt>
                <c:pt idx="472">
                  <c:v>25.611999999999998</c:v>
                </c:pt>
                <c:pt idx="473">
                  <c:v>23.773</c:v>
                </c:pt>
                <c:pt idx="474">
                  <c:v>22.05</c:v>
                </c:pt>
                <c:pt idx="475">
                  <c:v>20.515999999999998</c:v>
                </c:pt>
                <c:pt idx="476">
                  <c:v>19.138000000000002</c:v>
                </c:pt>
                <c:pt idx="477">
                  <c:v>17.956</c:v>
                </c:pt>
                <c:pt idx="478">
                  <c:v>16.923999999999999</c:v>
                </c:pt>
                <c:pt idx="479">
                  <c:v>16.064</c:v>
                </c:pt>
                <c:pt idx="480">
                  <c:v>15.407</c:v>
                </c:pt>
                <c:pt idx="481">
                  <c:v>14.846</c:v>
                </c:pt>
                <c:pt idx="482">
                  <c:v>14.427</c:v>
                </c:pt>
                <c:pt idx="483">
                  <c:v>14.12</c:v>
                </c:pt>
                <c:pt idx="484">
                  <c:v>13.885</c:v>
                </c:pt>
                <c:pt idx="485">
                  <c:v>13.728</c:v>
                </c:pt>
                <c:pt idx="486">
                  <c:v>13.619</c:v>
                </c:pt>
                <c:pt idx="487">
                  <c:v>13.548999999999999</c:v>
                </c:pt>
                <c:pt idx="488">
                  <c:v>13.510999999999999</c:v>
                </c:pt>
                <c:pt idx="489">
                  <c:v>13.49</c:v>
                </c:pt>
                <c:pt idx="490">
                  <c:v>13.478999999999999</c:v>
                </c:pt>
                <c:pt idx="491">
                  <c:v>13.474</c:v>
                </c:pt>
                <c:pt idx="492">
                  <c:v>13.468</c:v>
                </c:pt>
                <c:pt idx="493">
                  <c:v>13.464</c:v>
                </c:pt>
                <c:pt idx="494">
                  <c:v>13.462</c:v>
                </c:pt>
                <c:pt idx="495">
                  <c:v>13.46</c:v>
                </c:pt>
                <c:pt idx="496">
                  <c:v>13.457000000000001</c:v>
                </c:pt>
                <c:pt idx="497">
                  <c:v>13.456</c:v>
                </c:pt>
                <c:pt idx="498">
                  <c:v>13.455</c:v>
                </c:pt>
                <c:pt idx="499">
                  <c:v>13.452</c:v>
                </c:pt>
                <c:pt idx="500">
                  <c:v>13.451000000000001</c:v>
                </c:pt>
                <c:pt idx="501">
                  <c:v>13.449</c:v>
                </c:pt>
                <c:pt idx="502">
                  <c:v>13.446999999999999</c:v>
                </c:pt>
                <c:pt idx="503">
                  <c:v>13.445</c:v>
                </c:pt>
                <c:pt idx="504">
                  <c:v>13.445</c:v>
                </c:pt>
                <c:pt idx="505">
                  <c:v>13.443</c:v>
                </c:pt>
                <c:pt idx="506">
                  <c:v>13.442</c:v>
                </c:pt>
                <c:pt idx="507">
                  <c:v>13.44</c:v>
                </c:pt>
                <c:pt idx="508">
                  <c:v>13.436999999999999</c:v>
                </c:pt>
                <c:pt idx="509">
                  <c:v>13.433999999999999</c:v>
                </c:pt>
                <c:pt idx="510">
                  <c:v>13.430999999999999</c:v>
                </c:pt>
                <c:pt idx="511">
                  <c:v>13.428000000000001</c:v>
                </c:pt>
                <c:pt idx="512">
                  <c:v>13.426</c:v>
                </c:pt>
                <c:pt idx="513">
                  <c:v>13.425000000000001</c:v>
                </c:pt>
                <c:pt idx="514">
                  <c:v>13.423</c:v>
                </c:pt>
                <c:pt idx="515">
                  <c:v>13.42</c:v>
                </c:pt>
                <c:pt idx="516">
                  <c:v>13.416</c:v>
                </c:pt>
                <c:pt idx="517">
                  <c:v>13.414</c:v>
                </c:pt>
                <c:pt idx="518">
                  <c:v>13.409000000000001</c:v>
                </c:pt>
                <c:pt idx="519">
                  <c:v>13.406000000000001</c:v>
                </c:pt>
                <c:pt idx="520">
                  <c:v>13.403</c:v>
                </c:pt>
                <c:pt idx="521">
                  <c:v>13.4</c:v>
                </c:pt>
                <c:pt idx="522">
                  <c:v>13.397</c:v>
                </c:pt>
                <c:pt idx="523">
                  <c:v>13.394</c:v>
                </c:pt>
                <c:pt idx="524">
                  <c:v>13.391</c:v>
                </c:pt>
                <c:pt idx="525">
                  <c:v>13.385999999999999</c:v>
                </c:pt>
                <c:pt idx="526">
                  <c:v>13.382999999999999</c:v>
                </c:pt>
                <c:pt idx="527">
                  <c:v>13.379</c:v>
                </c:pt>
                <c:pt idx="528">
                  <c:v>13.374000000000001</c:v>
                </c:pt>
                <c:pt idx="529">
                  <c:v>13.369</c:v>
                </c:pt>
                <c:pt idx="530">
                  <c:v>13.365</c:v>
                </c:pt>
                <c:pt idx="531">
                  <c:v>13.361000000000001</c:v>
                </c:pt>
                <c:pt idx="532">
                  <c:v>13.356</c:v>
                </c:pt>
                <c:pt idx="533">
                  <c:v>13.352</c:v>
                </c:pt>
                <c:pt idx="534">
                  <c:v>13.348000000000001</c:v>
                </c:pt>
                <c:pt idx="535">
                  <c:v>13.343</c:v>
                </c:pt>
                <c:pt idx="536">
                  <c:v>13.337</c:v>
                </c:pt>
                <c:pt idx="537">
                  <c:v>13.333</c:v>
                </c:pt>
                <c:pt idx="538">
                  <c:v>13.327999999999999</c:v>
                </c:pt>
                <c:pt idx="539">
                  <c:v>13.324</c:v>
                </c:pt>
                <c:pt idx="540">
                  <c:v>13.319000000000001</c:v>
                </c:pt>
                <c:pt idx="541">
                  <c:v>13.314</c:v>
                </c:pt>
                <c:pt idx="542">
                  <c:v>13.31</c:v>
                </c:pt>
                <c:pt idx="543">
                  <c:v>13.305</c:v>
                </c:pt>
                <c:pt idx="544">
                  <c:v>13.301</c:v>
                </c:pt>
                <c:pt idx="545">
                  <c:v>13.295999999999999</c:v>
                </c:pt>
                <c:pt idx="546">
                  <c:v>13.292</c:v>
                </c:pt>
                <c:pt idx="547">
                  <c:v>13.288</c:v>
                </c:pt>
                <c:pt idx="548">
                  <c:v>13.282</c:v>
                </c:pt>
                <c:pt idx="549">
                  <c:v>13.276</c:v>
                </c:pt>
                <c:pt idx="550">
                  <c:v>13.271000000000001</c:v>
                </c:pt>
                <c:pt idx="551">
                  <c:v>13.266999999999999</c:v>
                </c:pt>
                <c:pt idx="552">
                  <c:v>13.260999999999999</c:v>
                </c:pt>
                <c:pt idx="553">
                  <c:v>13.257</c:v>
                </c:pt>
                <c:pt idx="554">
                  <c:v>13.252000000000001</c:v>
                </c:pt>
                <c:pt idx="555">
                  <c:v>13.247</c:v>
                </c:pt>
                <c:pt idx="556">
                  <c:v>13.241</c:v>
                </c:pt>
                <c:pt idx="557">
                  <c:v>13.237</c:v>
                </c:pt>
                <c:pt idx="558">
                  <c:v>13.231</c:v>
                </c:pt>
                <c:pt idx="559">
                  <c:v>13.226000000000001</c:v>
                </c:pt>
                <c:pt idx="560">
                  <c:v>13.22</c:v>
                </c:pt>
                <c:pt idx="561">
                  <c:v>13.215999999999999</c:v>
                </c:pt>
                <c:pt idx="562">
                  <c:v>13.21</c:v>
                </c:pt>
                <c:pt idx="563">
                  <c:v>13.206</c:v>
                </c:pt>
                <c:pt idx="564">
                  <c:v>13.201000000000001</c:v>
                </c:pt>
                <c:pt idx="565">
                  <c:v>13.195</c:v>
                </c:pt>
                <c:pt idx="566">
                  <c:v>13.19</c:v>
                </c:pt>
                <c:pt idx="567">
                  <c:v>13.185</c:v>
                </c:pt>
                <c:pt idx="568">
                  <c:v>13.18</c:v>
                </c:pt>
                <c:pt idx="569">
                  <c:v>13.175000000000001</c:v>
                </c:pt>
                <c:pt idx="570">
                  <c:v>13.17</c:v>
                </c:pt>
              </c:numCache>
            </c:numRef>
          </c:yVal>
          <c:smooth val="1"/>
          <c:extLst>
            <c:ext xmlns:c16="http://schemas.microsoft.com/office/drawing/2014/chart" uri="{C3380CC4-5D6E-409C-BE32-E72D297353CC}">
              <c16:uniqueId val="{00000001-16DF-4197-B7DF-6CD1D9065666}"/>
            </c:ext>
          </c:extLst>
        </c:ser>
        <c:ser>
          <c:idx val="2"/>
          <c:order val="2"/>
          <c:tx>
            <c:v>20 phr</c:v>
          </c:tx>
          <c:spPr>
            <a:ln w="25400">
              <a:solidFill>
                <a:schemeClr val="tx1"/>
              </a:solidFill>
              <a:prstDash val="dashDot"/>
            </a:ln>
          </c:spPr>
          <c:marker>
            <c:symbol val="none"/>
          </c:marker>
          <c:xVal>
            <c:numRef>
              <c:f>Final!$N$8:$N$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O$8:$O$578</c:f>
              <c:numCache>
                <c:formatCode>General</c:formatCode>
                <c:ptCount val="571"/>
                <c:pt idx="0">
                  <c:v>99.981999999999999</c:v>
                </c:pt>
                <c:pt idx="1">
                  <c:v>99.991</c:v>
                </c:pt>
                <c:pt idx="2">
                  <c:v>99.997</c:v>
                </c:pt>
                <c:pt idx="3">
                  <c:v>100.006</c:v>
                </c:pt>
                <c:pt idx="4">
                  <c:v>100.01</c:v>
                </c:pt>
                <c:pt idx="5">
                  <c:v>100.015</c:v>
                </c:pt>
                <c:pt idx="6">
                  <c:v>100.02</c:v>
                </c:pt>
                <c:pt idx="7">
                  <c:v>100.024</c:v>
                </c:pt>
                <c:pt idx="8">
                  <c:v>100.026</c:v>
                </c:pt>
                <c:pt idx="9">
                  <c:v>100.029</c:v>
                </c:pt>
                <c:pt idx="10">
                  <c:v>100.033</c:v>
                </c:pt>
                <c:pt idx="11">
                  <c:v>100.036</c:v>
                </c:pt>
                <c:pt idx="12">
                  <c:v>100.03700000000001</c:v>
                </c:pt>
                <c:pt idx="13">
                  <c:v>100.038</c:v>
                </c:pt>
                <c:pt idx="14">
                  <c:v>100.042</c:v>
                </c:pt>
                <c:pt idx="15">
                  <c:v>100.042</c:v>
                </c:pt>
                <c:pt idx="16">
                  <c:v>100.042</c:v>
                </c:pt>
                <c:pt idx="17">
                  <c:v>100.04600000000001</c:v>
                </c:pt>
                <c:pt idx="18">
                  <c:v>100.048</c:v>
                </c:pt>
                <c:pt idx="19">
                  <c:v>100.04900000000001</c:v>
                </c:pt>
                <c:pt idx="20">
                  <c:v>100.053</c:v>
                </c:pt>
                <c:pt idx="21">
                  <c:v>100.05500000000001</c:v>
                </c:pt>
                <c:pt idx="22">
                  <c:v>100.05500000000001</c:v>
                </c:pt>
                <c:pt idx="23">
                  <c:v>100.05800000000001</c:v>
                </c:pt>
                <c:pt idx="24">
                  <c:v>100.06</c:v>
                </c:pt>
                <c:pt idx="25">
                  <c:v>100.06</c:v>
                </c:pt>
                <c:pt idx="26">
                  <c:v>100.06</c:v>
                </c:pt>
                <c:pt idx="27">
                  <c:v>100.062</c:v>
                </c:pt>
                <c:pt idx="28">
                  <c:v>100.062</c:v>
                </c:pt>
                <c:pt idx="29">
                  <c:v>100.062</c:v>
                </c:pt>
                <c:pt idx="30">
                  <c:v>100.063</c:v>
                </c:pt>
                <c:pt idx="31">
                  <c:v>100.063</c:v>
                </c:pt>
                <c:pt idx="32">
                  <c:v>100.063</c:v>
                </c:pt>
                <c:pt idx="33">
                  <c:v>100.063</c:v>
                </c:pt>
                <c:pt idx="34">
                  <c:v>100.063</c:v>
                </c:pt>
                <c:pt idx="35">
                  <c:v>100.06399999999999</c:v>
                </c:pt>
                <c:pt idx="36">
                  <c:v>100.063</c:v>
                </c:pt>
                <c:pt idx="37">
                  <c:v>100.063</c:v>
                </c:pt>
                <c:pt idx="38">
                  <c:v>100.065</c:v>
                </c:pt>
                <c:pt idx="39">
                  <c:v>100.065</c:v>
                </c:pt>
                <c:pt idx="40">
                  <c:v>100.06399999999999</c:v>
                </c:pt>
                <c:pt idx="41">
                  <c:v>100.065</c:v>
                </c:pt>
                <c:pt idx="42">
                  <c:v>100.066</c:v>
                </c:pt>
                <c:pt idx="43">
                  <c:v>100.065</c:v>
                </c:pt>
                <c:pt idx="44">
                  <c:v>100.065</c:v>
                </c:pt>
                <c:pt idx="45">
                  <c:v>100.065</c:v>
                </c:pt>
                <c:pt idx="46">
                  <c:v>100.063</c:v>
                </c:pt>
                <c:pt idx="47">
                  <c:v>100.062</c:v>
                </c:pt>
                <c:pt idx="48">
                  <c:v>100.062</c:v>
                </c:pt>
                <c:pt idx="49">
                  <c:v>100.062</c:v>
                </c:pt>
                <c:pt idx="50">
                  <c:v>100.06</c:v>
                </c:pt>
                <c:pt idx="51">
                  <c:v>100.06</c:v>
                </c:pt>
                <c:pt idx="52">
                  <c:v>100.062</c:v>
                </c:pt>
                <c:pt idx="53">
                  <c:v>100.06100000000001</c:v>
                </c:pt>
                <c:pt idx="54">
                  <c:v>100.05800000000001</c:v>
                </c:pt>
                <c:pt idx="55">
                  <c:v>100.05800000000001</c:v>
                </c:pt>
                <c:pt idx="56">
                  <c:v>100.05800000000001</c:v>
                </c:pt>
                <c:pt idx="57">
                  <c:v>100.056</c:v>
                </c:pt>
                <c:pt idx="58">
                  <c:v>100.056</c:v>
                </c:pt>
                <c:pt idx="59">
                  <c:v>100.057</c:v>
                </c:pt>
                <c:pt idx="60">
                  <c:v>100.05500000000001</c:v>
                </c:pt>
                <c:pt idx="61">
                  <c:v>100.05200000000001</c:v>
                </c:pt>
                <c:pt idx="62">
                  <c:v>100.05200000000001</c:v>
                </c:pt>
                <c:pt idx="63">
                  <c:v>100.05200000000001</c:v>
                </c:pt>
                <c:pt idx="64">
                  <c:v>100.051</c:v>
                </c:pt>
                <c:pt idx="65">
                  <c:v>100.051</c:v>
                </c:pt>
                <c:pt idx="66">
                  <c:v>100.051</c:v>
                </c:pt>
                <c:pt idx="67">
                  <c:v>100.04900000000001</c:v>
                </c:pt>
                <c:pt idx="68">
                  <c:v>100.04600000000001</c:v>
                </c:pt>
                <c:pt idx="69">
                  <c:v>100.04600000000001</c:v>
                </c:pt>
                <c:pt idx="70">
                  <c:v>100.044</c:v>
                </c:pt>
                <c:pt idx="71">
                  <c:v>100.041</c:v>
                </c:pt>
                <c:pt idx="72">
                  <c:v>100.04</c:v>
                </c:pt>
                <c:pt idx="73">
                  <c:v>100.04</c:v>
                </c:pt>
                <c:pt idx="74">
                  <c:v>100.038</c:v>
                </c:pt>
                <c:pt idx="75">
                  <c:v>100.03700000000001</c:v>
                </c:pt>
                <c:pt idx="76">
                  <c:v>100.03700000000001</c:v>
                </c:pt>
                <c:pt idx="77">
                  <c:v>100.035</c:v>
                </c:pt>
                <c:pt idx="78">
                  <c:v>100.032</c:v>
                </c:pt>
                <c:pt idx="79">
                  <c:v>100.03100000000001</c:v>
                </c:pt>
                <c:pt idx="80">
                  <c:v>100.032</c:v>
                </c:pt>
                <c:pt idx="81">
                  <c:v>100.03100000000001</c:v>
                </c:pt>
                <c:pt idx="82">
                  <c:v>100.02800000000001</c:v>
                </c:pt>
                <c:pt idx="83">
                  <c:v>100.027</c:v>
                </c:pt>
                <c:pt idx="84">
                  <c:v>100.024</c:v>
                </c:pt>
                <c:pt idx="85">
                  <c:v>100.02200000000001</c:v>
                </c:pt>
                <c:pt idx="86">
                  <c:v>100.02</c:v>
                </c:pt>
                <c:pt idx="87">
                  <c:v>100.018</c:v>
                </c:pt>
                <c:pt idx="88">
                  <c:v>100.015</c:v>
                </c:pt>
                <c:pt idx="89">
                  <c:v>100.014</c:v>
                </c:pt>
                <c:pt idx="90">
                  <c:v>100.012</c:v>
                </c:pt>
                <c:pt idx="91">
                  <c:v>100.01</c:v>
                </c:pt>
                <c:pt idx="92">
                  <c:v>100.008</c:v>
                </c:pt>
                <c:pt idx="93">
                  <c:v>100.006</c:v>
                </c:pt>
                <c:pt idx="94">
                  <c:v>100.006</c:v>
                </c:pt>
                <c:pt idx="95">
                  <c:v>100.003</c:v>
                </c:pt>
                <c:pt idx="96">
                  <c:v>100.002</c:v>
                </c:pt>
                <c:pt idx="97">
                  <c:v>100.001</c:v>
                </c:pt>
                <c:pt idx="98">
                  <c:v>99.998000000000005</c:v>
                </c:pt>
                <c:pt idx="99">
                  <c:v>99.994</c:v>
                </c:pt>
                <c:pt idx="100">
                  <c:v>99.994</c:v>
                </c:pt>
                <c:pt idx="101">
                  <c:v>99.992000000000004</c:v>
                </c:pt>
                <c:pt idx="102">
                  <c:v>99.986999999999995</c:v>
                </c:pt>
                <c:pt idx="103">
                  <c:v>99.984999999999999</c:v>
                </c:pt>
                <c:pt idx="104">
                  <c:v>99.984999999999999</c:v>
                </c:pt>
                <c:pt idx="105">
                  <c:v>99.981999999999999</c:v>
                </c:pt>
                <c:pt idx="106">
                  <c:v>99.98</c:v>
                </c:pt>
                <c:pt idx="107">
                  <c:v>99.977999999999994</c:v>
                </c:pt>
                <c:pt idx="108">
                  <c:v>99.977000000000004</c:v>
                </c:pt>
                <c:pt idx="109">
                  <c:v>99.974000000000004</c:v>
                </c:pt>
                <c:pt idx="110">
                  <c:v>99.971999999999994</c:v>
                </c:pt>
                <c:pt idx="111">
                  <c:v>99.971000000000004</c:v>
                </c:pt>
                <c:pt idx="112">
                  <c:v>99.968000000000004</c:v>
                </c:pt>
                <c:pt idx="113">
                  <c:v>99.965000000000003</c:v>
                </c:pt>
                <c:pt idx="114">
                  <c:v>99.962999999999994</c:v>
                </c:pt>
                <c:pt idx="115">
                  <c:v>99.96</c:v>
                </c:pt>
                <c:pt idx="116">
                  <c:v>99.956999999999994</c:v>
                </c:pt>
                <c:pt idx="117">
                  <c:v>99.956999999999994</c:v>
                </c:pt>
                <c:pt idx="118">
                  <c:v>99.954999999999998</c:v>
                </c:pt>
                <c:pt idx="119">
                  <c:v>99.951999999999998</c:v>
                </c:pt>
                <c:pt idx="120">
                  <c:v>99.950999999999993</c:v>
                </c:pt>
                <c:pt idx="121">
                  <c:v>99.948999999999998</c:v>
                </c:pt>
                <c:pt idx="122">
                  <c:v>99.945999999999998</c:v>
                </c:pt>
                <c:pt idx="123">
                  <c:v>99.942999999999998</c:v>
                </c:pt>
                <c:pt idx="124">
                  <c:v>99.941999999999993</c:v>
                </c:pt>
                <c:pt idx="125">
                  <c:v>99.938999999999993</c:v>
                </c:pt>
                <c:pt idx="126">
                  <c:v>99.936000000000007</c:v>
                </c:pt>
                <c:pt idx="127">
                  <c:v>99.933000000000007</c:v>
                </c:pt>
                <c:pt idx="128">
                  <c:v>99.930999999999997</c:v>
                </c:pt>
                <c:pt idx="129">
                  <c:v>99.927999999999997</c:v>
                </c:pt>
                <c:pt idx="130">
                  <c:v>99.924999999999997</c:v>
                </c:pt>
                <c:pt idx="131">
                  <c:v>99.924999999999997</c:v>
                </c:pt>
                <c:pt idx="132">
                  <c:v>99.921999999999997</c:v>
                </c:pt>
                <c:pt idx="133">
                  <c:v>99.918000000000006</c:v>
                </c:pt>
                <c:pt idx="134">
                  <c:v>99.915999999999997</c:v>
                </c:pt>
                <c:pt idx="135">
                  <c:v>99.914000000000001</c:v>
                </c:pt>
                <c:pt idx="136">
                  <c:v>99.911000000000001</c:v>
                </c:pt>
                <c:pt idx="137">
                  <c:v>99.908000000000001</c:v>
                </c:pt>
                <c:pt idx="138">
                  <c:v>99.906000000000006</c:v>
                </c:pt>
                <c:pt idx="139">
                  <c:v>99.903000000000006</c:v>
                </c:pt>
                <c:pt idx="140">
                  <c:v>99.897999999999996</c:v>
                </c:pt>
                <c:pt idx="141">
                  <c:v>99.894999999999996</c:v>
                </c:pt>
                <c:pt idx="142">
                  <c:v>99.893000000000001</c:v>
                </c:pt>
                <c:pt idx="143">
                  <c:v>99.888999999999996</c:v>
                </c:pt>
                <c:pt idx="144">
                  <c:v>99.888000000000005</c:v>
                </c:pt>
                <c:pt idx="145">
                  <c:v>99.885999999999996</c:v>
                </c:pt>
                <c:pt idx="146">
                  <c:v>99.882000000000005</c:v>
                </c:pt>
                <c:pt idx="147">
                  <c:v>99.878</c:v>
                </c:pt>
                <c:pt idx="148">
                  <c:v>99.876000000000005</c:v>
                </c:pt>
                <c:pt idx="149">
                  <c:v>99.872</c:v>
                </c:pt>
                <c:pt idx="150">
                  <c:v>99.869</c:v>
                </c:pt>
                <c:pt idx="151">
                  <c:v>99.867000000000004</c:v>
                </c:pt>
                <c:pt idx="152">
                  <c:v>99.864000000000004</c:v>
                </c:pt>
                <c:pt idx="153">
                  <c:v>99.86</c:v>
                </c:pt>
                <c:pt idx="154">
                  <c:v>99.855999999999995</c:v>
                </c:pt>
                <c:pt idx="155">
                  <c:v>99.855000000000004</c:v>
                </c:pt>
                <c:pt idx="156">
                  <c:v>99.850999999999999</c:v>
                </c:pt>
                <c:pt idx="157">
                  <c:v>99.846999999999994</c:v>
                </c:pt>
                <c:pt idx="158">
                  <c:v>99.844999999999999</c:v>
                </c:pt>
                <c:pt idx="159">
                  <c:v>99.841999999999999</c:v>
                </c:pt>
                <c:pt idx="160">
                  <c:v>99.837000000000003</c:v>
                </c:pt>
                <c:pt idx="161">
                  <c:v>99.834000000000003</c:v>
                </c:pt>
                <c:pt idx="162">
                  <c:v>99.831000000000003</c:v>
                </c:pt>
                <c:pt idx="163">
                  <c:v>99.825999999999993</c:v>
                </c:pt>
                <c:pt idx="164">
                  <c:v>99.822999999999993</c:v>
                </c:pt>
                <c:pt idx="165">
                  <c:v>99.820999999999998</c:v>
                </c:pt>
                <c:pt idx="166">
                  <c:v>99.816000000000003</c:v>
                </c:pt>
                <c:pt idx="167">
                  <c:v>99.81</c:v>
                </c:pt>
                <c:pt idx="168">
                  <c:v>99.808000000000007</c:v>
                </c:pt>
                <c:pt idx="169">
                  <c:v>99.805000000000007</c:v>
                </c:pt>
                <c:pt idx="170">
                  <c:v>99.801000000000002</c:v>
                </c:pt>
                <c:pt idx="171">
                  <c:v>99.798000000000002</c:v>
                </c:pt>
                <c:pt idx="172">
                  <c:v>99.793999999999997</c:v>
                </c:pt>
                <c:pt idx="173">
                  <c:v>99.79</c:v>
                </c:pt>
                <c:pt idx="174">
                  <c:v>99.784000000000006</c:v>
                </c:pt>
                <c:pt idx="175">
                  <c:v>99.78</c:v>
                </c:pt>
                <c:pt idx="176">
                  <c:v>99.777000000000001</c:v>
                </c:pt>
                <c:pt idx="177">
                  <c:v>99.772000000000006</c:v>
                </c:pt>
                <c:pt idx="178">
                  <c:v>99.769000000000005</c:v>
                </c:pt>
                <c:pt idx="179">
                  <c:v>99.766000000000005</c:v>
                </c:pt>
                <c:pt idx="180">
                  <c:v>99.76</c:v>
                </c:pt>
                <c:pt idx="181">
                  <c:v>99.754999999999995</c:v>
                </c:pt>
                <c:pt idx="182">
                  <c:v>99.751000000000005</c:v>
                </c:pt>
                <c:pt idx="183">
                  <c:v>99.745000000000005</c:v>
                </c:pt>
                <c:pt idx="184">
                  <c:v>99.739000000000004</c:v>
                </c:pt>
                <c:pt idx="185">
                  <c:v>99.733999999999995</c:v>
                </c:pt>
                <c:pt idx="186">
                  <c:v>99.73</c:v>
                </c:pt>
                <c:pt idx="187">
                  <c:v>99.722999999999999</c:v>
                </c:pt>
                <c:pt idx="188">
                  <c:v>99.718999999999994</c:v>
                </c:pt>
                <c:pt idx="189">
                  <c:v>99.713999999999999</c:v>
                </c:pt>
                <c:pt idx="190">
                  <c:v>99.706999999999994</c:v>
                </c:pt>
                <c:pt idx="191">
                  <c:v>99.700999999999993</c:v>
                </c:pt>
                <c:pt idx="192">
                  <c:v>99.697000000000003</c:v>
                </c:pt>
                <c:pt idx="193">
                  <c:v>99.69</c:v>
                </c:pt>
                <c:pt idx="194">
                  <c:v>99.682000000000002</c:v>
                </c:pt>
                <c:pt idx="195">
                  <c:v>99.676000000000002</c:v>
                </c:pt>
                <c:pt idx="196">
                  <c:v>99.671000000000006</c:v>
                </c:pt>
                <c:pt idx="197">
                  <c:v>99.662000000000006</c:v>
                </c:pt>
                <c:pt idx="198">
                  <c:v>99.656999999999996</c:v>
                </c:pt>
                <c:pt idx="199">
                  <c:v>99.653000000000006</c:v>
                </c:pt>
                <c:pt idx="200">
                  <c:v>99.643000000000001</c:v>
                </c:pt>
                <c:pt idx="201">
                  <c:v>99.635999999999996</c:v>
                </c:pt>
                <c:pt idx="202">
                  <c:v>99.628</c:v>
                </c:pt>
                <c:pt idx="203">
                  <c:v>99.619</c:v>
                </c:pt>
                <c:pt idx="204">
                  <c:v>99.61</c:v>
                </c:pt>
                <c:pt idx="205">
                  <c:v>99.600999999999999</c:v>
                </c:pt>
                <c:pt idx="206">
                  <c:v>99.59</c:v>
                </c:pt>
                <c:pt idx="207">
                  <c:v>99.581999999999994</c:v>
                </c:pt>
                <c:pt idx="208">
                  <c:v>99.57</c:v>
                </c:pt>
                <c:pt idx="209">
                  <c:v>99.558000000000007</c:v>
                </c:pt>
                <c:pt idx="210">
                  <c:v>99.546999999999997</c:v>
                </c:pt>
                <c:pt idx="211">
                  <c:v>99.534999999999997</c:v>
                </c:pt>
                <c:pt idx="212">
                  <c:v>99.516000000000005</c:v>
                </c:pt>
                <c:pt idx="213">
                  <c:v>99.5</c:v>
                </c:pt>
                <c:pt idx="214">
                  <c:v>99.486999999999995</c:v>
                </c:pt>
                <c:pt idx="215">
                  <c:v>99.468000000000004</c:v>
                </c:pt>
                <c:pt idx="216">
                  <c:v>99.450999999999993</c:v>
                </c:pt>
                <c:pt idx="217">
                  <c:v>99.435000000000002</c:v>
                </c:pt>
                <c:pt idx="218">
                  <c:v>99.414000000000001</c:v>
                </c:pt>
                <c:pt idx="219">
                  <c:v>99.388999999999996</c:v>
                </c:pt>
                <c:pt idx="220">
                  <c:v>99.37</c:v>
                </c:pt>
                <c:pt idx="221">
                  <c:v>99.352999999999994</c:v>
                </c:pt>
                <c:pt idx="222">
                  <c:v>99.323999999999998</c:v>
                </c:pt>
                <c:pt idx="223">
                  <c:v>99.302000000000007</c:v>
                </c:pt>
                <c:pt idx="224">
                  <c:v>99.284999999999997</c:v>
                </c:pt>
                <c:pt idx="225">
                  <c:v>99.260999999999996</c:v>
                </c:pt>
                <c:pt idx="226">
                  <c:v>99.234999999999999</c:v>
                </c:pt>
                <c:pt idx="227">
                  <c:v>99.218000000000004</c:v>
                </c:pt>
                <c:pt idx="228">
                  <c:v>99.194999999999993</c:v>
                </c:pt>
                <c:pt idx="229">
                  <c:v>99.165999999999997</c:v>
                </c:pt>
                <c:pt idx="230">
                  <c:v>99.147999999999996</c:v>
                </c:pt>
                <c:pt idx="231">
                  <c:v>99.13</c:v>
                </c:pt>
                <c:pt idx="232">
                  <c:v>99.105000000000004</c:v>
                </c:pt>
                <c:pt idx="233">
                  <c:v>99.085999999999999</c:v>
                </c:pt>
                <c:pt idx="234">
                  <c:v>99.070999999999998</c:v>
                </c:pt>
                <c:pt idx="235">
                  <c:v>99.046999999999997</c:v>
                </c:pt>
                <c:pt idx="236">
                  <c:v>99.025999999999996</c:v>
                </c:pt>
                <c:pt idx="237">
                  <c:v>99.012</c:v>
                </c:pt>
                <c:pt idx="238">
                  <c:v>98.997</c:v>
                </c:pt>
                <c:pt idx="239">
                  <c:v>98.972999999999999</c:v>
                </c:pt>
                <c:pt idx="240">
                  <c:v>98.954999999999998</c:v>
                </c:pt>
                <c:pt idx="241">
                  <c:v>98.942999999999998</c:v>
                </c:pt>
                <c:pt idx="242">
                  <c:v>98.918999999999997</c:v>
                </c:pt>
                <c:pt idx="243">
                  <c:v>98.899000000000001</c:v>
                </c:pt>
                <c:pt idx="244">
                  <c:v>98.882000000000005</c:v>
                </c:pt>
                <c:pt idx="245">
                  <c:v>98.864000000000004</c:v>
                </c:pt>
                <c:pt idx="246">
                  <c:v>98.843999999999994</c:v>
                </c:pt>
                <c:pt idx="247">
                  <c:v>98.828000000000003</c:v>
                </c:pt>
                <c:pt idx="248">
                  <c:v>98.81</c:v>
                </c:pt>
                <c:pt idx="249">
                  <c:v>98.786000000000001</c:v>
                </c:pt>
                <c:pt idx="250">
                  <c:v>98.77</c:v>
                </c:pt>
                <c:pt idx="251">
                  <c:v>98.756</c:v>
                </c:pt>
                <c:pt idx="252">
                  <c:v>98.730999999999995</c:v>
                </c:pt>
                <c:pt idx="253">
                  <c:v>98.709000000000003</c:v>
                </c:pt>
                <c:pt idx="254">
                  <c:v>98.692999999999998</c:v>
                </c:pt>
                <c:pt idx="255">
                  <c:v>98.671999999999997</c:v>
                </c:pt>
                <c:pt idx="256">
                  <c:v>98.649000000000001</c:v>
                </c:pt>
                <c:pt idx="257">
                  <c:v>98.632999999999996</c:v>
                </c:pt>
                <c:pt idx="258">
                  <c:v>98.614999999999995</c:v>
                </c:pt>
                <c:pt idx="259">
                  <c:v>98.587999999999994</c:v>
                </c:pt>
                <c:pt idx="260">
                  <c:v>98.569000000000003</c:v>
                </c:pt>
                <c:pt idx="261">
                  <c:v>98.552000000000007</c:v>
                </c:pt>
                <c:pt idx="262">
                  <c:v>98.525999999999996</c:v>
                </c:pt>
                <c:pt idx="263">
                  <c:v>98.503</c:v>
                </c:pt>
                <c:pt idx="264">
                  <c:v>98.486999999999995</c:v>
                </c:pt>
                <c:pt idx="265">
                  <c:v>98.465000000000003</c:v>
                </c:pt>
                <c:pt idx="266">
                  <c:v>98.438000000000002</c:v>
                </c:pt>
                <c:pt idx="267">
                  <c:v>98.418000000000006</c:v>
                </c:pt>
                <c:pt idx="268">
                  <c:v>98.400999999999996</c:v>
                </c:pt>
                <c:pt idx="269">
                  <c:v>98.375</c:v>
                </c:pt>
                <c:pt idx="270">
                  <c:v>98.352000000000004</c:v>
                </c:pt>
                <c:pt idx="271">
                  <c:v>98.332999999999998</c:v>
                </c:pt>
                <c:pt idx="272">
                  <c:v>98.308999999999997</c:v>
                </c:pt>
                <c:pt idx="273">
                  <c:v>98.283000000000001</c:v>
                </c:pt>
                <c:pt idx="274">
                  <c:v>98.265000000000001</c:v>
                </c:pt>
                <c:pt idx="275">
                  <c:v>98.242999999999995</c:v>
                </c:pt>
                <c:pt idx="276">
                  <c:v>98.215000000000003</c:v>
                </c:pt>
                <c:pt idx="277">
                  <c:v>98.197999999999993</c:v>
                </c:pt>
                <c:pt idx="278">
                  <c:v>98.177000000000007</c:v>
                </c:pt>
                <c:pt idx="279">
                  <c:v>98.147999999999996</c:v>
                </c:pt>
                <c:pt idx="280">
                  <c:v>98.126999999999995</c:v>
                </c:pt>
                <c:pt idx="281">
                  <c:v>98.105999999999995</c:v>
                </c:pt>
                <c:pt idx="282">
                  <c:v>98.084000000000003</c:v>
                </c:pt>
                <c:pt idx="283">
                  <c:v>98.055999999999997</c:v>
                </c:pt>
                <c:pt idx="284">
                  <c:v>98.036000000000001</c:v>
                </c:pt>
                <c:pt idx="285">
                  <c:v>98.02</c:v>
                </c:pt>
                <c:pt idx="286">
                  <c:v>97.989000000000004</c:v>
                </c:pt>
                <c:pt idx="287">
                  <c:v>97.968000000000004</c:v>
                </c:pt>
                <c:pt idx="288">
                  <c:v>97.948999999999998</c:v>
                </c:pt>
                <c:pt idx="289">
                  <c:v>97.921999999999997</c:v>
                </c:pt>
                <c:pt idx="290">
                  <c:v>97.897999999999996</c:v>
                </c:pt>
                <c:pt idx="291">
                  <c:v>97.876999999999995</c:v>
                </c:pt>
                <c:pt idx="292">
                  <c:v>97.855999999999995</c:v>
                </c:pt>
                <c:pt idx="293">
                  <c:v>97.828999999999994</c:v>
                </c:pt>
                <c:pt idx="294">
                  <c:v>97.808000000000007</c:v>
                </c:pt>
                <c:pt idx="295">
                  <c:v>97.789000000000001</c:v>
                </c:pt>
                <c:pt idx="296">
                  <c:v>97.765000000000001</c:v>
                </c:pt>
                <c:pt idx="297">
                  <c:v>97.742999999999995</c:v>
                </c:pt>
                <c:pt idx="298">
                  <c:v>97.724000000000004</c:v>
                </c:pt>
                <c:pt idx="299">
                  <c:v>97.700999999999993</c:v>
                </c:pt>
                <c:pt idx="300">
                  <c:v>97.677999999999997</c:v>
                </c:pt>
                <c:pt idx="301">
                  <c:v>97.658000000000001</c:v>
                </c:pt>
                <c:pt idx="302">
                  <c:v>97.64</c:v>
                </c:pt>
                <c:pt idx="303">
                  <c:v>97.611000000000004</c:v>
                </c:pt>
                <c:pt idx="304">
                  <c:v>97.590999999999994</c:v>
                </c:pt>
                <c:pt idx="305">
                  <c:v>97.573999999999998</c:v>
                </c:pt>
                <c:pt idx="306">
                  <c:v>97.549000000000007</c:v>
                </c:pt>
                <c:pt idx="307">
                  <c:v>97.527000000000001</c:v>
                </c:pt>
                <c:pt idx="308">
                  <c:v>97.507999999999996</c:v>
                </c:pt>
                <c:pt idx="309">
                  <c:v>97.489000000000004</c:v>
                </c:pt>
                <c:pt idx="310">
                  <c:v>97.460999999999999</c:v>
                </c:pt>
                <c:pt idx="311">
                  <c:v>97.442999999999998</c:v>
                </c:pt>
                <c:pt idx="312">
                  <c:v>97.424000000000007</c:v>
                </c:pt>
                <c:pt idx="313">
                  <c:v>97.4</c:v>
                </c:pt>
                <c:pt idx="314">
                  <c:v>97.38</c:v>
                </c:pt>
                <c:pt idx="315">
                  <c:v>97.363</c:v>
                </c:pt>
                <c:pt idx="316">
                  <c:v>97.337999999999994</c:v>
                </c:pt>
                <c:pt idx="317">
                  <c:v>97.316000000000003</c:v>
                </c:pt>
                <c:pt idx="318">
                  <c:v>97.3</c:v>
                </c:pt>
                <c:pt idx="319">
                  <c:v>97.28</c:v>
                </c:pt>
                <c:pt idx="320">
                  <c:v>97.254999999999995</c:v>
                </c:pt>
                <c:pt idx="321">
                  <c:v>97.236000000000004</c:v>
                </c:pt>
                <c:pt idx="322">
                  <c:v>97.218000000000004</c:v>
                </c:pt>
                <c:pt idx="323">
                  <c:v>97.192999999999998</c:v>
                </c:pt>
                <c:pt idx="324">
                  <c:v>97.171999999999997</c:v>
                </c:pt>
                <c:pt idx="325">
                  <c:v>97.153000000000006</c:v>
                </c:pt>
                <c:pt idx="326">
                  <c:v>97.132000000000005</c:v>
                </c:pt>
                <c:pt idx="327">
                  <c:v>97.11</c:v>
                </c:pt>
                <c:pt idx="328">
                  <c:v>97.091999999999999</c:v>
                </c:pt>
                <c:pt idx="329">
                  <c:v>97.072000000000003</c:v>
                </c:pt>
                <c:pt idx="330">
                  <c:v>97.048000000000002</c:v>
                </c:pt>
                <c:pt idx="331">
                  <c:v>97.028000000000006</c:v>
                </c:pt>
                <c:pt idx="332">
                  <c:v>97.007000000000005</c:v>
                </c:pt>
                <c:pt idx="333">
                  <c:v>96.983999999999995</c:v>
                </c:pt>
                <c:pt idx="334">
                  <c:v>96.963999999999999</c:v>
                </c:pt>
                <c:pt idx="335">
                  <c:v>96.947999999999993</c:v>
                </c:pt>
                <c:pt idx="336">
                  <c:v>96.923000000000002</c:v>
                </c:pt>
                <c:pt idx="337">
                  <c:v>96.897999999999996</c:v>
                </c:pt>
                <c:pt idx="338">
                  <c:v>96.881</c:v>
                </c:pt>
                <c:pt idx="339">
                  <c:v>96.861999999999995</c:v>
                </c:pt>
                <c:pt idx="340">
                  <c:v>96.837999999999994</c:v>
                </c:pt>
                <c:pt idx="341">
                  <c:v>96.82</c:v>
                </c:pt>
                <c:pt idx="342">
                  <c:v>96.802000000000007</c:v>
                </c:pt>
                <c:pt idx="343">
                  <c:v>96.778999999999996</c:v>
                </c:pt>
                <c:pt idx="344">
                  <c:v>96.754000000000005</c:v>
                </c:pt>
                <c:pt idx="345">
                  <c:v>96.736000000000004</c:v>
                </c:pt>
                <c:pt idx="346">
                  <c:v>96.715999999999994</c:v>
                </c:pt>
                <c:pt idx="347">
                  <c:v>96.694000000000003</c:v>
                </c:pt>
                <c:pt idx="348">
                  <c:v>96.673000000000002</c:v>
                </c:pt>
                <c:pt idx="349">
                  <c:v>96.655000000000001</c:v>
                </c:pt>
                <c:pt idx="350">
                  <c:v>96.632999999999996</c:v>
                </c:pt>
                <c:pt idx="351">
                  <c:v>96.611999999999995</c:v>
                </c:pt>
                <c:pt idx="352">
                  <c:v>96.593000000000004</c:v>
                </c:pt>
                <c:pt idx="353">
                  <c:v>96.572999999999993</c:v>
                </c:pt>
                <c:pt idx="354">
                  <c:v>96.549000000000007</c:v>
                </c:pt>
                <c:pt idx="355">
                  <c:v>96.531999999999996</c:v>
                </c:pt>
                <c:pt idx="356">
                  <c:v>96.513000000000005</c:v>
                </c:pt>
                <c:pt idx="357">
                  <c:v>96.489000000000004</c:v>
                </c:pt>
                <c:pt idx="358">
                  <c:v>96.466999999999999</c:v>
                </c:pt>
                <c:pt idx="359">
                  <c:v>96.447999999999993</c:v>
                </c:pt>
                <c:pt idx="360">
                  <c:v>96.429000000000002</c:v>
                </c:pt>
                <c:pt idx="361">
                  <c:v>96.406999999999996</c:v>
                </c:pt>
                <c:pt idx="362">
                  <c:v>96.391000000000005</c:v>
                </c:pt>
                <c:pt idx="363">
                  <c:v>96.370999999999995</c:v>
                </c:pt>
                <c:pt idx="364">
                  <c:v>96.349000000000004</c:v>
                </c:pt>
                <c:pt idx="365">
                  <c:v>96.331999999999994</c:v>
                </c:pt>
                <c:pt idx="366">
                  <c:v>96.314999999999998</c:v>
                </c:pt>
                <c:pt idx="367">
                  <c:v>96.292000000000002</c:v>
                </c:pt>
                <c:pt idx="368">
                  <c:v>96.272999999999996</c:v>
                </c:pt>
                <c:pt idx="369">
                  <c:v>96.254000000000005</c:v>
                </c:pt>
                <c:pt idx="370">
                  <c:v>96.234999999999999</c:v>
                </c:pt>
                <c:pt idx="371">
                  <c:v>96.212999999999994</c:v>
                </c:pt>
                <c:pt idx="372">
                  <c:v>96.197999999999993</c:v>
                </c:pt>
                <c:pt idx="373">
                  <c:v>96.182000000000002</c:v>
                </c:pt>
                <c:pt idx="374">
                  <c:v>96.161000000000001</c:v>
                </c:pt>
                <c:pt idx="375">
                  <c:v>96.141000000000005</c:v>
                </c:pt>
                <c:pt idx="376">
                  <c:v>96.123999999999995</c:v>
                </c:pt>
                <c:pt idx="377">
                  <c:v>96.103999999999999</c:v>
                </c:pt>
                <c:pt idx="378">
                  <c:v>96.084999999999994</c:v>
                </c:pt>
                <c:pt idx="379">
                  <c:v>96.069000000000003</c:v>
                </c:pt>
                <c:pt idx="380">
                  <c:v>96.05</c:v>
                </c:pt>
                <c:pt idx="381">
                  <c:v>96.025999999999996</c:v>
                </c:pt>
                <c:pt idx="382">
                  <c:v>96.01</c:v>
                </c:pt>
                <c:pt idx="383">
                  <c:v>95.994</c:v>
                </c:pt>
                <c:pt idx="384">
                  <c:v>95.971000000000004</c:v>
                </c:pt>
                <c:pt idx="385">
                  <c:v>95.95</c:v>
                </c:pt>
                <c:pt idx="386">
                  <c:v>95.930999999999997</c:v>
                </c:pt>
                <c:pt idx="387">
                  <c:v>95.908000000000001</c:v>
                </c:pt>
                <c:pt idx="388">
                  <c:v>95.885000000000005</c:v>
                </c:pt>
                <c:pt idx="389">
                  <c:v>95.864000000000004</c:v>
                </c:pt>
                <c:pt idx="390">
                  <c:v>95.840999999999994</c:v>
                </c:pt>
                <c:pt idx="391">
                  <c:v>95.813000000000002</c:v>
                </c:pt>
                <c:pt idx="392">
                  <c:v>95.792000000000002</c:v>
                </c:pt>
                <c:pt idx="393">
                  <c:v>95.765000000000001</c:v>
                </c:pt>
                <c:pt idx="394">
                  <c:v>95.739000000000004</c:v>
                </c:pt>
                <c:pt idx="395">
                  <c:v>95.71</c:v>
                </c:pt>
                <c:pt idx="396">
                  <c:v>95.686999999999998</c:v>
                </c:pt>
                <c:pt idx="397">
                  <c:v>95.66</c:v>
                </c:pt>
                <c:pt idx="398">
                  <c:v>95.634</c:v>
                </c:pt>
                <c:pt idx="399">
                  <c:v>95.613</c:v>
                </c:pt>
                <c:pt idx="400">
                  <c:v>95.587999999999994</c:v>
                </c:pt>
                <c:pt idx="401">
                  <c:v>95.561000000000007</c:v>
                </c:pt>
                <c:pt idx="402">
                  <c:v>95.528000000000006</c:v>
                </c:pt>
                <c:pt idx="403">
                  <c:v>95.495999999999995</c:v>
                </c:pt>
                <c:pt idx="404">
                  <c:v>95.448999999999998</c:v>
                </c:pt>
                <c:pt idx="405">
                  <c:v>95.397000000000006</c:v>
                </c:pt>
                <c:pt idx="406">
                  <c:v>95.335999999999999</c:v>
                </c:pt>
                <c:pt idx="407">
                  <c:v>95.266000000000005</c:v>
                </c:pt>
                <c:pt idx="408">
                  <c:v>95.177000000000007</c:v>
                </c:pt>
                <c:pt idx="409">
                  <c:v>95.090999999999994</c:v>
                </c:pt>
                <c:pt idx="410">
                  <c:v>95</c:v>
                </c:pt>
                <c:pt idx="411">
                  <c:v>94.888999999999996</c:v>
                </c:pt>
                <c:pt idx="412">
                  <c:v>94.79</c:v>
                </c:pt>
                <c:pt idx="413">
                  <c:v>94.680999999999997</c:v>
                </c:pt>
                <c:pt idx="414">
                  <c:v>94.566999999999993</c:v>
                </c:pt>
                <c:pt idx="415">
                  <c:v>94.444999999999993</c:v>
                </c:pt>
                <c:pt idx="416">
                  <c:v>94.313999999999993</c:v>
                </c:pt>
                <c:pt idx="417">
                  <c:v>94.173000000000002</c:v>
                </c:pt>
                <c:pt idx="418">
                  <c:v>94.013999999999996</c:v>
                </c:pt>
                <c:pt idx="419">
                  <c:v>93.855000000000004</c:v>
                </c:pt>
                <c:pt idx="420">
                  <c:v>93.686999999999998</c:v>
                </c:pt>
                <c:pt idx="421">
                  <c:v>93.49</c:v>
                </c:pt>
                <c:pt idx="422">
                  <c:v>93.295000000000002</c:v>
                </c:pt>
                <c:pt idx="423">
                  <c:v>93.073999999999998</c:v>
                </c:pt>
                <c:pt idx="424">
                  <c:v>92.834000000000003</c:v>
                </c:pt>
                <c:pt idx="425">
                  <c:v>92.581000000000003</c:v>
                </c:pt>
                <c:pt idx="426">
                  <c:v>92.302000000000007</c:v>
                </c:pt>
                <c:pt idx="427">
                  <c:v>92.018000000000001</c:v>
                </c:pt>
                <c:pt idx="428">
                  <c:v>91.683000000000007</c:v>
                </c:pt>
                <c:pt idx="429">
                  <c:v>91.325999999999993</c:v>
                </c:pt>
                <c:pt idx="430">
                  <c:v>90.953000000000003</c:v>
                </c:pt>
                <c:pt idx="431">
                  <c:v>90.528999999999996</c:v>
                </c:pt>
                <c:pt idx="432">
                  <c:v>90.090999999999994</c:v>
                </c:pt>
                <c:pt idx="433">
                  <c:v>89.617000000000004</c:v>
                </c:pt>
                <c:pt idx="434">
                  <c:v>89.114000000000004</c:v>
                </c:pt>
                <c:pt idx="435">
                  <c:v>88.57</c:v>
                </c:pt>
                <c:pt idx="436">
                  <c:v>87.963999999999999</c:v>
                </c:pt>
                <c:pt idx="437">
                  <c:v>87.355999999999995</c:v>
                </c:pt>
                <c:pt idx="438">
                  <c:v>86.691999999999993</c:v>
                </c:pt>
                <c:pt idx="439">
                  <c:v>85.900999999999996</c:v>
                </c:pt>
                <c:pt idx="440">
                  <c:v>85.1</c:v>
                </c:pt>
                <c:pt idx="441">
                  <c:v>84.257000000000005</c:v>
                </c:pt>
                <c:pt idx="442">
                  <c:v>83.320999999999998</c:v>
                </c:pt>
                <c:pt idx="443">
                  <c:v>82.39</c:v>
                </c:pt>
                <c:pt idx="444">
                  <c:v>81.272000000000006</c:v>
                </c:pt>
                <c:pt idx="445">
                  <c:v>80.191999999999993</c:v>
                </c:pt>
                <c:pt idx="446">
                  <c:v>78.994</c:v>
                </c:pt>
                <c:pt idx="447">
                  <c:v>77.863</c:v>
                </c:pt>
                <c:pt idx="448">
                  <c:v>76.531000000000006</c:v>
                </c:pt>
                <c:pt idx="449">
                  <c:v>75.141999999999996</c:v>
                </c:pt>
                <c:pt idx="450">
                  <c:v>73.703000000000003</c:v>
                </c:pt>
                <c:pt idx="451">
                  <c:v>72.256</c:v>
                </c:pt>
                <c:pt idx="452">
                  <c:v>70.899000000000001</c:v>
                </c:pt>
                <c:pt idx="453">
                  <c:v>69.292000000000002</c:v>
                </c:pt>
                <c:pt idx="454">
                  <c:v>67.647999999999996</c:v>
                </c:pt>
                <c:pt idx="455">
                  <c:v>65.777000000000001</c:v>
                </c:pt>
                <c:pt idx="456">
                  <c:v>63.786999999999999</c:v>
                </c:pt>
                <c:pt idx="457">
                  <c:v>61.965000000000003</c:v>
                </c:pt>
                <c:pt idx="458">
                  <c:v>59.936999999999998</c:v>
                </c:pt>
                <c:pt idx="459">
                  <c:v>57.927999999999997</c:v>
                </c:pt>
                <c:pt idx="460">
                  <c:v>55.884</c:v>
                </c:pt>
                <c:pt idx="461">
                  <c:v>53.719000000000001</c:v>
                </c:pt>
                <c:pt idx="462">
                  <c:v>51.545000000000002</c:v>
                </c:pt>
                <c:pt idx="463">
                  <c:v>49.372</c:v>
                </c:pt>
                <c:pt idx="464">
                  <c:v>47.158000000000001</c:v>
                </c:pt>
                <c:pt idx="465">
                  <c:v>44.978000000000002</c:v>
                </c:pt>
                <c:pt idx="466">
                  <c:v>42.862000000000002</c:v>
                </c:pt>
                <c:pt idx="467">
                  <c:v>40.732999999999997</c:v>
                </c:pt>
                <c:pt idx="468">
                  <c:v>38.610999999999997</c:v>
                </c:pt>
                <c:pt idx="469">
                  <c:v>36.511000000000003</c:v>
                </c:pt>
                <c:pt idx="470">
                  <c:v>34.472999999999999</c:v>
                </c:pt>
                <c:pt idx="471">
                  <c:v>32.494</c:v>
                </c:pt>
                <c:pt idx="472">
                  <c:v>30.731999999999999</c:v>
                </c:pt>
                <c:pt idx="473">
                  <c:v>29.117000000000001</c:v>
                </c:pt>
                <c:pt idx="474">
                  <c:v>27.597999999999999</c:v>
                </c:pt>
                <c:pt idx="475">
                  <c:v>26.257999999999999</c:v>
                </c:pt>
                <c:pt idx="476">
                  <c:v>25.094000000000001</c:v>
                </c:pt>
                <c:pt idx="477">
                  <c:v>24.071000000000002</c:v>
                </c:pt>
                <c:pt idx="478">
                  <c:v>23.236000000000001</c:v>
                </c:pt>
                <c:pt idx="479">
                  <c:v>22.542000000000002</c:v>
                </c:pt>
                <c:pt idx="480">
                  <c:v>22.001000000000001</c:v>
                </c:pt>
                <c:pt idx="481">
                  <c:v>21.564</c:v>
                </c:pt>
                <c:pt idx="482">
                  <c:v>21.239000000000001</c:v>
                </c:pt>
                <c:pt idx="483">
                  <c:v>20.998999999999999</c:v>
                </c:pt>
                <c:pt idx="484">
                  <c:v>20.818000000000001</c:v>
                </c:pt>
                <c:pt idx="485">
                  <c:v>20.707999999999998</c:v>
                </c:pt>
                <c:pt idx="486">
                  <c:v>20.638999999999999</c:v>
                </c:pt>
                <c:pt idx="487">
                  <c:v>20.594000000000001</c:v>
                </c:pt>
                <c:pt idx="488">
                  <c:v>20.573</c:v>
                </c:pt>
                <c:pt idx="489">
                  <c:v>20.562000000000001</c:v>
                </c:pt>
                <c:pt idx="490">
                  <c:v>20.556000000000001</c:v>
                </c:pt>
                <c:pt idx="491">
                  <c:v>20.553000000000001</c:v>
                </c:pt>
                <c:pt idx="492">
                  <c:v>20.547999999999998</c:v>
                </c:pt>
                <c:pt idx="493">
                  <c:v>20.545000000000002</c:v>
                </c:pt>
                <c:pt idx="494">
                  <c:v>20.542999999999999</c:v>
                </c:pt>
                <c:pt idx="495">
                  <c:v>20.54</c:v>
                </c:pt>
                <c:pt idx="496">
                  <c:v>20.536999999999999</c:v>
                </c:pt>
                <c:pt idx="497">
                  <c:v>20.535</c:v>
                </c:pt>
                <c:pt idx="498">
                  <c:v>20.533000000000001</c:v>
                </c:pt>
                <c:pt idx="499">
                  <c:v>20.529</c:v>
                </c:pt>
                <c:pt idx="500">
                  <c:v>20.527999999999999</c:v>
                </c:pt>
                <c:pt idx="501">
                  <c:v>20.526</c:v>
                </c:pt>
                <c:pt idx="502">
                  <c:v>20.523</c:v>
                </c:pt>
                <c:pt idx="503">
                  <c:v>20.52</c:v>
                </c:pt>
                <c:pt idx="504">
                  <c:v>20.518999999999998</c:v>
                </c:pt>
                <c:pt idx="505">
                  <c:v>20.515999999999998</c:v>
                </c:pt>
                <c:pt idx="506">
                  <c:v>20.513000000000002</c:v>
                </c:pt>
                <c:pt idx="507">
                  <c:v>20.510999999999999</c:v>
                </c:pt>
                <c:pt idx="508">
                  <c:v>20.506</c:v>
                </c:pt>
                <c:pt idx="509">
                  <c:v>20.503</c:v>
                </c:pt>
                <c:pt idx="510">
                  <c:v>20.5</c:v>
                </c:pt>
                <c:pt idx="511">
                  <c:v>20.495999999999999</c:v>
                </c:pt>
                <c:pt idx="512">
                  <c:v>20.492000000000001</c:v>
                </c:pt>
                <c:pt idx="513">
                  <c:v>20.489000000000001</c:v>
                </c:pt>
                <c:pt idx="514">
                  <c:v>20.488</c:v>
                </c:pt>
                <c:pt idx="515">
                  <c:v>20.481999999999999</c:v>
                </c:pt>
                <c:pt idx="516">
                  <c:v>20.478000000000002</c:v>
                </c:pt>
                <c:pt idx="517">
                  <c:v>20.475000000000001</c:v>
                </c:pt>
                <c:pt idx="518">
                  <c:v>20.468</c:v>
                </c:pt>
                <c:pt idx="519">
                  <c:v>20.463000000000001</c:v>
                </c:pt>
                <c:pt idx="520">
                  <c:v>20.46</c:v>
                </c:pt>
                <c:pt idx="521">
                  <c:v>20.457000000000001</c:v>
                </c:pt>
                <c:pt idx="522">
                  <c:v>20.452000000000002</c:v>
                </c:pt>
                <c:pt idx="523">
                  <c:v>20.448</c:v>
                </c:pt>
                <c:pt idx="524">
                  <c:v>20.443999999999999</c:v>
                </c:pt>
                <c:pt idx="525">
                  <c:v>20.439</c:v>
                </c:pt>
                <c:pt idx="526">
                  <c:v>20.434000000000001</c:v>
                </c:pt>
                <c:pt idx="527">
                  <c:v>20.428999999999998</c:v>
                </c:pt>
                <c:pt idx="528">
                  <c:v>20.422999999999998</c:v>
                </c:pt>
                <c:pt idx="529">
                  <c:v>20.417000000000002</c:v>
                </c:pt>
                <c:pt idx="530">
                  <c:v>20.411999999999999</c:v>
                </c:pt>
                <c:pt idx="531">
                  <c:v>20.407</c:v>
                </c:pt>
                <c:pt idx="532">
                  <c:v>20.402000000000001</c:v>
                </c:pt>
                <c:pt idx="533">
                  <c:v>20.399000000000001</c:v>
                </c:pt>
                <c:pt idx="534">
                  <c:v>20.393999999999998</c:v>
                </c:pt>
                <c:pt idx="535">
                  <c:v>20.388999999999999</c:v>
                </c:pt>
                <c:pt idx="536">
                  <c:v>20.384</c:v>
                </c:pt>
                <c:pt idx="537">
                  <c:v>20.378</c:v>
                </c:pt>
                <c:pt idx="538">
                  <c:v>20.372</c:v>
                </c:pt>
                <c:pt idx="539">
                  <c:v>20.367000000000001</c:v>
                </c:pt>
                <c:pt idx="540">
                  <c:v>20.361999999999998</c:v>
                </c:pt>
                <c:pt idx="541">
                  <c:v>20.355</c:v>
                </c:pt>
                <c:pt idx="542">
                  <c:v>20.349</c:v>
                </c:pt>
                <c:pt idx="543">
                  <c:v>20.344000000000001</c:v>
                </c:pt>
                <c:pt idx="544">
                  <c:v>20.338999999999999</c:v>
                </c:pt>
                <c:pt idx="545">
                  <c:v>20.332000000000001</c:v>
                </c:pt>
                <c:pt idx="546">
                  <c:v>20.324999999999999</c:v>
                </c:pt>
                <c:pt idx="547">
                  <c:v>20.321999999999999</c:v>
                </c:pt>
                <c:pt idx="548">
                  <c:v>20.314</c:v>
                </c:pt>
                <c:pt idx="549">
                  <c:v>20.309000000000001</c:v>
                </c:pt>
                <c:pt idx="550">
                  <c:v>20.303999999999998</c:v>
                </c:pt>
                <c:pt idx="551">
                  <c:v>20.297999999999998</c:v>
                </c:pt>
                <c:pt idx="552">
                  <c:v>20.29</c:v>
                </c:pt>
                <c:pt idx="553">
                  <c:v>20.283999999999999</c:v>
                </c:pt>
                <c:pt idx="554">
                  <c:v>20.279</c:v>
                </c:pt>
                <c:pt idx="555">
                  <c:v>20.273</c:v>
                </c:pt>
                <c:pt idx="556">
                  <c:v>20.268000000000001</c:v>
                </c:pt>
                <c:pt idx="557">
                  <c:v>20.263000000000002</c:v>
                </c:pt>
                <c:pt idx="558">
                  <c:v>20.254999999999999</c:v>
                </c:pt>
                <c:pt idx="559">
                  <c:v>20.248999999999999</c:v>
                </c:pt>
                <c:pt idx="560">
                  <c:v>20.244</c:v>
                </c:pt>
                <c:pt idx="561">
                  <c:v>20.238</c:v>
                </c:pt>
                <c:pt idx="562">
                  <c:v>20.231999999999999</c:v>
                </c:pt>
                <c:pt idx="563">
                  <c:v>20.225000000000001</c:v>
                </c:pt>
                <c:pt idx="564">
                  <c:v>20.218</c:v>
                </c:pt>
                <c:pt idx="565">
                  <c:v>20.210999999999999</c:v>
                </c:pt>
                <c:pt idx="566">
                  <c:v>20.204999999999998</c:v>
                </c:pt>
                <c:pt idx="567">
                  <c:v>20.2</c:v>
                </c:pt>
                <c:pt idx="568">
                  <c:v>20.192</c:v>
                </c:pt>
                <c:pt idx="569">
                  <c:v>20.184999999999999</c:v>
                </c:pt>
                <c:pt idx="570">
                  <c:v>20.177</c:v>
                </c:pt>
              </c:numCache>
            </c:numRef>
          </c:yVal>
          <c:smooth val="1"/>
          <c:extLst>
            <c:ext xmlns:c16="http://schemas.microsoft.com/office/drawing/2014/chart" uri="{C3380CC4-5D6E-409C-BE32-E72D297353CC}">
              <c16:uniqueId val="{00000002-16DF-4197-B7DF-6CD1D9065666}"/>
            </c:ext>
          </c:extLst>
        </c:ser>
        <c:ser>
          <c:idx val="3"/>
          <c:order val="3"/>
          <c:tx>
            <c:v>30 phr </c:v>
          </c:tx>
          <c:spPr>
            <a:ln w="25400">
              <a:solidFill>
                <a:schemeClr val="tx1"/>
              </a:solidFill>
              <a:prstDash val="lgDashDotDot"/>
            </a:ln>
          </c:spPr>
          <c:marker>
            <c:symbol val="none"/>
          </c:marker>
          <c:xVal>
            <c:numRef>
              <c:f>Final!$Q$8:$Q$577</c:f>
              <c:numCache>
                <c:formatCode>General</c:formatCode>
                <c:ptCount val="570"/>
                <c:pt idx="0">
                  <c:v>30.02</c:v>
                </c:pt>
                <c:pt idx="1">
                  <c:v>31.02</c:v>
                </c:pt>
                <c:pt idx="2">
                  <c:v>32.020000000000003</c:v>
                </c:pt>
                <c:pt idx="3">
                  <c:v>33.020000000000003</c:v>
                </c:pt>
                <c:pt idx="4">
                  <c:v>34.020000000000003</c:v>
                </c:pt>
                <c:pt idx="5">
                  <c:v>35.020000000000003</c:v>
                </c:pt>
                <c:pt idx="6">
                  <c:v>36.020000000000003</c:v>
                </c:pt>
                <c:pt idx="7">
                  <c:v>37.020000000000003</c:v>
                </c:pt>
                <c:pt idx="8">
                  <c:v>38.020000000000003</c:v>
                </c:pt>
                <c:pt idx="9">
                  <c:v>39.020000000000003</c:v>
                </c:pt>
                <c:pt idx="10">
                  <c:v>40.020000000000003</c:v>
                </c:pt>
                <c:pt idx="11">
                  <c:v>41.02</c:v>
                </c:pt>
                <c:pt idx="12">
                  <c:v>42.02</c:v>
                </c:pt>
                <c:pt idx="13">
                  <c:v>43.02</c:v>
                </c:pt>
                <c:pt idx="14">
                  <c:v>44.02</c:v>
                </c:pt>
                <c:pt idx="15">
                  <c:v>45.02</c:v>
                </c:pt>
                <c:pt idx="16">
                  <c:v>46.02</c:v>
                </c:pt>
                <c:pt idx="17">
                  <c:v>47.02</c:v>
                </c:pt>
                <c:pt idx="18">
                  <c:v>48.02</c:v>
                </c:pt>
                <c:pt idx="19">
                  <c:v>49.02</c:v>
                </c:pt>
                <c:pt idx="20">
                  <c:v>50.02</c:v>
                </c:pt>
                <c:pt idx="21">
                  <c:v>51.02</c:v>
                </c:pt>
                <c:pt idx="22">
                  <c:v>52.02</c:v>
                </c:pt>
                <c:pt idx="23">
                  <c:v>53.02</c:v>
                </c:pt>
                <c:pt idx="24">
                  <c:v>54.02</c:v>
                </c:pt>
                <c:pt idx="25">
                  <c:v>55.02</c:v>
                </c:pt>
                <c:pt idx="26">
                  <c:v>56.02</c:v>
                </c:pt>
                <c:pt idx="27">
                  <c:v>57.02</c:v>
                </c:pt>
                <c:pt idx="28">
                  <c:v>58.02</c:v>
                </c:pt>
                <c:pt idx="29">
                  <c:v>59.02</c:v>
                </c:pt>
                <c:pt idx="30">
                  <c:v>60.02</c:v>
                </c:pt>
                <c:pt idx="31">
                  <c:v>61.02</c:v>
                </c:pt>
                <c:pt idx="32">
                  <c:v>62.02</c:v>
                </c:pt>
                <c:pt idx="33">
                  <c:v>63.02</c:v>
                </c:pt>
                <c:pt idx="34">
                  <c:v>64.02</c:v>
                </c:pt>
                <c:pt idx="35">
                  <c:v>65.02</c:v>
                </c:pt>
                <c:pt idx="36">
                  <c:v>66.02</c:v>
                </c:pt>
                <c:pt idx="37">
                  <c:v>67.02</c:v>
                </c:pt>
                <c:pt idx="38">
                  <c:v>68.02</c:v>
                </c:pt>
                <c:pt idx="39">
                  <c:v>69.02</c:v>
                </c:pt>
                <c:pt idx="40">
                  <c:v>70.02</c:v>
                </c:pt>
                <c:pt idx="41">
                  <c:v>71.02</c:v>
                </c:pt>
                <c:pt idx="42">
                  <c:v>72.02</c:v>
                </c:pt>
                <c:pt idx="43">
                  <c:v>73.02</c:v>
                </c:pt>
                <c:pt idx="44">
                  <c:v>74.02</c:v>
                </c:pt>
                <c:pt idx="45">
                  <c:v>75.02</c:v>
                </c:pt>
                <c:pt idx="46">
                  <c:v>76.02</c:v>
                </c:pt>
                <c:pt idx="47">
                  <c:v>77.02</c:v>
                </c:pt>
                <c:pt idx="48">
                  <c:v>78.02</c:v>
                </c:pt>
                <c:pt idx="49">
                  <c:v>79.02</c:v>
                </c:pt>
                <c:pt idx="50">
                  <c:v>80.02</c:v>
                </c:pt>
                <c:pt idx="51">
                  <c:v>81.02</c:v>
                </c:pt>
                <c:pt idx="52">
                  <c:v>82.02</c:v>
                </c:pt>
                <c:pt idx="53">
                  <c:v>83.02</c:v>
                </c:pt>
                <c:pt idx="54">
                  <c:v>84.02</c:v>
                </c:pt>
                <c:pt idx="55">
                  <c:v>85.02</c:v>
                </c:pt>
                <c:pt idx="56">
                  <c:v>86.02</c:v>
                </c:pt>
                <c:pt idx="57">
                  <c:v>87.02</c:v>
                </c:pt>
                <c:pt idx="58">
                  <c:v>88.02</c:v>
                </c:pt>
                <c:pt idx="59">
                  <c:v>89.02</c:v>
                </c:pt>
                <c:pt idx="60">
                  <c:v>90.02</c:v>
                </c:pt>
                <c:pt idx="61">
                  <c:v>91.02</c:v>
                </c:pt>
                <c:pt idx="62">
                  <c:v>92.02</c:v>
                </c:pt>
                <c:pt idx="63">
                  <c:v>93.02</c:v>
                </c:pt>
                <c:pt idx="64">
                  <c:v>94.02</c:v>
                </c:pt>
                <c:pt idx="65">
                  <c:v>95.02</c:v>
                </c:pt>
                <c:pt idx="66">
                  <c:v>96.02</c:v>
                </c:pt>
                <c:pt idx="67">
                  <c:v>97.02</c:v>
                </c:pt>
                <c:pt idx="68">
                  <c:v>98.02</c:v>
                </c:pt>
                <c:pt idx="69">
                  <c:v>99.02</c:v>
                </c:pt>
                <c:pt idx="70">
                  <c:v>100.02</c:v>
                </c:pt>
                <c:pt idx="71">
                  <c:v>101.02</c:v>
                </c:pt>
                <c:pt idx="72">
                  <c:v>102.02</c:v>
                </c:pt>
                <c:pt idx="73">
                  <c:v>103.02</c:v>
                </c:pt>
                <c:pt idx="74">
                  <c:v>104.02</c:v>
                </c:pt>
                <c:pt idx="75">
                  <c:v>105.02</c:v>
                </c:pt>
                <c:pt idx="76">
                  <c:v>106.02</c:v>
                </c:pt>
                <c:pt idx="77">
                  <c:v>107.02</c:v>
                </c:pt>
                <c:pt idx="78">
                  <c:v>108.02</c:v>
                </c:pt>
                <c:pt idx="79">
                  <c:v>109.02</c:v>
                </c:pt>
                <c:pt idx="80">
                  <c:v>110.02</c:v>
                </c:pt>
                <c:pt idx="81">
                  <c:v>111.02</c:v>
                </c:pt>
                <c:pt idx="82">
                  <c:v>112.02</c:v>
                </c:pt>
                <c:pt idx="83">
                  <c:v>113.02</c:v>
                </c:pt>
                <c:pt idx="84">
                  <c:v>114.02</c:v>
                </c:pt>
                <c:pt idx="85">
                  <c:v>115.02</c:v>
                </c:pt>
                <c:pt idx="86">
                  <c:v>116.02</c:v>
                </c:pt>
                <c:pt idx="87">
                  <c:v>117.02</c:v>
                </c:pt>
                <c:pt idx="88">
                  <c:v>118.02</c:v>
                </c:pt>
                <c:pt idx="89">
                  <c:v>119.02</c:v>
                </c:pt>
                <c:pt idx="90">
                  <c:v>120.02</c:v>
                </c:pt>
                <c:pt idx="91">
                  <c:v>121.02</c:v>
                </c:pt>
                <c:pt idx="92">
                  <c:v>122.02</c:v>
                </c:pt>
                <c:pt idx="93">
                  <c:v>123.02</c:v>
                </c:pt>
                <c:pt idx="94">
                  <c:v>124.02</c:v>
                </c:pt>
                <c:pt idx="95">
                  <c:v>125.02</c:v>
                </c:pt>
                <c:pt idx="96">
                  <c:v>126.02</c:v>
                </c:pt>
                <c:pt idx="97">
                  <c:v>127.02</c:v>
                </c:pt>
                <c:pt idx="98">
                  <c:v>128.02000000000001</c:v>
                </c:pt>
                <c:pt idx="99">
                  <c:v>129.02000000000001</c:v>
                </c:pt>
                <c:pt idx="100">
                  <c:v>130.02000000000001</c:v>
                </c:pt>
                <c:pt idx="101">
                  <c:v>131.02000000000001</c:v>
                </c:pt>
                <c:pt idx="102">
                  <c:v>132.02000000000001</c:v>
                </c:pt>
                <c:pt idx="103">
                  <c:v>133.02000000000001</c:v>
                </c:pt>
                <c:pt idx="104">
                  <c:v>134.02000000000001</c:v>
                </c:pt>
                <c:pt idx="105">
                  <c:v>135.02000000000001</c:v>
                </c:pt>
                <c:pt idx="106">
                  <c:v>136.02000000000001</c:v>
                </c:pt>
                <c:pt idx="107">
                  <c:v>137.02000000000001</c:v>
                </c:pt>
                <c:pt idx="108">
                  <c:v>138.02000000000001</c:v>
                </c:pt>
                <c:pt idx="109">
                  <c:v>139.02000000000001</c:v>
                </c:pt>
                <c:pt idx="110">
                  <c:v>140.02000000000001</c:v>
                </c:pt>
                <c:pt idx="111">
                  <c:v>141.02000000000001</c:v>
                </c:pt>
                <c:pt idx="112">
                  <c:v>142.02000000000001</c:v>
                </c:pt>
                <c:pt idx="113">
                  <c:v>143.02000000000001</c:v>
                </c:pt>
                <c:pt idx="114">
                  <c:v>144.02000000000001</c:v>
                </c:pt>
                <c:pt idx="115">
                  <c:v>145.02000000000001</c:v>
                </c:pt>
                <c:pt idx="116">
                  <c:v>146.02000000000001</c:v>
                </c:pt>
                <c:pt idx="117">
                  <c:v>147.02000000000001</c:v>
                </c:pt>
                <c:pt idx="118">
                  <c:v>148.02000000000001</c:v>
                </c:pt>
                <c:pt idx="119">
                  <c:v>149.02000000000001</c:v>
                </c:pt>
                <c:pt idx="120">
                  <c:v>150.02000000000001</c:v>
                </c:pt>
                <c:pt idx="121">
                  <c:v>151.02000000000001</c:v>
                </c:pt>
                <c:pt idx="122">
                  <c:v>152.02000000000001</c:v>
                </c:pt>
                <c:pt idx="123">
                  <c:v>153.02000000000001</c:v>
                </c:pt>
                <c:pt idx="124">
                  <c:v>154.02000000000001</c:v>
                </c:pt>
                <c:pt idx="125">
                  <c:v>155.02000000000001</c:v>
                </c:pt>
                <c:pt idx="126">
                  <c:v>156.02000000000001</c:v>
                </c:pt>
                <c:pt idx="127">
                  <c:v>157.02000000000001</c:v>
                </c:pt>
                <c:pt idx="128">
                  <c:v>158.02000000000001</c:v>
                </c:pt>
                <c:pt idx="129">
                  <c:v>159.02000000000001</c:v>
                </c:pt>
                <c:pt idx="130">
                  <c:v>160.02000000000001</c:v>
                </c:pt>
                <c:pt idx="131">
                  <c:v>161.02000000000001</c:v>
                </c:pt>
                <c:pt idx="132">
                  <c:v>162.02000000000001</c:v>
                </c:pt>
                <c:pt idx="133">
                  <c:v>163.02000000000001</c:v>
                </c:pt>
                <c:pt idx="134">
                  <c:v>164.02</c:v>
                </c:pt>
                <c:pt idx="135">
                  <c:v>165.02</c:v>
                </c:pt>
                <c:pt idx="136">
                  <c:v>166.02</c:v>
                </c:pt>
                <c:pt idx="137">
                  <c:v>167.02</c:v>
                </c:pt>
                <c:pt idx="138">
                  <c:v>168.02</c:v>
                </c:pt>
                <c:pt idx="139">
                  <c:v>169.02</c:v>
                </c:pt>
                <c:pt idx="140">
                  <c:v>170.02</c:v>
                </c:pt>
                <c:pt idx="141">
                  <c:v>171.02</c:v>
                </c:pt>
                <c:pt idx="142">
                  <c:v>172.02</c:v>
                </c:pt>
                <c:pt idx="143">
                  <c:v>173.02</c:v>
                </c:pt>
                <c:pt idx="144">
                  <c:v>174.02</c:v>
                </c:pt>
                <c:pt idx="145">
                  <c:v>175.02</c:v>
                </c:pt>
                <c:pt idx="146">
                  <c:v>176.02</c:v>
                </c:pt>
                <c:pt idx="147">
                  <c:v>177.02</c:v>
                </c:pt>
                <c:pt idx="148">
                  <c:v>178.02</c:v>
                </c:pt>
                <c:pt idx="149">
                  <c:v>179.02</c:v>
                </c:pt>
                <c:pt idx="150">
                  <c:v>180.02</c:v>
                </c:pt>
                <c:pt idx="151">
                  <c:v>181.02</c:v>
                </c:pt>
                <c:pt idx="152">
                  <c:v>182.02</c:v>
                </c:pt>
                <c:pt idx="153">
                  <c:v>183.02</c:v>
                </c:pt>
                <c:pt idx="154">
                  <c:v>184.02</c:v>
                </c:pt>
                <c:pt idx="155">
                  <c:v>185.02</c:v>
                </c:pt>
                <c:pt idx="156">
                  <c:v>186.02</c:v>
                </c:pt>
                <c:pt idx="157">
                  <c:v>187.02</c:v>
                </c:pt>
                <c:pt idx="158">
                  <c:v>188.02</c:v>
                </c:pt>
                <c:pt idx="159">
                  <c:v>189.02</c:v>
                </c:pt>
                <c:pt idx="160">
                  <c:v>190.02</c:v>
                </c:pt>
                <c:pt idx="161">
                  <c:v>191.02</c:v>
                </c:pt>
                <c:pt idx="162">
                  <c:v>192.02</c:v>
                </c:pt>
                <c:pt idx="163">
                  <c:v>193.02</c:v>
                </c:pt>
                <c:pt idx="164">
                  <c:v>194.02</c:v>
                </c:pt>
                <c:pt idx="165">
                  <c:v>195.02</c:v>
                </c:pt>
                <c:pt idx="166">
                  <c:v>196.02</c:v>
                </c:pt>
                <c:pt idx="167">
                  <c:v>197.02</c:v>
                </c:pt>
                <c:pt idx="168">
                  <c:v>198.02</c:v>
                </c:pt>
                <c:pt idx="169">
                  <c:v>199.02</c:v>
                </c:pt>
                <c:pt idx="170">
                  <c:v>200.02</c:v>
                </c:pt>
                <c:pt idx="171">
                  <c:v>201.02</c:v>
                </c:pt>
                <c:pt idx="172">
                  <c:v>202.02</c:v>
                </c:pt>
                <c:pt idx="173">
                  <c:v>203.02</c:v>
                </c:pt>
                <c:pt idx="174">
                  <c:v>204.02</c:v>
                </c:pt>
                <c:pt idx="175">
                  <c:v>205.02</c:v>
                </c:pt>
                <c:pt idx="176">
                  <c:v>206.02</c:v>
                </c:pt>
                <c:pt idx="177">
                  <c:v>207.02</c:v>
                </c:pt>
                <c:pt idx="178">
                  <c:v>208.02</c:v>
                </c:pt>
                <c:pt idx="179">
                  <c:v>209.02</c:v>
                </c:pt>
                <c:pt idx="180">
                  <c:v>210.02</c:v>
                </c:pt>
                <c:pt idx="181">
                  <c:v>211.02</c:v>
                </c:pt>
                <c:pt idx="182">
                  <c:v>212.02</c:v>
                </c:pt>
                <c:pt idx="183">
                  <c:v>213.02</c:v>
                </c:pt>
                <c:pt idx="184">
                  <c:v>214.02</c:v>
                </c:pt>
                <c:pt idx="185">
                  <c:v>215.02</c:v>
                </c:pt>
                <c:pt idx="186">
                  <c:v>216.02</c:v>
                </c:pt>
                <c:pt idx="187">
                  <c:v>217.02</c:v>
                </c:pt>
                <c:pt idx="188">
                  <c:v>218.02</c:v>
                </c:pt>
                <c:pt idx="189">
                  <c:v>219.02</c:v>
                </c:pt>
                <c:pt idx="190">
                  <c:v>220.02</c:v>
                </c:pt>
                <c:pt idx="191">
                  <c:v>221.02</c:v>
                </c:pt>
                <c:pt idx="192">
                  <c:v>222.02</c:v>
                </c:pt>
                <c:pt idx="193">
                  <c:v>223.02</c:v>
                </c:pt>
                <c:pt idx="194">
                  <c:v>224.02</c:v>
                </c:pt>
                <c:pt idx="195">
                  <c:v>225.02</c:v>
                </c:pt>
                <c:pt idx="196">
                  <c:v>226.02</c:v>
                </c:pt>
                <c:pt idx="197">
                  <c:v>227.02</c:v>
                </c:pt>
                <c:pt idx="198">
                  <c:v>228.02</c:v>
                </c:pt>
                <c:pt idx="199">
                  <c:v>229.02</c:v>
                </c:pt>
                <c:pt idx="200">
                  <c:v>230.02</c:v>
                </c:pt>
                <c:pt idx="201">
                  <c:v>231.02</c:v>
                </c:pt>
                <c:pt idx="202">
                  <c:v>232.02</c:v>
                </c:pt>
                <c:pt idx="203">
                  <c:v>233.02</c:v>
                </c:pt>
                <c:pt idx="204">
                  <c:v>234.02</c:v>
                </c:pt>
                <c:pt idx="205">
                  <c:v>235.02</c:v>
                </c:pt>
                <c:pt idx="206">
                  <c:v>236.02</c:v>
                </c:pt>
                <c:pt idx="207">
                  <c:v>237.02</c:v>
                </c:pt>
                <c:pt idx="208">
                  <c:v>238.02</c:v>
                </c:pt>
                <c:pt idx="209">
                  <c:v>239.02</c:v>
                </c:pt>
                <c:pt idx="210">
                  <c:v>240.02</c:v>
                </c:pt>
                <c:pt idx="211">
                  <c:v>241.02</c:v>
                </c:pt>
                <c:pt idx="212">
                  <c:v>242.02</c:v>
                </c:pt>
                <c:pt idx="213">
                  <c:v>243.02</c:v>
                </c:pt>
                <c:pt idx="214">
                  <c:v>244.02</c:v>
                </c:pt>
                <c:pt idx="215">
                  <c:v>245.02</c:v>
                </c:pt>
                <c:pt idx="216">
                  <c:v>246.02</c:v>
                </c:pt>
                <c:pt idx="217">
                  <c:v>247.02</c:v>
                </c:pt>
                <c:pt idx="218">
                  <c:v>248.02</c:v>
                </c:pt>
                <c:pt idx="219">
                  <c:v>249.02</c:v>
                </c:pt>
                <c:pt idx="220">
                  <c:v>250.02</c:v>
                </c:pt>
                <c:pt idx="221">
                  <c:v>251.02</c:v>
                </c:pt>
                <c:pt idx="222">
                  <c:v>252.02</c:v>
                </c:pt>
                <c:pt idx="223">
                  <c:v>253.02</c:v>
                </c:pt>
                <c:pt idx="224">
                  <c:v>254.02</c:v>
                </c:pt>
                <c:pt idx="225">
                  <c:v>255.02</c:v>
                </c:pt>
                <c:pt idx="226">
                  <c:v>256.02</c:v>
                </c:pt>
                <c:pt idx="227">
                  <c:v>257.02</c:v>
                </c:pt>
                <c:pt idx="228">
                  <c:v>258.02</c:v>
                </c:pt>
                <c:pt idx="229">
                  <c:v>259.02</c:v>
                </c:pt>
                <c:pt idx="230">
                  <c:v>260.02</c:v>
                </c:pt>
                <c:pt idx="231">
                  <c:v>261.02</c:v>
                </c:pt>
                <c:pt idx="232">
                  <c:v>262.02</c:v>
                </c:pt>
                <c:pt idx="233">
                  <c:v>263.02</c:v>
                </c:pt>
                <c:pt idx="234">
                  <c:v>264.02</c:v>
                </c:pt>
                <c:pt idx="235">
                  <c:v>265.02</c:v>
                </c:pt>
                <c:pt idx="236">
                  <c:v>266.02</c:v>
                </c:pt>
                <c:pt idx="237">
                  <c:v>267.02</c:v>
                </c:pt>
                <c:pt idx="238">
                  <c:v>268.02</c:v>
                </c:pt>
                <c:pt idx="239">
                  <c:v>269.02</c:v>
                </c:pt>
                <c:pt idx="240">
                  <c:v>270.02</c:v>
                </c:pt>
                <c:pt idx="241">
                  <c:v>271.02</c:v>
                </c:pt>
                <c:pt idx="242">
                  <c:v>272.02</c:v>
                </c:pt>
                <c:pt idx="243">
                  <c:v>273.02</c:v>
                </c:pt>
                <c:pt idx="244">
                  <c:v>274.02</c:v>
                </c:pt>
                <c:pt idx="245">
                  <c:v>275.02</c:v>
                </c:pt>
                <c:pt idx="246">
                  <c:v>276.02</c:v>
                </c:pt>
                <c:pt idx="247">
                  <c:v>277.02</c:v>
                </c:pt>
                <c:pt idx="248">
                  <c:v>278.02</c:v>
                </c:pt>
                <c:pt idx="249">
                  <c:v>279.02</c:v>
                </c:pt>
                <c:pt idx="250">
                  <c:v>280.02</c:v>
                </c:pt>
                <c:pt idx="251">
                  <c:v>281.02</c:v>
                </c:pt>
                <c:pt idx="252">
                  <c:v>282.02</c:v>
                </c:pt>
                <c:pt idx="253">
                  <c:v>283.02</c:v>
                </c:pt>
                <c:pt idx="254">
                  <c:v>284.02</c:v>
                </c:pt>
                <c:pt idx="255">
                  <c:v>285.02</c:v>
                </c:pt>
                <c:pt idx="256">
                  <c:v>286.02</c:v>
                </c:pt>
                <c:pt idx="257">
                  <c:v>287.02</c:v>
                </c:pt>
                <c:pt idx="258">
                  <c:v>288.02</c:v>
                </c:pt>
                <c:pt idx="259">
                  <c:v>289.02</c:v>
                </c:pt>
                <c:pt idx="260">
                  <c:v>290.02</c:v>
                </c:pt>
                <c:pt idx="261">
                  <c:v>291.02</c:v>
                </c:pt>
                <c:pt idx="262">
                  <c:v>292.02</c:v>
                </c:pt>
                <c:pt idx="263">
                  <c:v>293.02</c:v>
                </c:pt>
                <c:pt idx="264">
                  <c:v>294.02</c:v>
                </c:pt>
                <c:pt idx="265">
                  <c:v>295.02</c:v>
                </c:pt>
                <c:pt idx="266">
                  <c:v>296.02</c:v>
                </c:pt>
                <c:pt idx="267">
                  <c:v>297.02</c:v>
                </c:pt>
                <c:pt idx="268">
                  <c:v>298.02</c:v>
                </c:pt>
                <c:pt idx="269">
                  <c:v>299.02</c:v>
                </c:pt>
                <c:pt idx="270">
                  <c:v>300.02</c:v>
                </c:pt>
                <c:pt idx="271">
                  <c:v>301.02</c:v>
                </c:pt>
                <c:pt idx="272">
                  <c:v>302.02</c:v>
                </c:pt>
                <c:pt idx="273">
                  <c:v>303.02</c:v>
                </c:pt>
                <c:pt idx="274">
                  <c:v>304.02</c:v>
                </c:pt>
                <c:pt idx="275">
                  <c:v>305.02</c:v>
                </c:pt>
                <c:pt idx="276">
                  <c:v>306.02</c:v>
                </c:pt>
                <c:pt idx="277">
                  <c:v>307.02</c:v>
                </c:pt>
                <c:pt idx="278">
                  <c:v>308.02</c:v>
                </c:pt>
                <c:pt idx="279">
                  <c:v>309.02</c:v>
                </c:pt>
                <c:pt idx="280">
                  <c:v>310.02</c:v>
                </c:pt>
                <c:pt idx="281">
                  <c:v>311.02</c:v>
                </c:pt>
                <c:pt idx="282">
                  <c:v>312.02</c:v>
                </c:pt>
                <c:pt idx="283">
                  <c:v>313.02</c:v>
                </c:pt>
                <c:pt idx="284">
                  <c:v>314.02</c:v>
                </c:pt>
                <c:pt idx="285">
                  <c:v>315.02</c:v>
                </c:pt>
                <c:pt idx="286">
                  <c:v>316.02</c:v>
                </c:pt>
                <c:pt idx="287">
                  <c:v>317.02</c:v>
                </c:pt>
                <c:pt idx="288">
                  <c:v>318.02</c:v>
                </c:pt>
                <c:pt idx="289">
                  <c:v>319.02</c:v>
                </c:pt>
                <c:pt idx="290">
                  <c:v>320.02</c:v>
                </c:pt>
                <c:pt idx="291">
                  <c:v>321.02</c:v>
                </c:pt>
                <c:pt idx="292">
                  <c:v>322.02</c:v>
                </c:pt>
                <c:pt idx="293">
                  <c:v>323.02</c:v>
                </c:pt>
                <c:pt idx="294">
                  <c:v>324.02</c:v>
                </c:pt>
                <c:pt idx="295">
                  <c:v>325.02</c:v>
                </c:pt>
                <c:pt idx="296">
                  <c:v>326.02</c:v>
                </c:pt>
                <c:pt idx="297">
                  <c:v>327.02</c:v>
                </c:pt>
                <c:pt idx="298">
                  <c:v>328.02</c:v>
                </c:pt>
                <c:pt idx="299">
                  <c:v>329.02</c:v>
                </c:pt>
                <c:pt idx="300">
                  <c:v>330.02</c:v>
                </c:pt>
                <c:pt idx="301">
                  <c:v>331.02</c:v>
                </c:pt>
                <c:pt idx="302">
                  <c:v>332.02</c:v>
                </c:pt>
                <c:pt idx="303">
                  <c:v>333.02</c:v>
                </c:pt>
                <c:pt idx="304">
                  <c:v>334.02</c:v>
                </c:pt>
                <c:pt idx="305">
                  <c:v>335.02</c:v>
                </c:pt>
                <c:pt idx="306">
                  <c:v>336.02</c:v>
                </c:pt>
                <c:pt idx="307">
                  <c:v>337.02</c:v>
                </c:pt>
                <c:pt idx="308">
                  <c:v>338.02</c:v>
                </c:pt>
                <c:pt idx="309">
                  <c:v>339.02</c:v>
                </c:pt>
                <c:pt idx="310">
                  <c:v>340.02</c:v>
                </c:pt>
                <c:pt idx="311">
                  <c:v>341.02</c:v>
                </c:pt>
                <c:pt idx="312">
                  <c:v>342.02</c:v>
                </c:pt>
                <c:pt idx="313">
                  <c:v>343.02</c:v>
                </c:pt>
                <c:pt idx="314">
                  <c:v>344.02</c:v>
                </c:pt>
                <c:pt idx="315">
                  <c:v>345.02</c:v>
                </c:pt>
                <c:pt idx="316">
                  <c:v>346.02</c:v>
                </c:pt>
                <c:pt idx="317">
                  <c:v>347.02</c:v>
                </c:pt>
                <c:pt idx="318">
                  <c:v>348.02</c:v>
                </c:pt>
                <c:pt idx="319">
                  <c:v>349.02</c:v>
                </c:pt>
                <c:pt idx="320">
                  <c:v>350.02</c:v>
                </c:pt>
                <c:pt idx="321">
                  <c:v>351.02</c:v>
                </c:pt>
                <c:pt idx="322">
                  <c:v>352.02</c:v>
                </c:pt>
                <c:pt idx="323">
                  <c:v>353.02</c:v>
                </c:pt>
                <c:pt idx="324">
                  <c:v>354.02</c:v>
                </c:pt>
                <c:pt idx="325">
                  <c:v>355.02</c:v>
                </c:pt>
                <c:pt idx="326">
                  <c:v>356.02</c:v>
                </c:pt>
                <c:pt idx="327">
                  <c:v>357.02</c:v>
                </c:pt>
                <c:pt idx="328">
                  <c:v>358.02</c:v>
                </c:pt>
                <c:pt idx="329">
                  <c:v>359.02</c:v>
                </c:pt>
                <c:pt idx="330">
                  <c:v>360.02</c:v>
                </c:pt>
                <c:pt idx="331">
                  <c:v>361.02</c:v>
                </c:pt>
                <c:pt idx="332">
                  <c:v>362.02</c:v>
                </c:pt>
                <c:pt idx="333">
                  <c:v>363.02</c:v>
                </c:pt>
                <c:pt idx="334">
                  <c:v>364.02</c:v>
                </c:pt>
                <c:pt idx="335">
                  <c:v>365.02</c:v>
                </c:pt>
                <c:pt idx="336">
                  <c:v>366.02</c:v>
                </c:pt>
                <c:pt idx="337">
                  <c:v>367.02</c:v>
                </c:pt>
                <c:pt idx="338">
                  <c:v>368.02</c:v>
                </c:pt>
                <c:pt idx="339">
                  <c:v>369.02</c:v>
                </c:pt>
                <c:pt idx="340">
                  <c:v>370.02</c:v>
                </c:pt>
                <c:pt idx="341">
                  <c:v>371.02</c:v>
                </c:pt>
                <c:pt idx="342">
                  <c:v>372.02</c:v>
                </c:pt>
                <c:pt idx="343">
                  <c:v>373.02</c:v>
                </c:pt>
                <c:pt idx="344">
                  <c:v>374.02</c:v>
                </c:pt>
                <c:pt idx="345">
                  <c:v>375.02</c:v>
                </c:pt>
                <c:pt idx="346">
                  <c:v>376.02</c:v>
                </c:pt>
                <c:pt idx="347">
                  <c:v>377.02</c:v>
                </c:pt>
                <c:pt idx="348">
                  <c:v>378.02</c:v>
                </c:pt>
                <c:pt idx="349">
                  <c:v>379.02</c:v>
                </c:pt>
                <c:pt idx="350">
                  <c:v>380.02</c:v>
                </c:pt>
                <c:pt idx="351">
                  <c:v>381.02</c:v>
                </c:pt>
                <c:pt idx="352">
                  <c:v>382.02</c:v>
                </c:pt>
                <c:pt idx="353">
                  <c:v>383.02</c:v>
                </c:pt>
                <c:pt idx="354">
                  <c:v>384.02</c:v>
                </c:pt>
                <c:pt idx="355">
                  <c:v>385.02</c:v>
                </c:pt>
                <c:pt idx="356">
                  <c:v>386.02</c:v>
                </c:pt>
                <c:pt idx="357">
                  <c:v>387.02</c:v>
                </c:pt>
                <c:pt idx="358">
                  <c:v>388.02</c:v>
                </c:pt>
                <c:pt idx="359">
                  <c:v>389.02</c:v>
                </c:pt>
                <c:pt idx="360">
                  <c:v>390.02</c:v>
                </c:pt>
                <c:pt idx="361">
                  <c:v>391.02</c:v>
                </c:pt>
                <c:pt idx="362">
                  <c:v>392.02</c:v>
                </c:pt>
                <c:pt idx="363">
                  <c:v>393.02</c:v>
                </c:pt>
                <c:pt idx="364">
                  <c:v>394.02</c:v>
                </c:pt>
                <c:pt idx="365">
                  <c:v>395.02</c:v>
                </c:pt>
                <c:pt idx="366">
                  <c:v>396.02</c:v>
                </c:pt>
                <c:pt idx="367">
                  <c:v>397.02</c:v>
                </c:pt>
                <c:pt idx="368">
                  <c:v>398.02</c:v>
                </c:pt>
                <c:pt idx="369">
                  <c:v>399.02</c:v>
                </c:pt>
                <c:pt idx="370">
                  <c:v>400.02</c:v>
                </c:pt>
                <c:pt idx="371">
                  <c:v>401.02</c:v>
                </c:pt>
                <c:pt idx="372">
                  <c:v>402.02</c:v>
                </c:pt>
                <c:pt idx="373">
                  <c:v>403.02</c:v>
                </c:pt>
                <c:pt idx="374">
                  <c:v>404.02</c:v>
                </c:pt>
                <c:pt idx="375">
                  <c:v>405.02</c:v>
                </c:pt>
                <c:pt idx="376">
                  <c:v>406.02</c:v>
                </c:pt>
                <c:pt idx="377">
                  <c:v>407.02</c:v>
                </c:pt>
                <c:pt idx="378">
                  <c:v>408.02</c:v>
                </c:pt>
                <c:pt idx="379">
                  <c:v>409.02</c:v>
                </c:pt>
                <c:pt idx="380">
                  <c:v>410.02</c:v>
                </c:pt>
                <c:pt idx="381">
                  <c:v>411.02</c:v>
                </c:pt>
                <c:pt idx="382">
                  <c:v>412.02</c:v>
                </c:pt>
                <c:pt idx="383">
                  <c:v>413.02</c:v>
                </c:pt>
                <c:pt idx="384">
                  <c:v>414.02</c:v>
                </c:pt>
                <c:pt idx="385">
                  <c:v>415.02</c:v>
                </c:pt>
                <c:pt idx="386">
                  <c:v>416.02</c:v>
                </c:pt>
                <c:pt idx="387">
                  <c:v>417.02</c:v>
                </c:pt>
                <c:pt idx="388">
                  <c:v>418.02</c:v>
                </c:pt>
                <c:pt idx="389">
                  <c:v>419.02</c:v>
                </c:pt>
                <c:pt idx="390">
                  <c:v>420.02</c:v>
                </c:pt>
                <c:pt idx="391">
                  <c:v>421.02</c:v>
                </c:pt>
                <c:pt idx="392">
                  <c:v>422.02</c:v>
                </c:pt>
                <c:pt idx="393">
                  <c:v>423.02</c:v>
                </c:pt>
                <c:pt idx="394">
                  <c:v>424.02</c:v>
                </c:pt>
                <c:pt idx="395">
                  <c:v>425.02</c:v>
                </c:pt>
                <c:pt idx="396">
                  <c:v>426.02</c:v>
                </c:pt>
                <c:pt idx="397">
                  <c:v>427.02</c:v>
                </c:pt>
                <c:pt idx="398">
                  <c:v>428.02</c:v>
                </c:pt>
                <c:pt idx="399">
                  <c:v>429.02</c:v>
                </c:pt>
                <c:pt idx="400">
                  <c:v>430.02</c:v>
                </c:pt>
                <c:pt idx="401">
                  <c:v>431.02</c:v>
                </c:pt>
                <c:pt idx="402">
                  <c:v>432.02</c:v>
                </c:pt>
                <c:pt idx="403">
                  <c:v>433.02</c:v>
                </c:pt>
                <c:pt idx="404">
                  <c:v>434.02</c:v>
                </c:pt>
                <c:pt idx="405">
                  <c:v>435.02</c:v>
                </c:pt>
                <c:pt idx="406">
                  <c:v>436.02</c:v>
                </c:pt>
                <c:pt idx="407">
                  <c:v>437.02</c:v>
                </c:pt>
                <c:pt idx="408">
                  <c:v>438.02</c:v>
                </c:pt>
                <c:pt idx="409">
                  <c:v>439.02</c:v>
                </c:pt>
                <c:pt idx="410">
                  <c:v>440.02</c:v>
                </c:pt>
                <c:pt idx="411">
                  <c:v>441.02</c:v>
                </c:pt>
                <c:pt idx="412">
                  <c:v>442.02</c:v>
                </c:pt>
                <c:pt idx="413">
                  <c:v>443.02</c:v>
                </c:pt>
                <c:pt idx="414">
                  <c:v>444.02</c:v>
                </c:pt>
                <c:pt idx="415">
                  <c:v>445.02</c:v>
                </c:pt>
                <c:pt idx="416">
                  <c:v>446.02</c:v>
                </c:pt>
                <c:pt idx="417">
                  <c:v>447.02</c:v>
                </c:pt>
                <c:pt idx="418">
                  <c:v>448.02</c:v>
                </c:pt>
                <c:pt idx="419">
                  <c:v>449.02</c:v>
                </c:pt>
                <c:pt idx="420">
                  <c:v>450.02</c:v>
                </c:pt>
                <c:pt idx="421">
                  <c:v>451.02</c:v>
                </c:pt>
                <c:pt idx="422">
                  <c:v>452.02</c:v>
                </c:pt>
                <c:pt idx="423">
                  <c:v>453.02</c:v>
                </c:pt>
                <c:pt idx="424">
                  <c:v>454.02</c:v>
                </c:pt>
                <c:pt idx="425">
                  <c:v>455.02</c:v>
                </c:pt>
                <c:pt idx="426">
                  <c:v>456.02</c:v>
                </c:pt>
                <c:pt idx="427">
                  <c:v>457.02</c:v>
                </c:pt>
                <c:pt idx="428">
                  <c:v>458.02</c:v>
                </c:pt>
                <c:pt idx="429">
                  <c:v>459.02</c:v>
                </c:pt>
                <c:pt idx="430">
                  <c:v>460.02</c:v>
                </c:pt>
                <c:pt idx="431">
                  <c:v>461.02</c:v>
                </c:pt>
                <c:pt idx="432">
                  <c:v>462.02</c:v>
                </c:pt>
                <c:pt idx="433">
                  <c:v>463.02</c:v>
                </c:pt>
                <c:pt idx="434">
                  <c:v>464.02</c:v>
                </c:pt>
                <c:pt idx="435">
                  <c:v>465.02</c:v>
                </c:pt>
                <c:pt idx="436">
                  <c:v>466.02</c:v>
                </c:pt>
                <c:pt idx="437">
                  <c:v>467.02</c:v>
                </c:pt>
                <c:pt idx="438">
                  <c:v>468.02</c:v>
                </c:pt>
                <c:pt idx="439">
                  <c:v>469.02</c:v>
                </c:pt>
                <c:pt idx="440">
                  <c:v>470.02</c:v>
                </c:pt>
                <c:pt idx="441">
                  <c:v>471.02</c:v>
                </c:pt>
                <c:pt idx="442">
                  <c:v>472.02</c:v>
                </c:pt>
                <c:pt idx="443">
                  <c:v>473.02</c:v>
                </c:pt>
                <c:pt idx="444">
                  <c:v>474.02</c:v>
                </c:pt>
                <c:pt idx="445">
                  <c:v>475.02</c:v>
                </c:pt>
                <c:pt idx="446">
                  <c:v>476.02</c:v>
                </c:pt>
                <c:pt idx="447">
                  <c:v>477.02</c:v>
                </c:pt>
                <c:pt idx="448">
                  <c:v>478.02</c:v>
                </c:pt>
                <c:pt idx="449">
                  <c:v>479.02</c:v>
                </c:pt>
                <c:pt idx="450">
                  <c:v>480.02</c:v>
                </c:pt>
                <c:pt idx="451">
                  <c:v>481.02</c:v>
                </c:pt>
                <c:pt idx="452">
                  <c:v>482.02</c:v>
                </c:pt>
                <c:pt idx="453">
                  <c:v>483.02</c:v>
                </c:pt>
                <c:pt idx="454">
                  <c:v>484.02</c:v>
                </c:pt>
                <c:pt idx="455">
                  <c:v>485.02</c:v>
                </c:pt>
                <c:pt idx="456">
                  <c:v>486.02</c:v>
                </c:pt>
                <c:pt idx="457">
                  <c:v>487.02</c:v>
                </c:pt>
                <c:pt idx="458">
                  <c:v>488.02</c:v>
                </c:pt>
                <c:pt idx="459">
                  <c:v>489.02</c:v>
                </c:pt>
                <c:pt idx="460">
                  <c:v>490.02</c:v>
                </c:pt>
                <c:pt idx="461">
                  <c:v>491.02</c:v>
                </c:pt>
                <c:pt idx="462">
                  <c:v>492.02</c:v>
                </c:pt>
                <c:pt idx="463">
                  <c:v>493.02</c:v>
                </c:pt>
                <c:pt idx="464">
                  <c:v>494.02</c:v>
                </c:pt>
                <c:pt idx="465">
                  <c:v>495.02</c:v>
                </c:pt>
                <c:pt idx="466">
                  <c:v>496.02</c:v>
                </c:pt>
                <c:pt idx="467">
                  <c:v>497.02</c:v>
                </c:pt>
                <c:pt idx="468">
                  <c:v>498.02</c:v>
                </c:pt>
                <c:pt idx="469">
                  <c:v>499.02</c:v>
                </c:pt>
                <c:pt idx="470">
                  <c:v>500.02</c:v>
                </c:pt>
                <c:pt idx="471">
                  <c:v>501.02</c:v>
                </c:pt>
                <c:pt idx="472">
                  <c:v>502.02</c:v>
                </c:pt>
                <c:pt idx="473">
                  <c:v>503.02</c:v>
                </c:pt>
                <c:pt idx="474">
                  <c:v>504.02</c:v>
                </c:pt>
                <c:pt idx="475">
                  <c:v>505.02</c:v>
                </c:pt>
                <c:pt idx="476">
                  <c:v>506.02</c:v>
                </c:pt>
                <c:pt idx="477">
                  <c:v>507.02</c:v>
                </c:pt>
                <c:pt idx="478">
                  <c:v>508.02</c:v>
                </c:pt>
                <c:pt idx="479">
                  <c:v>509.02</c:v>
                </c:pt>
                <c:pt idx="480">
                  <c:v>510.02</c:v>
                </c:pt>
                <c:pt idx="481">
                  <c:v>511.02</c:v>
                </c:pt>
                <c:pt idx="482">
                  <c:v>512.02</c:v>
                </c:pt>
                <c:pt idx="483">
                  <c:v>513.02</c:v>
                </c:pt>
                <c:pt idx="484">
                  <c:v>514.02</c:v>
                </c:pt>
                <c:pt idx="485">
                  <c:v>515.02</c:v>
                </c:pt>
                <c:pt idx="486">
                  <c:v>516.02</c:v>
                </c:pt>
                <c:pt idx="487">
                  <c:v>517.02</c:v>
                </c:pt>
                <c:pt idx="488">
                  <c:v>518.02</c:v>
                </c:pt>
                <c:pt idx="489">
                  <c:v>519.02</c:v>
                </c:pt>
                <c:pt idx="490">
                  <c:v>520.02</c:v>
                </c:pt>
                <c:pt idx="491">
                  <c:v>521.02</c:v>
                </c:pt>
                <c:pt idx="492">
                  <c:v>522.02</c:v>
                </c:pt>
                <c:pt idx="493">
                  <c:v>523.02</c:v>
                </c:pt>
                <c:pt idx="494">
                  <c:v>524.02</c:v>
                </c:pt>
                <c:pt idx="495">
                  <c:v>525.02</c:v>
                </c:pt>
                <c:pt idx="496">
                  <c:v>526.02</c:v>
                </c:pt>
                <c:pt idx="497">
                  <c:v>527.02</c:v>
                </c:pt>
                <c:pt idx="498">
                  <c:v>528.02</c:v>
                </c:pt>
                <c:pt idx="499">
                  <c:v>529.02</c:v>
                </c:pt>
                <c:pt idx="500">
                  <c:v>530.02</c:v>
                </c:pt>
                <c:pt idx="501">
                  <c:v>531.02</c:v>
                </c:pt>
                <c:pt idx="502">
                  <c:v>532.02</c:v>
                </c:pt>
                <c:pt idx="503">
                  <c:v>533.02</c:v>
                </c:pt>
                <c:pt idx="504">
                  <c:v>534.02</c:v>
                </c:pt>
                <c:pt idx="505">
                  <c:v>535.02</c:v>
                </c:pt>
                <c:pt idx="506">
                  <c:v>536.02</c:v>
                </c:pt>
                <c:pt idx="507">
                  <c:v>537.02</c:v>
                </c:pt>
                <c:pt idx="508">
                  <c:v>538.02</c:v>
                </c:pt>
                <c:pt idx="509">
                  <c:v>539.02</c:v>
                </c:pt>
                <c:pt idx="510">
                  <c:v>540.02</c:v>
                </c:pt>
                <c:pt idx="511">
                  <c:v>541.02</c:v>
                </c:pt>
                <c:pt idx="512">
                  <c:v>542.02</c:v>
                </c:pt>
                <c:pt idx="513">
                  <c:v>543.02</c:v>
                </c:pt>
                <c:pt idx="514">
                  <c:v>544.02</c:v>
                </c:pt>
                <c:pt idx="515">
                  <c:v>545.02</c:v>
                </c:pt>
                <c:pt idx="516">
                  <c:v>546.02</c:v>
                </c:pt>
                <c:pt idx="517">
                  <c:v>547.02</c:v>
                </c:pt>
                <c:pt idx="518">
                  <c:v>548.02</c:v>
                </c:pt>
                <c:pt idx="519">
                  <c:v>549.02</c:v>
                </c:pt>
                <c:pt idx="520">
                  <c:v>550.02</c:v>
                </c:pt>
                <c:pt idx="521">
                  <c:v>551.02</c:v>
                </c:pt>
                <c:pt idx="522">
                  <c:v>552.02</c:v>
                </c:pt>
                <c:pt idx="523">
                  <c:v>553.02</c:v>
                </c:pt>
                <c:pt idx="524">
                  <c:v>554.02</c:v>
                </c:pt>
                <c:pt idx="525">
                  <c:v>555.02</c:v>
                </c:pt>
                <c:pt idx="526">
                  <c:v>556.02</c:v>
                </c:pt>
                <c:pt idx="527">
                  <c:v>557.02</c:v>
                </c:pt>
                <c:pt idx="528">
                  <c:v>558.02</c:v>
                </c:pt>
                <c:pt idx="529">
                  <c:v>559.02</c:v>
                </c:pt>
                <c:pt idx="530">
                  <c:v>560.02</c:v>
                </c:pt>
                <c:pt idx="531">
                  <c:v>561.02</c:v>
                </c:pt>
                <c:pt idx="532">
                  <c:v>562.02</c:v>
                </c:pt>
                <c:pt idx="533">
                  <c:v>563.02</c:v>
                </c:pt>
                <c:pt idx="534">
                  <c:v>564.02</c:v>
                </c:pt>
                <c:pt idx="535">
                  <c:v>565.02</c:v>
                </c:pt>
                <c:pt idx="536">
                  <c:v>566.02</c:v>
                </c:pt>
                <c:pt idx="537">
                  <c:v>567.02</c:v>
                </c:pt>
                <c:pt idx="538">
                  <c:v>568.02</c:v>
                </c:pt>
                <c:pt idx="539">
                  <c:v>569.02</c:v>
                </c:pt>
                <c:pt idx="540">
                  <c:v>570.02</c:v>
                </c:pt>
                <c:pt idx="541">
                  <c:v>571.02</c:v>
                </c:pt>
                <c:pt idx="542">
                  <c:v>572.02</c:v>
                </c:pt>
                <c:pt idx="543">
                  <c:v>573.02</c:v>
                </c:pt>
                <c:pt idx="544">
                  <c:v>574.02</c:v>
                </c:pt>
                <c:pt idx="545">
                  <c:v>575.02</c:v>
                </c:pt>
                <c:pt idx="546">
                  <c:v>576.02</c:v>
                </c:pt>
                <c:pt idx="547">
                  <c:v>577.02</c:v>
                </c:pt>
                <c:pt idx="548">
                  <c:v>578.02</c:v>
                </c:pt>
                <c:pt idx="549">
                  <c:v>579.02</c:v>
                </c:pt>
                <c:pt idx="550">
                  <c:v>580.02</c:v>
                </c:pt>
                <c:pt idx="551">
                  <c:v>581.02</c:v>
                </c:pt>
                <c:pt idx="552">
                  <c:v>582.02</c:v>
                </c:pt>
                <c:pt idx="553">
                  <c:v>583.02</c:v>
                </c:pt>
                <c:pt idx="554">
                  <c:v>584.02</c:v>
                </c:pt>
                <c:pt idx="555">
                  <c:v>585.02</c:v>
                </c:pt>
                <c:pt idx="556">
                  <c:v>586.02</c:v>
                </c:pt>
                <c:pt idx="557">
                  <c:v>587.02</c:v>
                </c:pt>
                <c:pt idx="558">
                  <c:v>589.02</c:v>
                </c:pt>
                <c:pt idx="559">
                  <c:v>590.02</c:v>
                </c:pt>
                <c:pt idx="560">
                  <c:v>591.02</c:v>
                </c:pt>
                <c:pt idx="561">
                  <c:v>592.02</c:v>
                </c:pt>
                <c:pt idx="562">
                  <c:v>593.02</c:v>
                </c:pt>
                <c:pt idx="563">
                  <c:v>594.02</c:v>
                </c:pt>
                <c:pt idx="564">
                  <c:v>595.02</c:v>
                </c:pt>
                <c:pt idx="565">
                  <c:v>596.02</c:v>
                </c:pt>
                <c:pt idx="566">
                  <c:v>597.02</c:v>
                </c:pt>
                <c:pt idx="567">
                  <c:v>598.02</c:v>
                </c:pt>
                <c:pt idx="568">
                  <c:v>599.02</c:v>
                </c:pt>
                <c:pt idx="569">
                  <c:v>600</c:v>
                </c:pt>
              </c:numCache>
            </c:numRef>
          </c:xVal>
          <c:yVal>
            <c:numRef>
              <c:f>Final!$R$8:$R$577</c:f>
              <c:numCache>
                <c:formatCode>General</c:formatCode>
                <c:ptCount val="570"/>
                <c:pt idx="0">
                  <c:v>100.002</c:v>
                </c:pt>
                <c:pt idx="1">
                  <c:v>100.02</c:v>
                </c:pt>
                <c:pt idx="2">
                  <c:v>100.036</c:v>
                </c:pt>
                <c:pt idx="3">
                  <c:v>100.04600000000001</c:v>
                </c:pt>
                <c:pt idx="4">
                  <c:v>100.056</c:v>
                </c:pt>
                <c:pt idx="5">
                  <c:v>100.066</c:v>
                </c:pt>
                <c:pt idx="6">
                  <c:v>100.07299999999999</c:v>
                </c:pt>
                <c:pt idx="7">
                  <c:v>100.081</c:v>
                </c:pt>
                <c:pt idx="8">
                  <c:v>100.086</c:v>
                </c:pt>
                <c:pt idx="9">
                  <c:v>100.092</c:v>
                </c:pt>
                <c:pt idx="10">
                  <c:v>100.098</c:v>
                </c:pt>
                <c:pt idx="11">
                  <c:v>100.10299999999999</c:v>
                </c:pt>
                <c:pt idx="12">
                  <c:v>100.107</c:v>
                </c:pt>
                <c:pt idx="13">
                  <c:v>100.11199999999999</c:v>
                </c:pt>
                <c:pt idx="14">
                  <c:v>100.117</c:v>
                </c:pt>
                <c:pt idx="15">
                  <c:v>100.122</c:v>
                </c:pt>
                <c:pt idx="16">
                  <c:v>100.127</c:v>
                </c:pt>
                <c:pt idx="17">
                  <c:v>100.13200000000001</c:v>
                </c:pt>
                <c:pt idx="18">
                  <c:v>100.136</c:v>
                </c:pt>
                <c:pt idx="19">
                  <c:v>100.14100000000001</c:v>
                </c:pt>
                <c:pt idx="20">
                  <c:v>100.145</c:v>
                </c:pt>
                <c:pt idx="21">
                  <c:v>100.15</c:v>
                </c:pt>
                <c:pt idx="22">
                  <c:v>100.15600000000001</c:v>
                </c:pt>
                <c:pt idx="23">
                  <c:v>100.15900000000001</c:v>
                </c:pt>
                <c:pt idx="24">
                  <c:v>100.16200000000001</c:v>
                </c:pt>
                <c:pt idx="25">
                  <c:v>100.166</c:v>
                </c:pt>
                <c:pt idx="26">
                  <c:v>100.16800000000001</c:v>
                </c:pt>
                <c:pt idx="27">
                  <c:v>100.17</c:v>
                </c:pt>
                <c:pt idx="28">
                  <c:v>100.173</c:v>
                </c:pt>
                <c:pt idx="29">
                  <c:v>100.17700000000001</c:v>
                </c:pt>
                <c:pt idx="30">
                  <c:v>100.179</c:v>
                </c:pt>
                <c:pt idx="31">
                  <c:v>100.181</c:v>
                </c:pt>
                <c:pt idx="32">
                  <c:v>100.18600000000001</c:v>
                </c:pt>
                <c:pt idx="33">
                  <c:v>100.188</c:v>
                </c:pt>
                <c:pt idx="34">
                  <c:v>100.19</c:v>
                </c:pt>
                <c:pt idx="35">
                  <c:v>100.19199999999999</c:v>
                </c:pt>
                <c:pt idx="36">
                  <c:v>100.19499999999999</c:v>
                </c:pt>
                <c:pt idx="37">
                  <c:v>100.197</c:v>
                </c:pt>
                <c:pt idx="38">
                  <c:v>100.199</c:v>
                </c:pt>
                <c:pt idx="39">
                  <c:v>100.20099999999999</c:v>
                </c:pt>
                <c:pt idx="40">
                  <c:v>100.203</c:v>
                </c:pt>
                <c:pt idx="41">
                  <c:v>100.205</c:v>
                </c:pt>
                <c:pt idx="42">
                  <c:v>100.20699999999999</c:v>
                </c:pt>
                <c:pt idx="43">
                  <c:v>100.208</c:v>
                </c:pt>
                <c:pt idx="44">
                  <c:v>100.209</c:v>
                </c:pt>
                <c:pt idx="45">
                  <c:v>100.211</c:v>
                </c:pt>
                <c:pt idx="46">
                  <c:v>100.21299999999999</c:v>
                </c:pt>
                <c:pt idx="47">
                  <c:v>100.21299999999999</c:v>
                </c:pt>
                <c:pt idx="48">
                  <c:v>100.215</c:v>
                </c:pt>
                <c:pt idx="49">
                  <c:v>100.217</c:v>
                </c:pt>
                <c:pt idx="50">
                  <c:v>100.217</c:v>
                </c:pt>
                <c:pt idx="51">
                  <c:v>100.217</c:v>
                </c:pt>
                <c:pt idx="52">
                  <c:v>100.21899999999999</c:v>
                </c:pt>
                <c:pt idx="53">
                  <c:v>100.21899999999999</c:v>
                </c:pt>
                <c:pt idx="54">
                  <c:v>100.21899999999999</c:v>
                </c:pt>
                <c:pt idx="55">
                  <c:v>100.221</c:v>
                </c:pt>
                <c:pt idx="56">
                  <c:v>100.221</c:v>
                </c:pt>
                <c:pt idx="57">
                  <c:v>100.221</c:v>
                </c:pt>
                <c:pt idx="58">
                  <c:v>100.221</c:v>
                </c:pt>
                <c:pt idx="59">
                  <c:v>100.22199999999999</c:v>
                </c:pt>
                <c:pt idx="60">
                  <c:v>100.224</c:v>
                </c:pt>
                <c:pt idx="61">
                  <c:v>100.224</c:v>
                </c:pt>
                <c:pt idx="62">
                  <c:v>100.224</c:v>
                </c:pt>
                <c:pt idx="63">
                  <c:v>100.226</c:v>
                </c:pt>
                <c:pt idx="64">
                  <c:v>100.22499999999999</c:v>
                </c:pt>
                <c:pt idx="65">
                  <c:v>100.226</c:v>
                </c:pt>
                <c:pt idx="66">
                  <c:v>100.226</c:v>
                </c:pt>
                <c:pt idx="67">
                  <c:v>100.22799999999999</c:v>
                </c:pt>
                <c:pt idx="68">
                  <c:v>100.22799999999999</c:v>
                </c:pt>
                <c:pt idx="69">
                  <c:v>100.22799999999999</c:v>
                </c:pt>
                <c:pt idx="70">
                  <c:v>100.23</c:v>
                </c:pt>
                <c:pt idx="71">
                  <c:v>100.22799999999999</c:v>
                </c:pt>
                <c:pt idx="72">
                  <c:v>100.22799999999999</c:v>
                </c:pt>
                <c:pt idx="73">
                  <c:v>100.22799999999999</c:v>
                </c:pt>
                <c:pt idx="74">
                  <c:v>100.22799999999999</c:v>
                </c:pt>
                <c:pt idx="75">
                  <c:v>100.22799999999999</c:v>
                </c:pt>
                <c:pt idx="76">
                  <c:v>100.22799999999999</c:v>
                </c:pt>
                <c:pt idx="77">
                  <c:v>100.226</c:v>
                </c:pt>
                <c:pt idx="78">
                  <c:v>100.226</c:v>
                </c:pt>
                <c:pt idx="79">
                  <c:v>100.226</c:v>
                </c:pt>
                <c:pt idx="80">
                  <c:v>100.224</c:v>
                </c:pt>
                <c:pt idx="81">
                  <c:v>100.224</c:v>
                </c:pt>
                <c:pt idx="82">
                  <c:v>100.224</c:v>
                </c:pt>
                <c:pt idx="83">
                  <c:v>100.224</c:v>
                </c:pt>
                <c:pt idx="84">
                  <c:v>100.224</c:v>
                </c:pt>
                <c:pt idx="85">
                  <c:v>100.224</c:v>
                </c:pt>
                <c:pt idx="86">
                  <c:v>100.22199999999999</c:v>
                </c:pt>
                <c:pt idx="87">
                  <c:v>100.223</c:v>
                </c:pt>
                <c:pt idx="88">
                  <c:v>100.221</c:v>
                </c:pt>
                <c:pt idx="89">
                  <c:v>100.21899999999999</c:v>
                </c:pt>
                <c:pt idx="90">
                  <c:v>100.217</c:v>
                </c:pt>
                <c:pt idx="91">
                  <c:v>100.217</c:v>
                </c:pt>
                <c:pt idx="92">
                  <c:v>100.215</c:v>
                </c:pt>
                <c:pt idx="93">
                  <c:v>100.215</c:v>
                </c:pt>
                <c:pt idx="94">
                  <c:v>100.215</c:v>
                </c:pt>
                <c:pt idx="95">
                  <c:v>100.215</c:v>
                </c:pt>
                <c:pt idx="96">
                  <c:v>100.215</c:v>
                </c:pt>
                <c:pt idx="97">
                  <c:v>100.21299999999999</c:v>
                </c:pt>
                <c:pt idx="98">
                  <c:v>100.21</c:v>
                </c:pt>
                <c:pt idx="99">
                  <c:v>100.21</c:v>
                </c:pt>
                <c:pt idx="100">
                  <c:v>100.208</c:v>
                </c:pt>
                <c:pt idx="101">
                  <c:v>100.206</c:v>
                </c:pt>
                <c:pt idx="102">
                  <c:v>100.20399999999999</c:v>
                </c:pt>
                <c:pt idx="103">
                  <c:v>100.20099999999999</c:v>
                </c:pt>
                <c:pt idx="104">
                  <c:v>100.20099999999999</c:v>
                </c:pt>
                <c:pt idx="105">
                  <c:v>100.2</c:v>
                </c:pt>
                <c:pt idx="106">
                  <c:v>100.20099999999999</c:v>
                </c:pt>
                <c:pt idx="107">
                  <c:v>100.199</c:v>
                </c:pt>
                <c:pt idx="108">
                  <c:v>100.199</c:v>
                </c:pt>
                <c:pt idx="109">
                  <c:v>100.197</c:v>
                </c:pt>
                <c:pt idx="110">
                  <c:v>100.19499999999999</c:v>
                </c:pt>
                <c:pt idx="111">
                  <c:v>100.19199999999999</c:v>
                </c:pt>
                <c:pt idx="112">
                  <c:v>100.19199999999999</c:v>
                </c:pt>
                <c:pt idx="113">
                  <c:v>100.19</c:v>
                </c:pt>
                <c:pt idx="114">
                  <c:v>100.188</c:v>
                </c:pt>
                <c:pt idx="115">
                  <c:v>100.188</c:v>
                </c:pt>
                <c:pt idx="116">
                  <c:v>100.18600000000001</c:v>
                </c:pt>
                <c:pt idx="117">
                  <c:v>100.182</c:v>
                </c:pt>
                <c:pt idx="118">
                  <c:v>100.181</c:v>
                </c:pt>
                <c:pt idx="119">
                  <c:v>100.179</c:v>
                </c:pt>
                <c:pt idx="120">
                  <c:v>100.17700000000001</c:v>
                </c:pt>
                <c:pt idx="121">
                  <c:v>100.17400000000001</c:v>
                </c:pt>
                <c:pt idx="122">
                  <c:v>100.172</c:v>
                </c:pt>
                <c:pt idx="123">
                  <c:v>100.17</c:v>
                </c:pt>
                <c:pt idx="124">
                  <c:v>100.16800000000001</c:v>
                </c:pt>
                <c:pt idx="125">
                  <c:v>100.166</c:v>
                </c:pt>
                <c:pt idx="126">
                  <c:v>100.166</c:v>
                </c:pt>
                <c:pt idx="127">
                  <c:v>100.163</c:v>
                </c:pt>
                <c:pt idx="128">
                  <c:v>100.163</c:v>
                </c:pt>
                <c:pt idx="129">
                  <c:v>100.16200000000001</c:v>
                </c:pt>
                <c:pt idx="130">
                  <c:v>100.15900000000001</c:v>
                </c:pt>
                <c:pt idx="131">
                  <c:v>100.157</c:v>
                </c:pt>
                <c:pt idx="132">
                  <c:v>100.152</c:v>
                </c:pt>
                <c:pt idx="133">
                  <c:v>100.15</c:v>
                </c:pt>
                <c:pt idx="134">
                  <c:v>100.148</c:v>
                </c:pt>
                <c:pt idx="135">
                  <c:v>100.145</c:v>
                </c:pt>
                <c:pt idx="136">
                  <c:v>100.143</c:v>
                </c:pt>
                <c:pt idx="137">
                  <c:v>100.14100000000001</c:v>
                </c:pt>
                <c:pt idx="138">
                  <c:v>100.139</c:v>
                </c:pt>
                <c:pt idx="139">
                  <c:v>100.136</c:v>
                </c:pt>
                <c:pt idx="140">
                  <c:v>100.134</c:v>
                </c:pt>
                <c:pt idx="141">
                  <c:v>100.13200000000001</c:v>
                </c:pt>
                <c:pt idx="142">
                  <c:v>100.13200000000001</c:v>
                </c:pt>
                <c:pt idx="143">
                  <c:v>100.13</c:v>
                </c:pt>
                <c:pt idx="144">
                  <c:v>100.128</c:v>
                </c:pt>
                <c:pt idx="145">
                  <c:v>100.124</c:v>
                </c:pt>
                <c:pt idx="146">
                  <c:v>100.121</c:v>
                </c:pt>
                <c:pt idx="147">
                  <c:v>100.119</c:v>
                </c:pt>
                <c:pt idx="148">
                  <c:v>100.116</c:v>
                </c:pt>
                <c:pt idx="149">
                  <c:v>100.114</c:v>
                </c:pt>
                <c:pt idx="150">
                  <c:v>100.11</c:v>
                </c:pt>
                <c:pt idx="151">
                  <c:v>100.11</c:v>
                </c:pt>
                <c:pt idx="152">
                  <c:v>100.107</c:v>
                </c:pt>
                <c:pt idx="153">
                  <c:v>100.105</c:v>
                </c:pt>
                <c:pt idx="154">
                  <c:v>100.101</c:v>
                </c:pt>
                <c:pt idx="155">
                  <c:v>100.098</c:v>
                </c:pt>
                <c:pt idx="156">
                  <c:v>100.096</c:v>
                </c:pt>
                <c:pt idx="157">
                  <c:v>100.09399999999999</c:v>
                </c:pt>
                <c:pt idx="158">
                  <c:v>100.092</c:v>
                </c:pt>
                <c:pt idx="159">
                  <c:v>100.089</c:v>
                </c:pt>
                <c:pt idx="160">
                  <c:v>100.087</c:v>
                </c:pt>
                <c:pt idx="161">
                  <c:v>100.083</c:v>
                </c:pt>
                <c:pt idx="162">
                  <c:v>100.081</c:v>
                </c:pt>
                <c:pt idx="163">
                  <c:v>100.081</c:v>
                </c:pt>
                <c:pt idx="164">
                  <c:v>100.07599999999999</c:v>
                </c:pt>
                <c:pt idx="165">
                  <c:v>100.072</c:v>
                </c:pt>
                <c:pt idx="166">
                  <c:v>100.069</c:v>
                </c:pt>
                <c:pt idx="167">
                  <c:v>100.066</c:v>
                </c:pt>
                <c:pt idx="168">
                  <c:v>100.063</c:v>
                </c:pt>
                <c:pt idx="169">
                  <c:v>100.06</c:v>
                </c:pt>
                <c:pt idx="170">
                  <c:v>100.05800000000001</c:v>
                </c:pt>
                <c:pt idx="171">
                  <c:v>100.05500000000001</c:v>
                </c:pt>
                <c:pt idx="172">
                  <c:v>100.05200000000001</c:v>
                </c:pt>
                <c:pt idx="173">
                  <c:v>100.048</c:v>
                </c:pt>
                <c:pt idx="174">
                  <c:v>100.045</c:v>
                </c:pt>
                <c:pt idx="175">
                  <c:v>100.04300000000001</c:v>
                </c:pt>
                <c:pt idx="176">
                  <c:v>100.038</c:v>
                </c:pt>
                <c:pt idx="177">
                  <c:v>100.036</c:v>
                </c:pt>
                <c:pt idx="178">
                  <c:v>100.03100000000001</c:v>
                </c:pt>
                <c:pt idx="179">
                  <c:v>100.029</c:v>
                </c:pt>
                <c:pt idx="180">
                  <c:v>100.024</c:v>
                </c:pt>
                <c:pt idx="181">
                  <c:v>100.018</c:v>
                </c:pt>
                <c:pt idx="182">
                  <c:v>100.015</c:v>
                </c:pt>
                <c:pt idx="183">
                  <c:v>100.01300000000001</c:v>
                </c:pt>
                <c:pt idx="184">
                  <c:v>100.008</c:v>
                </c:pt>
                <c:pt idx="185">
                  <c:v>100.004</c:v>
                </c:pt>
                <c:pt idx="186">
                  <c:v>100</c:v>
                </c:pt>
                <c:pt idx="187">
                  <c:v>99.994</c:v>
                </c:pt>
                <c:pt idx="188">
                  <c:v>99.989000000000004</c:v>
                </c:pt>
                <c:pt idx="189">
                  <c:v>99.984999999999999</c:v>
                </c:pt>
                <c:pt idx="190">
                  <c:v>99.98</c:v>
                </c:pt>
                <c:pt idx="191">
                  <c:v>99.974999999999994</c:v>
                </c:pt>
                <c:pt idx="192">
                  <c:v>99.971000000000004</c:v>
                </c:pt>
                <c:pt idx="193">
                  <c:v>99.963999999999999</c:v>
                </c:pt>
                <c:pt idx="194">
                  <c:v>99.956999999999994</c:v>
                </c:pt>
                <c:pt idx="195">
                  <c:v>99.95</c:v>
                </c:pt>
                <c:pt idx="196">
                  <c:v>99.942999999999998</c:v>
                </c:pt>
                <c:pt idx="197">
                  <c:v>99.933999999999997</c:v>
                </c:pt>
                <c:pt idx="198">
                  <c:v>99.927000000000007</c:v>
                </c:pt>
                <c:pt idx="199">
                  <c:v>99.921000000000006</c:v>
                </c:pt>
                <c:pt idx="200">
                  <c:v>99.911000000000001</c:v>
                </c:pt>
                <c:pt idx="201">
                  <c:v>99.902000000000001</c:v>
                </c:pt>
                <c:pt idx="202">
                  <c:v>99.891000000000005</c:v>
                </c:pt>
                <c:pt idx="203">
                  <c:v>99.88</c:v>
                </c:pt>
                <c:pt idx="204">
                  <c:v>99.866</c:v>
                </c:pt>
                <c:pt idx="205">
                  <c:v>99.855000000000004</c:v>
                </c:pt>
                <c:pt idx="206">
                  <c:v>99.840999999999994</c:v>
                </c:pt>
                <c:pt idx="207">
                  <c:v>99.826999999999998</c:v>
                </c:pt>
                <c:pt idx="208">
                  <c:v>99.811000000000007</c:v>
                </c:pt>
                <c:pt idx="209">
                  <c:v>99.793000000000006</c:v>
                </c:pt>
                <c:pt idx="210">
                  <c:v>99.772000000000006</c:v>
                </c:pt>
                <c:pt idx="211">
                  <c:v>99.751000000000005</c:v>
                </c:pt>
                <c:pt idx="212">
                  <c:v>99.727999999999994</c:v>
                </c:pt>
                <c:pt idx="213">
                  <c:v>99.706000000000003</c:v>
                </c:pt>
                <c:pt idx="214">
                  <c:v>99.686000000000007</c:v>
                </c:pt>
                <c:pt idx="215">
                  <c:v>99.662000000000006</c:v>
                </c:pt>
                <c:pt idx="216">
                  <c:v>99.641000000000005</c:v>
                </c:pt>
                <c:pt idx="217">
                  <c:v>99.614999999999995</c:v>
                </c:pt>
                <c:pt idx="218">
                  <c:v>99.590999999999994</c:v>
                </c:pt>
                <c:pt idx="219">
                  <c:v>99.566000000000003</c:v>
                </c:pt>
                <c:pt idx="220">
                  <c:v>99.536000000000001</c:v>
                </c:pt>
                <c:pt idx="221">
                  <c:v>99.513000000000005</c:v>
                </c:pt>
                <c:pt idx="222">
                  <c:v>99.484999999999999</c:v>
                </c:pt>
                <c:pt idx="223">
                  <c:v>99.460999999999999</c:v>
                </c:pt>
                <c:pt idx="224">
                  <c:v>99.436999999999998</c:v>
                </c:pt>
                <c:pt idx="225">
                  <c:v>99.412999999999997</c:v>
                </c:pt>
                <c:pt idx="226">
                  <c:v>99.39</c:v>
                </c:pt>
                <c:pt idx="227">
                  <c:v>99.364000000000004</c:v>
                </c:pt>
                <c:pt idx="228">
                  <c:v>99.341999999999999</c:v>
                </c:pt>
                <c:pt idx="229">
                  <c:v>99.32</c:v>
                </c:pt>
                <c:pt idx="230">
                  <c:v>99.296999999999997</c:v>
                </c:pt>
                <c:pt idx="231">
                  <c:v>99.275999999999996</c:v>
                </c:pt>
                <c:pt idx="232">
                  <c:v>99.254999999999995</c:v>
                </c:pt>
                <c:pt idx="233">
                  <c:v>99.233999999999995</c:v>
                </c:pt>
                <c:pt idx="234">
                  <c:v>99.215999999999994</c:v>
                </c:pt>
                <c:pt idx="235">
                  <c:v>99.194999999999993</c:v>
                </c:pt>
                <c:pt idx="236">
                  <c:v>99.173000000000002</c:v>
                </c:pt>
                <c:pt idx="237">
                  <c:v>99.155000000000001</c:v>
                </c:pt>
                <c:pt idx="238">
                  <c:v>99.135000000000005</c:v>
                </c:pt>
                <c:pt idx="239">
                  <c:v>99.116</c:v>
                </c:pt>
                <c:pt idx="240">
                  <c:v>99.093999999999994</c:v>
                </c:pt>
                <c:pt idx="241">
                  <c:v>99.072999999999993</c:v>
                </c:pt>
                <c:pt idx="242">
                  <c:v>99.052999999999997</c:v>
                </c:pt>
                <c:pt idx="243">
                  <c:v>99.031999999999996</c:v>
                </c:pt>
                <c:pt idx="244">
                  <c:v>99.013999999999996</c:v>
                </c:pt>
                <c:pt idx="245">
                  <c:v>98.992999999999995</c:v>
                </c:pt>
                <c:pt idx="246">
                  <c:v>98.971999999999994</c:v>
                </c:pt>
                <c:pt idx="247">
                  <c:v>98.948999999999998</c:v>
                </c:pt>
                <c:pt idx="248">
                  <c:v>98.927999999999997</c:v>
                </c:pt>
                <c:pt idx="249">
                  <c:v>98.906999999999996</c:v>
                </c:pt>
                <c:pt idx="250">
                  <c:v>98.884</c:v>
                </c:pt>
                <c:pt idx="251">
                  <c:v>98.864000000000004</c:v>
                </c:pt>
                <c:pt idx="252">
                  <c:v>98.846000000000004</c:v>
                </c:pt>
                <c:pt idx="253">
                  <c:v>98.825000000000003</c:v>
                </c:pt>
                <c:pt idx="254">
                  <c:v>98.8</c:v>
                </c:pt>
                <c:pt idx="255">
                  <c:v>98.777000000000001</c:v>
                </c:pt>
                <c:pt idx="256">
                  <c:v>98.756</c:v>
                </c:pt>
                <c:pt idx="257">
                  <c:v>98.733000000000004</c:v>
                </c:pt>
                <c:pt idx="258">
                  <c:v>98.710999999999999</c:v>
                </c:pt>
                <c:pt idx="259">
                  <c:v>98.688000000000002</c:v>
                </c:pt>
                <c:pt idx="260">
                  <c:v>98.667000000000002</c:v>
                </c:pt>
                <c:pt idx="261">
                  <c:v>98.641999999999996</c:v>
                </c:pt>
                <c:pt idx="262">
                  <c:v>98.619</c:v>
                </c:pt>
                <c:pt idx="263">
                  <c:v>98.596000000000004</c:v>
                </c:pt>
                <c:pt idx="264">
                  <c:v>98.572999999999993</c:v>
                </c:pt>
                <c:pt idx="265">
                  <c:v>98.548000000000002</c:v>
                </c:pt>
                <c:pt idx="266">
                  <c:v>98.527000000000001</c:v>
                </c:pt>
                <c:pt idx="267">
                  <c:v>98.5</c:v>
                </c:pt>
                <c:pt idx="268">
                  <c:v>98.474999999999994</c:v>
                </c:pt>
                <c:pt idx="269">
                  <c:v>98.453999999999994</c:v>
                </c:pt>
                <c:pt idx="270">
                  <c:v>98.433000000000007</c:v>
                </c:pt>
                <c:pt idx="271">
                  <c:v>98.412999999999997</c:v>
                </c:pt>
                <c:pt idx="272">
                  <c:v>98.39</c:v>
                </c:pt>
                <c:pt idx="273">
                  <c:v>98.364000000000004</c:v>
                </c:pt>
                <c:pt idx="274">
                  <c:v>98.34</c:v>
                </c:pt>
                <c:pt idx="275">
                  <c:v>98.32</c:v>
                </c:pt>
                <c:pt idx="276">
                  <c:v>98.296000000000006</c:v>
                </c:pt>
                <c:pt idx="277">
                  <c:v>98.27</c:v>
                </c:pt>
                <c:pt idx="278">
                  <c:v>98.248000000000005</c:v>
                </c:pt>
                <c:pt idx="279">
                  <c:v>98.222999999999999</c:v>
                </c:pt>
                <c:pt idx="280">
                  <c:v>98.201999999999998</c:v>
                </c:pt>
                <c:pt idx="281">
                  <c:v>98.177000000000007</c:v>
                </c:pt>
                <c:pt idx="282">
                  <c:v>98.156000000000006</c:v>
                </c:pt>
                <c:pt idx="283">
                  <c:v>98.132999999999996</c:v>
                </c:pt>
                <c:pt idx="284">
                  <c:v>98.113</c:v>
                </c:pt>
                <c:pt idx="285">
                  <c:v>98.091999999999999</c:v>
                </c:pt>
                <c:pt idx="286">
                  <c:v>98.07</c:v>
                </c:pt>
                <c:pt idx="287">
                  <c:v>98.048000000000002</c:v>
                </c:pt>
                <c:pt idx="288">
                  <c:v>98.025999999999996</c:v>
                </c:pt>
                <c:pt idx="289">
                  <c:v>98.004999999999995</c:v>
                </c:pt>
                <c:pt idx="290">
                  <c:v>97.983999999999995</c:v>
                </c:pt>
                <c:pt idx="291">
                  <c:v>97.963999999999999</c:v>
                </c:pt>
                <c:pt idx="292">
                  <c:v>97.942999999999998</c:v>
                </c:pt>
                <c:pt idx="293">
                  <c:v>97.921999999999997</c:v>
                </c:pt>
                <c:pt idx="294">
                  <c:v>97.903999999999996</c:v>
                </c:pt>
                <c:pt idx="295">
                  <c:v>97.882999999999996</c:v>
                </c:pt>
                <c:pt idx="296">
                  <c:v>97.861999999999995</c:v>
                </c:pt>
                <c:pt idx="297">
                  <c:v>97.84</c:v>
                </c:pt>
                <c:pt idx="298">
                  <c:v>97.820999999999998</c:v>
                </c:pt>
                <c:pt idx="299">
                  <c:v>97.802000000000007</c:v>
                </c:pt>
                <c:pt idx="300">
                  <c:v>97.781999999999996</c:v>
                </c:pt>
                <c:pt idx="301">
                  <c:v>97.763999999999996</c:v>
                </c:pt>
                <c:pt idx="302">
                  <c:v>97.745999999999995</c:v>
                </c:pt>
                <c:pt idx="303">
                  <c:v>97.727000000000004</c:v>
                </c:pt>
                <c:pt idx="304">
                  <c:v>97.709000000000003</c:v>
                </c:pt>
                <c:pt idx="305">
                  <c:v>97.688999999999993</c:v>
                </c:pt>
                <c:pt idx="306">
                  <c:v>97.668999999999997</c:v>
                </c:pt>
                <c:pt idx="307">
                  <c:v>97.653000000000006</c:v>
                </c:pt>
                <c:pt idx="308">
                  <c:v>97.634</c:v>
                </c:pt>
                <c:pt idx="309">
                  <c:v>97.616</c:v>
                </c:pt>
                <c:pt idx="310">
                  <c:v>97.596000000000004</c:v>
                </c:pt>
                <c:pt idx="311">
                  <c:v>97.575000000000003</c:v>
                </c:pt>
                <c:pt idx="312">
                  <c:v>97.557000000000002</c:v>
                </c:pt>
                <c:pt idx="313">
                  <c:v>97.539000000000001</c:v>
                </c:pt>
                <c:pt idx="314">
                  <c:v>97.52</c:v>
                </c:pt>
                <c:pt idx="315">
                  <c:v>97.503</c:v>
                </c:pt>
                <c:pt idx="316">
                  <c:v>97.483999999999995</c:v>
                </c:pt>
                <c:pt idx="317">
                  <c:v>97.468000000000004</c:v>
                </c:pt>
                <c:pt idx="318">
                  <c:v>97.447999999999993</c:v>
                </c:pt>
                <c:pt idx="319">
                  <c:v>97.43</c:v>
                </c:pt>
                <c:pt idx="320">
                  <c:v>97.412999999999997</c:v>
                </c:pt>
                <c:pt idx="321">
                  <c:v>97.396000000000001</c:v>
                </c:pt>
                <c:pt idx="322">
                  <c:v>97.376000000000005</c:v>
                </c:pt>
                <c:pt idx="323">
                  <c:v>97.358000000000004</c:v>
                </c:pt>
                <c:pt idx="324">
                  <c:v>97.337999999999994</c:v>
                </c:pt>
                <c:pt idx="325">
                  <c:v>97.319000000000003</c:v>
                </c:pt>
                <c:pt idx="326">
                  <c:v>97.301000000000002</c:v>
                </c:pt>
                <c:pt idx="327">
                  <c:v>97.284999999999997</c:v>
                </c:pt>
                <c:pt idx="328">
                  <c:v>97.266000000000005</c:v>
                </c:pt>
                <c:pt idx="329">
                  <c:v>97.245999999999995</c:v>
                </c:pt>
                <c:pt idx="330">
                  <c:v>97.227000000000004</c:v>
                </c:pt>
                <c:pt idx="331">
                  <c:v>97.206999999999994</c:v>
                </c:pt>
                <c:pt idx="332">
                  <c:v>97.188999999999993</c:v>
                </c:pt>
                <c:pt idx="333">
                  <c:v>97.168000000000006</c:v>
                </c:pt>
                <c:pt idx="334">
                  <c:v>97.150999999999996</c:v>
                </c:pt>
                <c:pt idx="335">
                  <c:v>97.132000000000005</c:v>
                </c:pt>
                <c:pt idx="336">
                  <c:v>97.111999999999995</c:v>
                </c:pt>
                <c:pt idx="337">
                  <c:v>97.093999999999994</c:v>
                </c:pt>
                <c:pt idx="338">
                  <c:v>97.072999999999993</c:v>
                </c:pt>
                <c:pt idx="339">
                  <c:v>97.055999999999997</c:v>
                </c:pt>
                <c:pt idx="340">
                  <c:v>97.04</c:v>
                </c:pt>
                <c:pt idx="341">
                  <c:v>97.02</c:v>
                </c:pt>
                <c:pt idx="342">
                  <c:v>96.998999999999995</c:v>
                </c:pt>
                <c:pt idx="343">
                  <c:v>96.980999999999995</c:v>
                </c:pt>
                <c:pt idx="344">
                  <c:v>96.965000000000003</c:v>
                </c:pt>
                <c:pt idx="345">
                  <c:v>96.944000000000003</c:v>
                </c:pt>
                <c:pt idx="346">
                  <c:v>96.924000000000007</c:v>
                </c:pt>
                <c:pt idx="347">
                  <c:v>96.906000000000006</c:v>
                </c:pt>
                <c:pt idx="348">
                  <c:v>96.888000000000005</c:v>
                </c:pt>
                <c:pt idx="349">
                  <c:v>96.87</c:v>
                </c:pt>
                <c:pt idx="350">
                  <c:v>96.850999999999999</c:v>
                </c:pt>
                <c:pt idx="351">
                  <c:v>96.832999999999998</c:v>
                </c:pt>
                <c:pt idx="352">
                  <c:v>96.813000000000002</c:v>
                </c:pt>
                <c:pt idx="353">
                  <c:v>96.795000000000002</c:v>
                </c:pt>
                <c:pt idx="354">
                  <c:v>96.775999999999996</c:v>
                </c:pt>
                <c:pt idx="355">
                  <c:v>96.754000000000005</c:v>
                </c:pt>
                <c:pt idx="356">
                  <c:v>96.733000000000004</c:v>
                </c:pt>
                <c:pt idx="357">
                  <c:v>96.715000000000003</c:v>
                </c:pt>
                <c:pt idx="358">
                  <c:v>96.698999999999998</c:v>
                </c:pt>
                <c:pt idx="359">
                  <c:v>96.683000000000007</c:v>
                </c:pt>
                <c:pt idx="360">
                  <c:v>96.665000000000006</c:v>
                </c:pt>
                <c:pt idx="361">
                  <c:v>96.644999999999996</c:v>
                </c:pt>
                <c:pt idx="362">
                  <c:v>96.626000000000005</c:v>
                </c:pt>
                <c:pt idx="363">
                  <c:v>96.61</c:v>
                </c:pt>
                <c:pt idx="364">
                  <c:v>96.593000000000004</c:v>
                </c:pt>
                <c:pt idx="365">
                  <c:v>96.573999999999998</c:v>
                </c:pt>
                <c:pt idx="366">
                  <c:v>96.557000000000002</c:v>
                </c:pt>
                <c:pt idx="367">
                  <c:v>96.54</c:v>
                </c:pt>
                <c:pt idx="368">
                  <c:v>96.522000000000006</c:v>
                </c:pt>
                <c:pt idx="369">
                  <c:v>96.504000000000005</c:v>
                </c:pt>
                <c:pt idx="370">
                  <c:v>96.488</c:v>
                </c:pt>
                <c:pt idx="371">
                  <c:v>96.471999999999994</c:v>
                </c:pt>
                <c:pt idx="372">
                  <c:v>96.453999999999994</c:v>
                </c:pt>
                <c:pt idx="373">
                  <c:v>96.436000000000007</c:v>
                </c:pt>
                <c:pt idx="374">
                  <c:v>96.421000000000006</c:v>
                </c:pt>
                <c:pt idx="375">
                  <c:v>96.406000000000006</c:v>
                </c:pt>
                <c:pt idx="376">
                  <c:v>96.387</c:v>
                </c:pt>
                <c:pt idx="377">
                  <c:v>96.373000000000005</c:v>
                </c:pt>
                <c:pt idx="378">
                  <c:v>96.358000000000004</c:v>
                </c:pt>
                <c:pt idx="379">
                  <c:v>96.340999999999994</c:v>
                </c:pt>
                <c:pt idx="380">
                  <c:v>96.320999999999998</c:v>
                </c:pt>
                <c:pt idx="381">
                  <c:v>96.305000000000007</c:v>
                </c:pt>
                <c:pt idx="382">
                  <c:v>96.289000000000001</c:v>
                </c:pt>
                <c:pt idx="383">
                  <c:v>96.272999999999996</c:v>
                </c:pt>
                <c:pt idx="384">
                  <c:v>96.254000000000005</c:v>
                </c:pt>
                <c:pt idx="385">
                  <c:v>96.234999999999999</c:v>
                </c:pt>
                <c:pt idx="386">
                  <c:v>96.215999999999994</c:v>
                </c:pt>
                <c:pt idx="387">
                  <c:v>96.2</c:v>
                </c:pt>
                <c:pt idx="388">
                  <c:v>96.182000000000002</c:v>
                </c:pt>
                <c:pt idx="389">
                  <c:v>96.161000000000001</c:v>
                </c:pt>
                <c:pt idx="390">
                  <c:v>96.138000000000005</c:v>
                </c:pt>
                <c:pt idx="391">
                  <c:v>96.117999999999995</c:v>
                </c:pt>
                <c:pt idx="392">
                  <c:v>96.097999999999999</c:v>
                </c:pt>
                <c:pt idx="393">
                  <c:v>96.075999999999993</c:v>
                </c:pt>
                <c:pt idx="394">
                  <c:v>96.051000000000002</c:v>
                </c:pt>
                <c:pt idx="395">
                  <c:v>96.028000000000006</c:v>
                </c:pt>
                <c:pt idx="396">
                  <c:v>96.004999999999995</c:v>
                </c:pt>
                <c:pt idx="397">
                  <c:v>95.984999999999999</c:v>
                </c:pt>
                <c:pt idx="398">
                  <c:v>95.965999999999994</c:v>
                </c:pt>
                <c:pt idx="399">
                  <c:v>95.947999999999993</c:v>
                </c:pt>
                <c:pt idx="400">
                  <c:v>95.932000000000002</c:v>
                </c:pt>
                <c:pt idx="401">
                  <c:v>95.911000000000001</c:v>
                </c:pt>
                <c:pt idx="402">
                  <c:v>95.89</c:v>
                </c:pt>
                <c:pt idx="403">
                  <c:v>95.867000000000004</c:v>
                </c:pt>
                <c:pt idx="404">
                  <c:v>95.840999999999994</c:v>
                </c:pt>
                <c:pt idx="405">
                  <c:v>95.816000000000003</c:v>
                </c:pt>
                <c:pt idx="406">
                  <c:v>95.777000000000001</c:v>
                </c:pt>
                <c:pt idx="407">
                  <c:v>95.734999999999999</c:v>
                </c:pt>
                <c:pt idx="408">
                  <c:v>95.69</c:v>
                </c:pt>
                <c:pt idx="409">
                  <c:v>95.632000000000005</c:v>
                </c:pt>
                <c:pt idx="410">
                  <c:v>95.557000000000002</c:v>
                </c:pt>
                <c:pt idx="411">
                  <c:v>95.474000000000004</c:v>
                </c:pt>
                <c:pt idx="412">
                  <c:v>95.388000000000005</c:v>
                </c:pt>
                <c:pt idx="413">
                  <c:v>95.278000000000006</c:v>
                </c:pt>
                <c:pt idx="414">
                  <c:v>95.165999999999997</c:v>
                </c:pt>
                <c:pt idx="415">
                  <c:v>95.055999999999997</c:v>
                </c:pt>
                <c:pt idx="416">
                  <c:v>94.941000000000003</c:v>
                </c:pt>
                <c:pt idx="417">
                  <c:v>94.823999999999998</c:v>
                </c:pt>
                <c:pt idx="418">
                  <c:v>94.691999999999993</c:v>
                </c:pt>
                <c:pt idx="419">
                  <c:v>94.555000000000007</c:v>
                </c:pt>
                <c:pt idx="420">
                  <c:v>94.4</c:v>
                </c:pt>
                <c:pt idx="421">
                  <c:v>94.233999999999995</c:v>
                </c:pt>
                <c:pt idx="422">
                  <c:v>94.055999999999997</c:v>
                </c:pt>
                <c:pt idx="423">
                  <c:v>93.85</c:v>
                </c:pt>
                <c:pt idx="424">
                  <c:v>93.638000000000005</c:v>
                </c:pt>
                <c:pt idx="425">
                  <c:v>93.412000000000006</c:v>
                </c:pt>
                <c:pt idx="426">
                  <c:v>93.147000000000006</c:v>
                </c:pt>
                <c:pt idx="427">
                  <c:v>92.87</c:v>
                </c:pt>
                <c:pt idx="428">
                  <c:v>92.575000000000003</c:v>
                </c:pt>
                <c:pt idx="429">
                  <c:v>92.26</c:v>
                </c:pt>
                <c:pt idx="430">
                  <c:v>91.903999999999996</c:v>
                </c:pt>
                <c:pt idx="431">
                  <c:v>91.533000000000001</c:v>
                </c:pt>
                <c:pt idx="432">
                  <c:v>91.129000000000005</c:v>
                </c:pt>
                <c:pt idx="433">
                  <c:v>90.674999999999997</c:v>
                </c:pt>
                <c:pt idx="434">
                  <c:v>90.197999999999993</c:v>
                </c:pt>
                <c:pt idx="435">
                  <c:v>89.686000000000007</c:v>
                </c:pt>
                <c:pt idx="436">
                  <c:v>89.123000000000005</c:v>
                </c:pt>
                <c:pt idx="437">
                  <c:v>88.522999999999996</c:v>
                </c:pt>
                <c:pt idx="438">
                  <c:v>87.86</c:v>
                </c:pt>
                <c:pt idx="439">
                  <c:v>87.177999999999997</c:v>
                </c:pt>
                <c:pt idx="440">
                  <c:v>86.42</c:v>
                </c:pt>
                <c:pt idx="441">
                  <c:v>85.616</c:v>
                </c:pt>
                <c:pt idx="442">
                  <c:v>84.787999999999997</c:v>
                </c:pt>
                <c:pt idx="443">
                  <c:v>83.864000000000004</c:v>
                </c:pt>
                <c:pt idx="444">
                  <c:v>82.887</c:v>
                </c:pt>
                <c:pt idx="445">
                  <c:v>81.86</c:v>
                </c:pt>
                <c:pt idx="446">
                  <c:v>80.725999999999999</c:v>
                </c:pt>
                <c:pt idx="447">
                  <c:v>79.522000000000006</c:v>
                </c:pt>
                <c:pt idx="448">
                  <c:v>78.248999999999995</c:v>
                </c:pt>
                <c:pt idx="449">
                  <c:v>76.962000000000003</c:v>
                </c:pt>
                <c:pt idx="450">
                  <c:v>75.584000000000003</c:v>
                </c:pt>
                <c:pt idx="451">
                  <c:v>74.119</c:v>
                </c:pt>
                <c:pt idx="452">
                  <c:v>72.581000000000003</c:v>
                </c:pt>
                <c:pt idx="453">
                  <c:v>70.965000000000003</c:v>
                </c:pt>
                <c:pt idx="454">
                  <c:v>69.266000000000005</c:v>
                </c:pt>
                <c:pt idx="455">
                  <c:v>67.521000000000001</c:v>
                </c:pt>
                <c:pt idx="456">
                  <c:v>65.653000000000006</c:v>
                </c:pt>
                <c:pt idx="457">
                  <c:v>63.734999999999999</c:v>
                </c:pt>
                <c:pt idx="458">
                  <c:v>61.802999999999997</c:v>
                </c:pt>
                <c:pt idx="459">
                  <c:v>59.755000000000003</c:v>
                </c:pt>
                <c:pt idx="460">
                  <c:v>57.68</c:v>
                </c:pt>
                <c:pt idx="461">
                  <c:v>55.600999999999999</c:v>
                </c:pt>
                <c:pt idx="462">
                  <c:v>53.497</c:v>
                </c:pt>
                <c:pt idx="463">
                  <c:v>51.378</c:v>
                </c:pt>
                <c:pt idx="464">
                  <c:v>49.213000000000001</c:v>
                </c:pt>
                <c:pt idx="465">
                  <c:v>47.131999999999998</c:v>
                </c:pt>
                <c:pt idx="466">
                  <c:v>45.039000000000001</c:v>
                </c:pt>
                <c:pt idx="467">
                  <c:v>43.030999999999999</c:v>
                </c:pt>
                <c:pt idx="468">
                  <c:v>41.024999999999999</c:v>
                </c:pt>
                <c:pt idx="469">
                  <c:v>39.079000000000001</c:v>
                </c:pt>
                <c:pt idx="470">
                  <c:v>37.276000000000003</c:v>
                </c:pt>
                <c:pt idx="471">
                  <c:v>35.591000000000001</c:v>
                </c:pt>
                <c:pt idx="472">
                  <c:v>34.033999999999999</c:v>
                </c:pt>
                <c:pt idx="473">
                  <c:v>32.622999999999998</c:v>
                </c:pt>
                <c:pt idx="474">
                  <c:v>31.306000000000001</c:v>
                </c:pt>
                <c:pt idx="475">
                  <c:v>30.196000000000002</c:v>
                </c:pt>
                <c:pt idx="476">
                  <c:v>29.135000000000002</c:v>
                </c:pt>
                <c:pt idx="477">
                  <c:v>28.279</c:v>
                </c:pt>
                <c:pt idx="478">
                  <c:v>27.515999999999998</c:v>
                </c:pt>
                <c:pt idx="479">
                  <c:v>26.933</c:v>
                </c:pt>
                <c:pt idx="480">
                  <c:v>26.49</c:v>
                </c:pt>
                <c:pt idx="481">
                  <c:v>26.170999999999999</c:v>
                </c:pt>
                <c:pt idx="482">
                  <c:v>25.943000000000001</c:v>
                </c:pt>
                <c:pt idx="483">
                  <c:v>25.786999999999999</c:v>
                </c:pt>
                <c:pt idx="484">
                  <c:v>25.673999999999999</c:v>
                </c:pt>
                <c:pt idx="485">
                  <c:v>25.603999999999999</c:v>
                </c:pt>
                <c:pt idx="486">
                  <c:v>25.562999999999999</c:v>
                </c:pt>
                <c:pt idx="487">
                  <c:v>25.538</c:v>
                </c:pt>
                <c:pt idx="488">
                  <c:v>25.526</c:v>
                </c:pt>
                <c:pt idx="489">
                  <c:v>25.516999999999999</c:v>
                </c:pt>
                <c:pt idx="490">
                  <c:v>25.512</c:v>
                </c:pt>
                <c:pt idx="491">
                  <c:v>25.506</c:v>
                </c:pt>
                <c:pt idx="492">
                  <c:v>25.501000000000001</c:v>
                </c:pt>
                <c:pt idx="493">
                  <c:v>25.497</c:v>
                </c:pt>
                <c:pt idx="494">
                  <c:v>25.495000000000001</c:v>
                </c:pt>
                <c:pt idx="495">
                  <c:v>25.492000000000001</c:v>
                </c:pt>
                <c:pt idx="496">
                  <c:v>25.49</c:v>
                </c:pt>
                <c:pt idx="497">
                  <c:v>25.488</c:v>
                </c:pt>
                <c:pt idx="498">
                  <c:v>25.484999999999999</c:v>
                </c:pt>
                <c:pt idx="499">
                  <c:v>25.481999999999999</c:v>
                </c:pt>
                <c:pt idx="500">
                  <c:v>25.481000000000002</c:v>
                </c:pt>
                <c:pt idx="501">
                  <c:v>25.478999999999999</c:v>
                </c:pt>
                <c:pt idx="502">
                  <c:v>25.478999999999999</c:v>
                </c:pt>
                <c:pt idx="503">
                  <c:v>25.477</c:v>
                </c:pt>
                <c:pt idx="504">
                  <c:v>25.475999999999999</c:v>
                </c:pt>
                <c:pt idx="505">
                  <c:v>25.472000000000001</c:v>
                </c:pt>
                <c:pt idx="506">
                  <c:v>25.47</c:v>
                </c:pt>
                <c:pt idx="507">
                  <c:v>25.468</c:v>
                </c:pt>
                <c:pt idx="508">
                  <c:v>25.468</c:v>
                </c:pt>
                <c:pt idx="509">
                  <c:v>25.468</c:v>
                </c:pt>
                <c:pt idx="510">
                  <c:v>25.465</c:v>
                </c:pt>
                <c:pt idx="511">
                  <c:v>25.465</c:v>
                </c:pt>
                <c:pt idx="512">
                  <c:v>25.463000000000001</c:v>
                </c:pt>
                <c:pt idx="513">
                  <c:v>25.462</c:v>
                </c:pt>
                <c:pt idx="514">
                  <c:v>25.459</c:v>
                </c:pt>
                <c:pt idx="515">
                  <c:v>25.457000000000001</c:v>
                </c:pt>
                <c:pt idx="516">
                  <c:v>25.456</c:v>
                </c:pt>
                <c:pt idx="517">
                  <c:v>25.454000000000001</c:v>
                </c:pt>
                <c:pt idx="518">
                  <c:v>25.452000000000002</c:v>
                </c:pt>
                <c:pt idx="519">
                  <c:v>25.449000000000002</c:v>
                </c:pt>
                <c:pt idx="520">
                  <c:v>25.445</c:v>
                </c:pt>
                <c:pt idx="521">
                  <c:v>25.443999999999999</c:v>
                </c:pt>
                <c:pt idx="522">
                  <c:v>25.443000000000001</c:v>
                </c:pt>
                <c:pt idx="523">
                  <c:v>25.440999999999999</c:v>
                </c:pt>
                <c:pt idx="524">
                  <c:v>25.440999999999999</c:v>
                </c:pt>
                <c:pt idx="525">
                  <c:v>25.437999999999999</c:v>
                </c:pt>
                <c:pt idx="526">
                  <c:v>25.436</c:v>
                </c:pt>
                <c:pt idx="527">
                  <c:v>25.434000000000001</c:v>
                </c:pt>
                <c:pt idx="528">
                  <c:v>25.431999999999999</c:v>
                </c:pt>
                <c:pt idx="529">
                  <c:v>25.428999999999998</c:v>
                </c:pt>
                <c:pt idx="530">
                  <c:v>25.427</c:v>
                </c:pt>
                <c:pt idx="531">
                  <c:v>25.425000000000001</c:v>
                </c:pt>
                <c:pt idx="532">
                  <c:v>25.422999999999998</c:v>
                </c:pt>
                <c:pt idx="533">
                  <c:v>25.422999999999998</c:v>
                </c:pt>
                <c:pt idx="534">
                  <c:v>25.420999999999999</c:v>
                </c:pt>
                <c:pt idx="535">
                  <c:v>25.417999999999999</c:v>
                </c:pt>
                <c:pt idx="536">
                  <c:v>25.416</c:v>
                </c:pt>
                <c:pt idx="537">
                  <c:v>25.416</c:v>
                </c:pt>
                <c:pt idx="538">
                  <c:v>25.411999999999999</c:v>
                </c:pt>
                <c:pt idx="539">
                  <c:v>25.408999999999999</c:v>
                </c:pt>
                <c:pt idx="540">
                  <c:v>25.407</c:v>
                </c:pt>
                <c:pt idx="541">
                  <c:v>25.405000000000001</c:v>
                </c:pt>
                <c:pt idx="542">
                  <c:v>25.402999999999999</c:v>
                </c:pt>
                <c:pt idx="543">
                  <c:v>25.4</c:v>
                </c:pt>
                <c:pt idx="544">
                  <c:v>25.396999999999998</c:v>
                </c:pt>
                <c:pt idx="545">
                  <c:v>25.393999999999998</c:v>
                </c:pt>
                <c:pt idx="546">
                  <c:v>25.388999999999999</c:v>
                </c:pt>
                <c:pt idx="547">
                  <c:v>25.388999999999999</c:v>
                </c:pt>
                <c:pt idx="548">
                  <c:v>25.387</c:v>
                </c:pt>
                <c:pt idx="549">
                  <c:v>25.385000000000002</c:v>
                </c:pt>
                <c:pt idx="550">
                  <c:v>25.385000000000002</c:v>
                </c:pt>
                <c:pt idx="551">
                  <c:v>25.382999999999999</c:v>
                </c:pt>
                <c:pt idx="552">
                  <c:v>25.379000000000001</c:v>
                </c:pt>
                <c:pt idx="553">
                  <c:v>25.376000000000001</c:v>
                </c:pt>
                <c:pt idx="554">
                  <c:v>25.376000000000001</c:v>
                </c:pt>
                <c:pt idx="555">
                  <c:v>25.376000000000001</c:v>
                </c:pt>
                <c:pt idx="556">
                  <c:v>25.376000000000001</c:v>
                </c:pt>
                <c:pt idx="557">
                  <c:v>25.376000000000001</c:v>
                </c:pt>
                <c:pt idx="558">
                  <c:v>25.376000000000001</c:v>
                </c:pt>
                <c:pt idx="559">
                  <c:v>25.376000000000001</c:v>
                </c:pt>
                <c:pt idx="560">
                  <c:v>25.376000000000001</c:v>
                </c:pt>
                <c:pt idx="561">
                  <c:v>25.376000000000001</c:v>
                </c:pt>
                <c:pt idx="562">
                  <c:v>25.376000000000001</c:v>
                </c:pt>
                <c:pt idx="563">
                  <c:v>25.376000000000001</c:v>
                </c:pt>
                <c:pt idx="564">
                  <c:v>25.376000000000001</c:v>
                </c:pt>
                <c:pt idx="565">
                  <c:v>25.376000000000001</c:v>
                </c:pt>
                <c:pt idx="566">
                  <c:v>25.376000000000001</c:v>
                </c:pt>
                <c:pt idx="567">
                  <c:v>25.376000000000001</c:v>
                </c:pt>
                <c:pt idx="568">
                  <c:v>25.376000000000001</c:v>
                </c:pt>
                <c:pt idx="569">
                  <c:v>25.376000000000001</c:v>
                </c:pt>
              </c:numCache>
            </c:numRef>
          </c:yVal>
          <c:smooth val="1"/>
          <c:extLst>
            <c:ext xmlns:c16="http://schemas.microsoft.com/office/drawing/2014/chart" uri="{C3380CC4-5D6E-409C-BE32-E72D297353CC}">
              <c16:uniqueId val="{00000003-16DF-4197-B7DF-6CD1D9065666}"/>
            </c:ext>
          </c:extLst>
        </c:ser>
        <c:ser>
          <c:idx val="4"/>
          <c:order val="4"/>
          <c:tx>
            <c:v>70 phr </c:v>
          </c:tx>
          <c:spPr>
            <a:ln w="25400">
              <a:solidFill>
                <a:schemeClr val="tx1"/>
              </a:solidFill>
              <a:prstDash val="sysDot"/>
            </a:ln>
          </c:spPr>
          <c:marker>
            <c:symbol val="none"/>
          </c:marker>
          <c:xVal>
            <c:numRef>
              <c:f>Final!$W$8:$W$578</c:f>
              <c:numCache>
                <c:formatCode>General</c:formatCode>
                <c:ptCount val="5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pt idx="171">
                  <c:v>201</c:v>
                </c:pt>
                <c:pt idx="172">
                  <c:v>202</c:v>
                </c:pt>
                <c:pt idx="173">
                  <c:v>203</c:v>
                </c:pt>
                <c:pt idx="174">
                  <c:v>204</c:v>
                </c:pt>
                <c:pt idx="175">
                  <c:v>205</c:v>
                </c:pt>
                <c:pt idx="176">
                  <c:v>206</c:v>
                </c:pt>
                <c:pt idx="177">
                  <c:v>207</c:v>
                </c:pt>
                <c:pt idx="178">
                  <c:v>208</c:v>
                </c:pt>
                <c:pt idx="179">
                  <c:v>209</c:v>
                </c:pt>
                <c:pt idx="180">
                  <c:v>210</c:v>
                </c:pt>
                <c:pt idx="181">
                  <c:v>211</c:v>
                </c:pt>
                <c:pt idx="182">
                  <c:v>212</c:v>
                </c:pt>
                <c:pt idx="183">
                  <c:v>213</c:v>
                </c:pt>
                <c:pt idx="184">
                  <c:v>214</c:v>
                </c:pt>
                <c:pt idx="185">
                  <c:v>215</c:v>
                </c:pt>
                <c:pt idx="186">
                  <c:v>216</c:v>
                </c:pt>
                <c:pt idx="187">
                  <c:v>217</c:v>
                </c:pt>
                <c:pt idx="188">
                  <c:v>218</c:v>
                </c:pt>
                <c:pt idx="189">
                  <c:v>219</c:v>
                </c:pt>
                <c:pt idx="190">
                  <c:v>220</c:v>
                </c:pt>
                <c:pt idx="191">
                  <c:v>221</c:v>
                </c:pt>
                <c:pt idx="192">
                  <c:v>222</c:v>
                </c:pt>
                <c:pt idx="193">
                  <c:v>223</c:v>
                </c:pt>
                <c:pt idx="194">
                  <c:v>224</c:v>
                </c:pt>
                <c:pt idx="195">
                  <c:v>225</c:v>
                </c:pt>
                <c:pt idx="196">
                  <c:v>226</c:v>
                </c:pt>
                <c:pt idx="197">
                  <c:v>227</c:v>
                </c:pt>
                <c:pt idx="198">
                  <c:v>228</c:v>
                </c:pt>
                <c:pt idx="199">
                  <c:v>229</c:v>
                </c:pt>
                <c:pt idx="200">
                  <c:v>230</c:v>
                </c:pt>
                <c:pt idx="201">
                  <c:v>231</c:v>
                </c:pt>
                <c:pt idx="202">
                  <c:v>232</c:v>
                </c:pt>
                <c:pt idx="203">
                  <c:v>233</c:v>
                </c:pt>
                <c:pt idx="204">
                  <c:v>234</c:v>
                </c:pt>
                <c:pt idx="205">
                  <c:v>235</c:v>
                </c:pt>
                <c:pt idx="206">
                  <c:v>236</c:v>
                </c:pt>
                <c:pt idx="207">
                  <c:v>237</c:v>
                </c:pt>
                <c:pt idx="208">
                  <c:v>238</c:v>
                </c:pt>
                <c:pt idx="209">
                  <c:v>239</c:v>
                </c:pt>
                <c:pt idx="210">
                  <c:v>240</c:v>
                </c:pt>
                <c:pt idx="211">
                  <c:v>241</c:v>
                </c:pt>
                <c:pt idx="212">
                  <c:v>242</c:v>
                </c:pt>
                <c:pt idx="213">
                  <c:v>243</c:v>
                </c:pt>
                <c:pt idx="214">
                  <c:v>244</c:v>
                </c:pt>
                <c:pt idx="215">
                  <c:v>245</c:v>
                </c:pt>
                <c:pt idx="216">
                  <c:v>246</c:v>
                </c:pt>
                <c:pt idx="217">
                  <c:v>247</c:v>
                </c:pt>
                <c:pt idx="218">
                  <c:v>248</c:v>
                </c:pt>
                <c:pt idx="219">
                  <c:v>249</c:v>
                </c:pt>
                <c:pt idx="220">
                  <c:v>250</c:v>
                </c:pt>
                <c:pt idx="221">
                  <c:v>251</c:v>
                </c:pt>
                <c:pt idx="222">
                  <c:v>252</c:v>
                </c:pt>
                <c:pt idx="223">
                  <c:v>253</c:v>
                </c:pt>
                <c:pt idx="224">
                  <c:v>254</c:v>
                </c:pt>
                <c:pt idx="225">
                  <c:v>255</c:v>
                </c:pt>
                <c:pt idx="226">
                  <c:v>256</c:v>
                </c:pt>
                <c:pt idx="227">
                  <c:v>257</c:v>
                </c:pt>
                <c:pt idx="228">
                  <c:v>258</c:v>
                </c:pt>
                <c:pt idx="229">
                  <c:v>259</c:v>
                </c:pt>
                <c:pt idx="230">
                  <c:v>260</c:v>
                </c:pt>
                <c:pt idx="231">
                  <c:v>261</c:v>
                </c:pt>
                <c:pt idx="232">
                  <c:v>262</c:v>
                </c:pt>
                <c:pt idx="233">
                  <c:v>263</c:v>
                </c:pt>
                <c:pt idx="234">
                  <c:v>264</c:v>
                </c:pt>
                <c:pt idx="235">
                  <c:v>265</c:v>
                </c:pt>
                <c:pt idx="236">
                  <c:v>266</c:v>
                </c:pt>
                <c:pt idx="237">
                  <c:v>267</c:v>
                </c:pt>
                <c:pt idx="238">
                  <c:v>268</c:v>
                </c:pt>
                <c:pt idx="239">
                  <c:v>269</c:v>
                </c:pt>
                <c:pt idx="240">
                  <c:v>270</c:v>
                </c:pt>
                <c:pt idx="241">
                  <c:v>271</c:v>
                </c:pt>
                <c:pt idx="242">
                  <c:v>272</c:v>
                </c:pt>
                <c:pt idx="243">
                  <c:v>273</c:v>
                </c:pt>
                <c:pt idx="244">
                  <c:v>274</c:v>
                </c:pt>
                <c:pt idx="245">
                  <c:v>275</c:v>
                </c:pt>
                <c:pt idx="246">
                  <c:v>276</c:v>
                </c:pt>
                <c:pt idx="247">
                  <c:v>277</c:v>
                </c:pt>
                <c:pt idx="248">
                  <c:v>278</c:v>
                </c:pt>
                <c:pt idx="249">
                  <c:v>279</c:v>
                </c:pt>
                <c:pt idx="250">
                  <c:v>280</c:v>
                </c:pt>
                <c:pt idx="251">
                  <c:v>281</c:v>
                </c:pt>
                <c:pt idx="252">
                  <c:v>282</c:v>
                </c:pt>
                <c:pt idx="253">
                  <c:v>283</c:v>
                </c:pt>
                <c:pt idx="254">
                  <c:v>284</c:v>
                </c:pt>
                <c:pt idx="255">
                  <c:v>285</c:v>
                </c:pt>
                <c:pt idx="256">
                  <c:v>286</c:v>
                </c:pt>
                <c:pt idx="257">
                  <c:v>287</c:v>
                </c:pt>
                <c:pt idx="258">
                  <c:v>288</c:v>
                </c:pt>
                <c:pt idx="259">
                  <c:v>289</c:v>
                </c:pt>
                <c:pt idx="260">
                  <c:v>290</c:v>
                </c:pt>
                <c:pt idx="261">
                  <c:v>291</c:v>
                </c:pt>
                <c:pt idx="262">
                  <c:v>292</c:v>
                </c:pt>
                <c:pt idx="263">
                  <c:v>293</c:v>
                </c:pt>
                <c:pt idx="264">
                  <c:v>294</c:v>
                </c:pt>
                <c:pt idx="265">
                  <c:v>295</c:v>
                </c:pt>
                <c:pt idx="266">
                  <c:v>296</c:v>
                </c:pt>
                <c:pt idx="267">
                  <c:v>297</c:v>
                </c:pt>
                <c:pt idx="268">
                  <c:v>298</c:v>
                </c:pt>
                <c:pt idx="269">
                  <c:v>299</c:v>
                </c:pt>
                <c:pt idx="270">
                  <c:v>300</c:v>
                </c:pt>
                <c:pt idx="271">
                  <c:v>301</c:v>
                </c:pt>
                <c:pt idx="272">
                  <c:v>302</c:v>
                </c:pt>
                <c:pt idx="273">
                  <c:v>303</c:v>
                </c:pt>
                <c:pt idx="274">
                  <c:v>304</c:v>
                </c:pt>
                <c:pt idx="275">
                  <c:v>305</c:v>
                </c:pt>
                <c:pt idx="276">
                  <c:v>306</c:v>
                </c:pt>
                <c:pt idx="277">
                  <c:v>307</c:v>
                </c:pt>
                <c:pt idx="278">
                  <c:v>308</c:v>
                </c:pt>
                <c:pt idx="279">
                  <c:v>309</c:v>
                </c:pt>
                <c:pt idx="280">
                  <c:v>310</c:v>
                </c:pt>
                <c:pt idx="281">
                  <c:v>311</c:v>
                </c:pt>
                <c:pt idx="282">
                  <c:v>312</c:v>
                </c:pt>
                <c:pt idx="283">
                  <c:v>313</c:v>
                </c:pt>
                <c:pt idx="284">
                  <c:v>314</c:v>
                </c:pt>
                <c:pt idx="285">
                  <c:v>315</c:v>
                </c:pt>
                <c:pt idx="286">
                  <c:v>316</c:v>
                </c:pt>
                <c:pt idx="287">
                  <c:v>317</c:v>
                </c:pt>
                <c:pt idx="288">
                  <c:v>318</c:v>
                </c:pt>
                <c:pt idx="289">
                  <c:v>319</c:v>
                </c:pt>
                <c:pt idx="290">
                  <c:v>320</c:v>
                </c:pt>
                <c:pt idx="291">
                  <c:v>321</c:v>
                </c:pt>
                <c:pt idx="292">
                  <c:v>322</c:v>
                </c:pt>
                <c:pt idx="293">
                  <c:v>323</c:v>
                </c:pt>
                <c:pt idx="294">
                  <c:v>324</c:v>
                </c:pt>
                <c:pt idx="295">
                  <c:v>325</c:v>
                </c:pt>
                <c:pt idx="296">
                  <c:v>326</c:v>
                </c:pt>
                <c:pt idx="297">
                  <c:v>327</c:v>
                </c:pt>
                <c:pt idx="298">
                  <c:v>328</c:v>
                </c:pt>
                <c:pt idx="299">
                  <c:v>329</c:v>
                </c:pt>
                <c:pt idx="300">
                  <c:v>330</c:v>
                </c:pt>
                <c:pt idx="301">
                  <c:v>331</c:v>
                </c:pt>
                <c:pt idx="302">
                  <c:v>332</c:v>
                </c:pt>
                <c:pt idx="303">
                  <c:v>333</c:v>
                </c:pt>
                <c:pt idx="304">
                  <c:v>334</c:v>
                </c:pt>
                <c:pt idx="305">
                  <c:v>335</c:v>
                </c:pt>
                <c:pt idx="306">
                  <c:v>336</c:v>
                </c:pt>
                <c:pt idx="307">
                  <c:v>337</c:v>
                </c:pt>
                <c:pt idx="308">
                  <c:v>338</c:v>
                </c:pt>
                <c:pt idx="309">
                  <c:v>339</c:v>
                </c:pt>
                <c:pt idx="310">
                  <c:v>340</c:v>
                </c:pt>
                <c:pt idx="311">
                  <c:v>341</c:v>
                </c:pt>
                <c:pt idx="312">
                  <c:v>342</c:v>
                </c:pt>
                <c:pt idx="313">
                  <c:v>343</c:v>
                </c:pt>
                <c:pt idx="314">
                  <c:v>344</c:v>
                </c:pt>
                <c:pt idx="315">
                  <c:v>345</c:v>
                </c:pt>
                <c:pt idx="316">
                  <c:v>346</c:v>
                </c:pt>
                <c:pt idx="317">
                  <c:v>347</c:v>
                </c:pt>
                <c:pt idx="318">
                  <c:v>348</c:v>
                </c:pt>
                <c:pt idx="319">
                  <c:v>349</c:v>
                </c:pt>
                <c:pt idx="320">
                  <c:v>350</c:v>
                </c:pt>
                <c:pt idx="321">
                  <c:v>351</c:v>
                </c:pt>
                <c:pt idx="322">
                  <c:v>352</c:v>
                </c:pt>
                <c:pt idx="323">
                  <c:v>353</c:v>
                </c:pt>
                <c:pt idx="324">
                  <c:v>354</c:v>
                </c:pt>
                <c:pt idx="325">
                  <c:v>355</c:v>
                </c:pt>
                <c:pt idx="326">
                  <c:v>356</c:v>
                </c:pt>
                <c:pt idx="327">
                  <c:v>357</c:v>
                </c:pt>
                <c:pt idx="328">
                  <c:v>358</c:v>
                </c:pt>
                <c:pt idx="329">
                  <c:v>359</c:v>
                </c:pt>
                <c:pt idx="330">
                  <c:v>360</c:v>
                </c:pt>
                <c:pt idx="331">
                  <c:v>361</c:v>
                </c:pt>
                <c:pt idx="332">
                  <c:v>362</c:v>
                </c:pt>
                <c:pt idx="333">
                  <c:v>363</c:v>
                </c:pt>
                <c:pt idx="334">
                  <c:v>364</c:v>
                </c:pt>
                <c:pt idx="335">
                  <c:v>365</c:v>
                </c:pt>
                <c:pt idx="336">
                  <c:v>366</c:v>
                </c:pt>
                <c:pt idx="337">
                  <c:v>367</c:v>
                </c:pt>
                <c:pt idx="338">
                  <c:v>368</c:v>
                </c:pt>
                <c:pt idx="339">
                  <c:v>369</c:v>
                </c:pt>
                <c:pt idx="340">
                  <c:v>370</c:v>
                </c:pt>
                <c:pt idx="341">
                  <c:v>371</c:v>
                </c:pt>
                <c:pt idx="342">
                  <c:v>372</c:v>
                </c:pt>
                <c:pt idx="343">
                  <c:v>373</c:v>
                </c:pt>
                <c:pt idx="344">
                  <c:v>374</c:v>
                </c:pt>
                <c:pt idx="345">
                  <c:v>375</c:v>
                </c:pt>
                <c:pt idx="346">
                  <c:v>376</c:v>
                </c:pt>
                <c:pt idx="347">
                  <c:v>377</c:v>
                </c:pt>
                <c:pt idx="348">
                  <c:v>378</c:v>
                </c:pt>
                <c:pt idx="349">
                  <c:v>379</c:v>
                </c:pt>
                <c:pt idx="350">
                  <c:v>380</c:v>
                </c:pt>
                <c:pt idx="351">
                  <c:v>381</c:v>
                </c:pt>
                <c:pt idx="352">
                  <c:v>382</c:v>
                </c:pt>
                <c:pt idx="353">
                  <c:v>383</c:v>
                </c:pt>
                <c:pt idx="354">
                  <c:v>384</c:v>
                </c:pt>
                <c:pt idx="355">
                  <c:v>385</c:v>
                </c:pt>
                <c:pt idx="356">
                  <c:v>386</c:v>
                </c:pt>
                <c:pt idx="357">
                  <c:v>387</c:v>
                </c:pt>
                <c:pt idx="358">
                  <c:v>388</c:v>
                </c:pt>
                <c:pt idx="359">
                  <c:v>389</c:v>
                </c:pt>
                <c:pt idx="360">
                  <c:v>390</c:v>
                </c:pt>
                <c:pt idx="361">
                  <c:v>391</c:v>
                </c:pt>
                <c:pt idx="362">
                  <c:v>392</c:v>
                </c:pt>
                <c:pt idx="363">
                  <c:v>393</c:v>
                </c:pt>
                <c:pt idx="364">
                  <c:v>394</c:v>
                </c:pt>
                <c:pt idx="365">
                  <c:v>395</c:v>
                </c:pt>
                <c:pt idx="366">
                  <c:v>396</c:v>
                </c:pt>
                <c:pt idx="367">
                  <c:v>397</c:v>
                </c:pt>
                <c:pt idx="368">
                  <c:v>398</c:v>
                </c:pt>
                <c:pt idx="369">
                  <c:v>399</c:v>
                </c:pt>
                <c:pt idx="370">
                  <c:v>400</c:v>
                </c:pt>
                <c:pt idx="371">
                  <c:v>401</c:v>
                </c:pt>
                <c:pt idx="372">
                  <c:v>402</c:v>
                </c:pt>
                <c:pt idx="373">
                  <c:v>403</c:v>
                </c:pt>
                <c:pt idx="374">
                  <c:v>404</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19</c:v>
                </c:pt>
                <c:pt idx="390">
                  <c:v>420</c:v>
                </c:pt>
                <c:pt idx="391">
                  <c:v>421</c:v>
                </c:pt>
                <c:pt idx="392">
                  <c:v>422</c:v>
                </c:pt>
                <c:pt idx="393">
                  <c:v>423</c:v>
                </c:pt>
                <c:pt idx="394">
                  <c:v>424</c:v>
                </c:pt>
                <c:pt idx="395">
                  <c:v>425</c:v>
                </c:pt>
                <c:pt idx="396">
                  <c:v>426</c:v>
                </c:pt>
                <c:pt idx="397">
                  <c:v>427</c:v>
                </c:pt>
                <c:pt idx="398">
                  <c:v>428</c:v>
                </c:pt>
                <c:pt idx="399">
                  <c:v>429</c:v>
                </c:pt>
                <c:pt idx="400">
                  <c:v>430</c:v>
                </c:pt>
                <c:pt idx="401">
                  <c:v>431</c:v>
                </c:pt>
                <c:pt idx="402">
                  <c:v>432</c:v>
                </c:pt>
                <c:pt idx="403">
                  <c:v>433</c:v>
                </c:pt>
                <c:pt idx="404">
                  <c:v>434</c:v>
                </c:pt>
                <c:pt idx="405">
                  <c:v>435</c:v>
                </c:pt>
                <c:pt idx="406">
                  <c:v>436</c:v>
                </c:pt>
                <c:pt idx="407">
                  <c:v>437</c:v>
                </c:pt>
                <c:pt idx="408">
                  <c:v>438</c:v>
                </c:pt>
                <c:pt idx="409">
                  <c:v>439</c:v>
                </c:pt>
                <c:pt idx="410">
                  <c:v>440</c:v>
                </c:pt>
                <c:pt idx="411">
                  <c:v>441</c:v>
                </c:pt>
                <c:pt idx="412">
                  <c:v>442</c:v>
                </c:pt>
                <c:pt idx="413">
                  <c:v>443</c:v>
                </c:pt>
                <c:pt idx="414">
                  <c:v>444</c:v>
                </c:pt>
                <c:pt idx="415">
                  <c:v>445</c:v>
                </c:pt>
                <c:pt idx="416">
                  <c:v>446</c:v>
                </c:pt>
                <c:pt idx="417">
                  <c:v>447</c:v>
                </c:pt>
                <c:pt idx="418">
                  <c:v>448</c:v>
                </c:pt>
                <c:pt idx="419">
                  <c:v>449</c:v>
                </c:pt>
                <c:pt idx="420">
                  <c:v>450</c:v>
                </c:pt>
                <c:pt idx="421">
                  <c:v>451</c:v>
                </c:pt>
                <c:pt idx="422">
                  <c:v>452</c:v>
                </c:pt>
                <c:pt idx="423">
                  <c:v>453</c:v>
                </c:pt>
                <c:pt idx="424">
                  <c:v>454</c:v>
                </c:pt>
                <c:pt idx="425">
                  <c:v>455</c:v>
                </c:pt>
                <c:pt idx="426">
                  <c:v>456</c:v>
                </c:pt>
                <c:pt idx="427">
                  <c:v>457</c:v>
                </c:pt>
                <c:pt idx="428">
                  <c:v>458</c:v>
                </c:pt>
                <c:pt idx="429">
                  <c:v>459</c:v>
                </c:pt>
                <c:pt idx="430">
                  <c:v>460</c:v>
                </c:pt>
                <c:pt idx="431">
                  <c:v>461</c:v>
                </c:pt>
                <c:pt idx="432">
                  <c:v>462</c:v>
                </c:pt>
                <c:pt idx="433">
                  <c:v>463</c:v>
                </c:pt>
                <c:pt idx="434">
                  <c:v>464</c:v>
                </c:pt>
                <c:pt idx="435">
                  <c:v>465</c:v>
                </c:pt>
                <c:pt idx="436">
                  <c:v>466</c:v>
                </c:pt>
                <c:pt idx="437">
                  <c:v>467</c:v>
                </c:pt>
                <c:pt idx="438">
                  <c:v>468</c:v>
                </c:pt>
                <c:pt idx="439">
                  <c:v>469</c:v>
                </c:pt>
                <c:pt idx="440">
                  <c:v>470</c:v>
                </c:pt>
                <c:pt idx="441">
                  <c:v>471</c:v>
                </c:pt>
                <c:pt idx="442">
                  <c:v>472</c:v>
                </c:pt>
                <c:pt idx="443">
                  <c:v>473</c:v>
                </c:pt>
                <c:pt idx="444">
                  <c:v>474</c:v>
                </c:pt>
                <c:pt idx="445">
                  <c:v>475</c:v>
                </c:pt>
                <c:pt idx="446">
                  <c:v>476</c:v>
                </c:pt>
                <c:pt idx="447">
                  <c:v>477</c:v>
                </c:pt>
                <c:pt idx="448">
                  <c:v>478</c:v>
                </c:pt>
                <c:pt idx="449">
                  <c:v>479</c:v>
                </c:pt>
                <c:pt idx="450">
                  <c:v>480</c:v>
                </c:pt>
                <c:pt idx="451">
                  <c:v>481</c:v>
                </c:pt>
                <c:pt idx="452">
                  <c:v>482</c:v>
                </c:pt>
                <c:pt idx="453">
                  <c:v>483</c:v>
                </c:pt>
                <c:pt idx="454">
                  <c:v>484</c:v>
                </c:pt>
                <c:pt idx="455">
                  <c:v>485</c:v>
                </c:pt>
                <c:pt idx="456">
                  <c:v>486</c:v>
                </c:pt>
                <c:pt idx="457">
                  <c:v>487</c:v>
                </c:pt>
                <c:pt idx="458">
                  <c:v>488</c:v>
                </c:pt>
                <c:pt idx="459">
                  <c:v>489</c:v>
                </c:pt>
                <c:pt idx="460">
                  <c:v>490</c:v>
                </c:pt>
                <c:pt idx="461">
                  <c:v>491</c:v>
                </c:pt>
                <c:pt idx="462">
                  <c:v>492</c:v>
                </c:pt>
                <c:pt idx="463">
                  <c:v>493</c:v>
                </c:pt>
                <c:pt idx="464">
                  <c:v>494</c:v>
                </c:pt>
                <c:pt idx="465">
                  <c:v>495</c:v>
                </c:pt>
                <c:pt idx="466">
                  <c:v>496</c:v>
                </c:pt>
                <c:pt idx="467">
                  <c:v>497</c:v>
                </c:pt>
                <c:pt idx="468">
                  <c:v>498</c:v>
                </c:pt>
                <c:pt idx="469">
                  <c:v>499</c:v>
                </c:pt>
                <c:pt idx="470">
                  <c:v>500</c:v>
                </c:pt>
                <c:pt idx="471">
                  <c:v>501</c:v>
                </c:pt>
                <c:pt idx="472">
                  <c:v>502</c:v>
                </c:pt>
                <c:pt idx="473">
                  <c:v>503</c:v>
                </c:pt>
                <c:pt idx="474">
                  <c:v>504</c:v>
                </c:pt>
                <c:pt idx="475">
                  <c:v>505</c:v>
                </c:pt>
                <c:pt idx="476">
                  <c:v>506</c:v>
                </c:pt>
                <c:pt idx="477">
                  <c:v>507</c:v>
                </c:pt>
                <c:pt idx="478">
                  <c:v>508</c:v>
                </c:pt>
                <c:pt idx="479">
                  <c:v>509</c:v>
                </c:pt>
                <c:pt idx="480">
                  <c:v>510</c:v>
                </c:pt>
                <c:pt idx="481">
                  <c:v>511</c:v>
                </c:pt>
                <c:pt idx="482">
                  <c:v>512</c:v>
                </c:pt>
                <c:pt idx="483">
                  <c:v>513</c:v>
                </c:pt>
                <c:pt idx="484">
                  <c:v>514</c:v>
                </c:pt>
                <c:pt idx="485">
                  <c:v>515</c:v>
                </c:pt>
                <c:pt idx="486">
                  <c:v>516</c:v>
                </c:pt>
                <c:pt idx="487">
                  <c:v>517</c:v>
                </c:pt>
                <c:pt idx="488">
                  <c:v>518</c:v>
                </c:pt>
                <c:pt idx="489">
                  <c:v>519</c:v>
                </c:pt>
                <c:pt idx="490">
                  <c:v>520</c:v>
                </c:pt>
                <c:pt idx="491">
                  <c:v>521</c:v>
                </c:pt>
                <c:pt idx="492">
                  <c:v>522</c:v>
                </c:pt>
                <c:pt idx="493">
                  <c:v>523</c:v>
                </c:pt>
                <c:pt idx="494">
                  <c:v>524</c:v>
                </c:pt>
                <c:pt idx="495">
                  <c:v>525</c:v>
                </c:pt>
                <c:pt idx="496">
                  <c:v>526</c:v>
                </c:pt>
                <c:pt idx="497">
                  <c:v>527</c:v>
                </c:pt>
                <c:pt idx="498">
                  <c:v>528</c:v>
                </c:pt>
                <c:pt idx="499">
                  <c:v>529</c:v>
                </c:pt>
                <c:pt idx="500">
                  <c:v>530</c:v>
                </c:pt>
                <c:pt idx="501">
                  <c:v>531</c:v>
                </c:pt>
                <c:pt idx="502">
                  <c:v>532</c:v>
                </c:pt>
                <c:pt idx="503">
                  <c:v>533</c:v>
                </c:pt>
                <c:pt idx="504">
                  <c:v>534</c:v>
                </c:pt>
                <c:pt idx="505">
                  <c:v>535</c:v>
                </c:pt>
                <c:pt idx="506">
                  <c:v>536</c:v>
                </c:pt>
                <c:pt idx="507">
                  <c:v>537</c:v>
                </c:pt>
                <c:pt idx="508">
                  <c:v>538</c:v>
                </c:pt>
                <c:pt idx="509">
                  <c:v>539</c:v>
                </c:pt>
                <c:pt idx="510">
                  <c:v>540</c:v>
                </c:pt>
                <c:pt idx="511">
                  <c:v>541</c:v>
                </c:pt>
                <c:pt idx="512">
                  <c:v>542</c:v>
                </c:pt>
                <c:pt idx="513">
                  <c:v>543</c:v>
                </c:pt>
                <c:pt idx="514">
                  <c:v>544</c:v>
                </c:pt>
                <c:pt idx="515">
                  <c:v>545</c:v>
                </c:pt>
                <c:pt idx="516">
                  <c:v>546</c:v>
                </c:pt>
                <c:pt idx="517">
                  <c:v>547</c:v>
                </c:pt>
                <c:pt idx="518">
                  <c:v>548</c:v>
                </c:pt>
                <c:pt idx="519">
                  <c:v>549</c:v>
                </c:pt>
                <c:pt idx="520">
                  <c:v>550</c:v>
                </c:pt>
                <c:pt idx="521">
                  <c:v>551</c:v>
                </c:pt>
                <c:pt idx="522">
                  <c:v>552</c:v>
                </c:pt>
                <c:pt idx="523">
                  <c:v>553</c:v>
                </c:pt>
                <c:pt idx="524">
                  <c:v>554</c:v>
                </c:pt>
                <c:pt idx="525">
                  <c:v>555</c:v>
                </c:pt>
                <c:pt idx="526">
                  <c:v>556</c:v>
                </c:pt>
                <c:pt idx="527">
                  <c:v>557</c:v>
                </c:pt>
                <c:pt idx="528">
                  <c:v>558</c:v>
                </c:pt>
                <c:pt idx="529">
                  <c:v>559</c:v>
                </c:pt>
                <c:pt idx="530">
                  <c:v>560</c:v>
                </c:pt>
                <c:pt idx="531">
                  <c:v>561</c:v>
                </c:pt>
                <c:pt idx="532">
                  <c:v>562</c:v>
                </c:pt>
                <c:pt idx="533">
                  <c:v>563</c:v>
                </c:pt>
                <c:pt idx="534">
                  <c:v>564</c:v>
                </c:pt>
                <c:pt idx="535">
                  <c:v>565</c:v>
                </c:pt>
                <c:pt idx="536">
                  <c:v>566</c:v>
                </c:pt>
                <c:pt idx="537">
                  <c:v>567</c:v>
                </c:pt>
                <c:pt idx="538">
                  <c:v>568</c:v>
                </c:pt>
                <c:pt idx="539">
                  <c:v>569</c:v>
                </c:pt>
                <c:pt idx="540">
                  <c:v>570</c:v>
                </c:pt>
                <c:pt idx="541">
                  <c:v>571</c:v>
                </c:pt>
                <c:pt idx="542">
                  <c:v>572</c:v>
                </c:pt>
                <c:pt idx="543">
                  <c:v>573</c:v>
                </c:pt>
                <c:pt idx="544">
                  <c:v>574</c:v>
                </c:pt>
                <c:pt idx="545">
                  <c:v>575</c:v>
                </c:pt>
                <c:pt idx="546">
                  <c:v>576</c:v>
                </c:pt>
                <c:pt idx="547">
                  <c:v>577</c:v>
                </c:pt>
                <c:pt idx="548">
                  <c:v>578</c:v>
                </c:pt>
                <c:pt idx="549">
                  <c:v>579</c:v>
                </c:pt>
                <c:pt idx="550">
                  <c:v>580</c:v>
                </c:pt>
                <c:pt idx="551">
                  <c:v>581</c:v>
                </c:pt>
                <c:pt idx="552">
                  <c:v>582</c:v>
                </c:pt>
                <c:pt idx="553">
                  <c:v>583</c:v>
                </c:pt>
                <c:pt idx="554">
                  <c:v>584</c:v>
                </c:pt>
                <c:pt idx="555">
                  <c:v>585</c:v>
                </c:pt>
                <c:pt idx="556">
                  <c:v>586</c:v>
                </c:pt>
                <c:pt idx="557">
                  <c:v>587</c:v>
                </c:pt>
                <c:pt idx="558">
                  <c:v>588</c:v>
                </c:pt>
                <c:pt idx="559">
                  <c:v>589</c:v>
                </c:pt>
                <c:pt idx="560">
                  <c:v>590</c:v>
                </c:pt>
                <c:pt idx="561">
                  <c:v>591</c:v>
                </c:pt>
                <c:pt idx="562">
                  <c:v>592</c:v>
                </c:pt>
                <c:pt idx="563">
                  <c:v>593</c:v>
                </c:pt>
                <c:pt idx="564">
                  <c:v>594</c:v>
                </c:pt>
                <c:pt idx="565">
                  <c:v>595</c:v>
                </c:pt>
                <c:pt idx="566">
                  <c:v>596</c:v>
                </c:pt>
                <c:pt idx="567">
                  <c:v>597</c:v>
                </c:pt>
                <c:pt idx="568">
                  <c:v>598</c:v>
                </c:pt>
                <c:pt idx="569">
                  <c:v>599</c:v>
                </c:pt>
                <c:pt idx="570">
                  <c:v>600</c:v>
                </c:pt>
              </c:numCache>
            </c:numRef>
          </c:xVal>
          <c:yVal>
            <c:numRef>
              <c:f>Final!$X$8:$X$578</c:f>
              <c:numCache>
                <c:formatCode>General</c:formatCode>
                <c:ptCount val="571"/>
                <c:pt idx="0">
                  <c:v>99.986999999999995</c:v>
                </c:pt>
                <c:pt idx="1">
                  <c:v>99.992999999999995</c:v>
                </c:pt>
                <c:pt idx="2">
                  <c:v>99.998999999999995</c:v>
                </c:pt>
                <c:pt idx="3">
                  <c:v>100.003</c:v>
                </c:pt>
                <c:pt idx="4">
                  <c:v>100.008</c:v>
                </c:pt>
                <c:pt idx="5">
                  <c:v>100.01</c:v>
                </c:pt>
                <c:pt idx="6">
                  <c:v>100.012</c:v>
                </c:pt>
                <c:pt idx="7">
                  <c:v>100.015</c:v>
                </c:pt>
                <c:pt idx="8">
                  <c:v>100.017</c:v>
                </c:pt>
                <c:pt idx="9">
                  <c:v>100.01900000000001</c:v>
                </c:pt>
                <c:pt idx="10">
                  <c:v>100.02</c:v>
                </c:pt>
                <c:pt idx="11">
                  <c:v>100.021</c:v>
                </c:pt>
                <c:pt idx="12">
                  <c:v>100.024</c:v>
                </c:pt>
                <c:pt idx="13">
                  <c:v>100.02500000000001</c:v>
                </c:pt>
                <c:pt idx="14">
                  <c:v>100.026</c:v>
                </c:pt>
                <c:pt idx="15">
                  <c:v>100.029</c:v>
                </c:pt>
                <c:pt idx="16">
                  <c:v>100.029</c:v>
                </c:pt>
                <c:pt idx="17">
                  <c:v>100.03100000000001</c:v>
                </c:pt>
                <c:pt idx="18">
                  <c:v>100.033</c:v>
                </c:pt>
                <c:pt idx="19">
                  <c:v>100.035</c:v>
                </c:pt>
                <c:pt idx="20">
                  <c:v>100.036</c:v>
                </c:pt>
                <c:pt idx="21">
                  <c:v>100.038</c:v>
                </c:pt>
                <c:pt idx="22">
                  <c:v>100.039</c:v>
                </c:pt>
                <c:pt idx="23">
                  <c:v>100.04</c:v>
                </c:pt>
                <c:pt idx="24">
                  <c:v>100.041</c:v>
                </c:pt>
                <c:pt idx="25">
                  <c:v>100.042</c:v>
                </c:pt>
                <c:pt idx="26">
                  <c:v>100.044</c:v>
                </c:pt>
                <c:pt idx="27">
                  <c:v>100.044</c:v>
                </c:pt>
                <c:pt idx="28">
                  <c:v>100.045</c:v>
                </c:pt>
                <c:pt idx="29">
                  <c:v>100.04600000000001</c:v>
                </c:pt>
                <c:pt idx="30">
                  <c:v>100.04600000000001</c:v>
                </c:pt>
                <c:pt idx="31">
                  <c:v>100.04600000000001</c:v>
                </c:pt>
                <c:pt idx="32">
                  <c:v>100.047</c:v>
                </c:pt>
                <c:pt idx="33">
                  <c:v>100.04900000000001</c:v>
                </c:pt>
                <c:pt idx="34">
                  <c:v>100.048</c:v>
                </c:pt>
                <c:pt idx="35">
                  <c:v>100.05</c:v>
                </c:pt>
                <c:pt idx="36">
                  <c:v>100.051</c:v>
                </c:pt>
                <c:pt idx="37">
                  <c:v>100.051</c:v>
                </c:pt>
                <c:pt idx="38">
                  <c:v>100.05200000000001</c:v>
                </c:pt>
                <c:pt idx="39">
                  <c:v>100.053</c:v>
                </c:pt>
                <c:pt idx="40">
                  <c:v>100.053</c:v>
                </c:pt>
                <c:pt idx="41">
                  <c:v>100.05200000000001</c:v>
                </c:pt>
                <c:pt idx="42">
                  <c:v>100.053</c:v>
                </c:pt>
                <c:pt idx="43">
                  <c:v>100.053</c:v>
                </c:pt>
                <c:pt idx="44">
                  <c:v>100.053</c:v>
                </c:pt>
                <c:pt idx="45">
                  <c:v>100.053</c:v>
                </c:pt>
                <c:pt idx="46">
                  <c:v>100.053</c:v>
                </c:pt>
                <c:pt idx="47">
                  <c:v>100.054</c:v>
                </c:pt>
                <c:pt idx="48">
                  <c:v>100.053</c:v>
                </c:pt>
                <c:pt idx="49">
                  <c:v>100.053</c:v>
                </c:pt>
                <c:pt idx="50">
                  <c:v>100.054</c:v>
                </c:pt>
                <c:pt idx="51">
                  <c:v>100.054</c:v>
                </c:pt>
                <c:pt idx="52">
                  <c:v>100.054</c:v>
                </c:pt>
                <c:pt idx="53">
                  <c:v>100.054</c:v>
                </c:pt>
                <c:pt idx="54">
                  <c:v>100.054</c:v>
                </c:pt>
                <c:pt idx="55">
                  <c:v>100.053</c:v>
                </c:pt>
                <c:pt idx="56">
                  <c:v>100.053</c:v>
                </c:pt>
                <c:pt idx="57">
                  <c:v>100.053</c:v>
                </c:pt>
                <c:pt idx="58">
                  <c:v>100.053</c:v>
                </c:pt>
                <c:pt idx="59">
                  <c:v>100.05200000000001</c:v>
                </c:pt>
                <c:pt idx="60">
                  <c:v>100.05200000000001</c:v>
                </c:pt>
                <c:pt idx="61">
                  <c:v>100.05200000000001</c:v>
                </c:pt>
                <c:pt idx="62">
                  <c:v>100.051</c:v>
                </c:pt>
                <c:pt idx="63">
                  <c:v>100.051</c:v>
                </c:pt>
                <c:pt idx="64">
                  <c:v>100.05</c:v>
                </c:pt>
                <c:pt idx="65">
                  <c:v>100.05</c:v>
                </c:pt>
                <c:pt idx="66">
                  <c:v>100.05</c:v>
                </c:pt>
                <c:pt idx="67">
                  <c:v>100.05</c:v>
                </c:pt>
                <c:pt idx="68">
                  <c:v>100.05</c:v>
                </c:pt>
                <c:pt idx="69">
                  <c:v>100.048</c:v>
                </c:pt>
                <c:pt idx="70">
                  <c:v>100.04900000000001</c:v>
                </c:pt>
                <c:pt idx="71">
                  <c:v>100.048</c:v>
                </c:pt>
                <c:pt idx="72">
                  <c:v>100.048</c:v>
                </c:pt>
                <c:pt idx="73">
                  <c:v>100.047</c:v>
                </c:pt>
                <c:pt idx="74">
                  <c:v>100.048</c:v>
                </c:pt>
                <c:pt idx="75">
                  <c:v>100.047</c:v>
                </c:pt>
                <c:pt idx="76">
                  <c:v>100.045</c:v>
                </c:pt>
                <c:pt idx="77">
                  <c:v>100.045</c:v>
                </c:pt>
                <c:pt idx="78">
                  <c:v>100.045</c:v>
                </c:pt>
                <c:pt idx="79">
                  <c:v>100.04300000000001</c:v>
                </c:pt>
                <c:pt idx="80">
                  <c:v>100.042</c:v>
                </c:pt>
                <c:pt idx="81">
                  <c:v>100.04300000000001</c:v>
                </c:pt>
                <c:pt idx="82">
                  <c:v>100.042</c:v>
                </c:pt>
                <c:pt idx="83">
                  <c:v>100.041</c:v>
                </c:pt>
                <c:pt idx="84">
                  <c:v>100.041</c:v>
                </c:pt>
                <c:pt idx="85">
                  <c:v>100.041</c:v>
                </c:pt>
                <c:pt idx="86">
                  <c:v>100.04</c:v>
                </c:pt>
                <c:pt idx="87">
                  <c:v>100.038</c:v>
                </c:pt>
                <c:pt idx="88">
                  <c:v>100.038</c:v>
                </c:pt>
                <c:pt idx="89">
                  <c:v>100.03700000000001</c:v>
                </c:pt>
                <c:pt idx="90">
                  <c:v>100.035</c:v>
                </c:pt>
                <c:pt idx="91">
                  <c:v>100.035</c:v>
                </c:pt>
                <c:pt idx="92">
                  <c:v>100.036</c:v>
                </c:pt>
                <c:pt idx="93">
                  <c:v>100.03400000000001</c:v>
                </c:pt>
                <c:pt idx="94">
                  <c:v>100.033</c:v>
                </c:pt>
                <c:pt idx="95">
                  <c:v>100.033</c:v>
                </c:pt>
                <c:pt idx="96">
                  <c:v>100.03100000000001</c:v>
                </c:pt>
                <c:pt idx="97">
                  <c:v>100.03</c:v>
                </c:pt>
                <c:pt idx="98">
                  <c:v>100.03</c:v>
                </c:pt>
                <c:pt idx="99">
                  <c:v>100.03</c:v>
                </c:pt>
                <c:pt idx="100">
                  <c:v>100.02800000000001</c:v>
                </c:pt>
                <c:pt idx="101">
                  <c:v>100.02800000000001</c:v>
                </c:pt>
                <c:pt idx="102">
                  <c:v>100.027</c:v>
                </c:pt>
                <c:pt idx="103">
                  <c:v>100.026</c:v>
                </c:pt>
                <c:pt idx="104">
                  <c:v>100.024</c:v>
                </c:pt>
                <c:pt idx="105">
                  <c:v>100.024</c:v>
                </c:pt>
                <c:pt idx="106">
                  <c:v>100.024</c:v>
                </c:pt>
                <c:pt idx="107">
                  <c:v>100.021</c:v>
                </c:pt>
                <c:pt idx="108">
                  <c:v>100.021</c:v>
                </c:pt>
                <c:pt idx="109">
                  <c:v>100.02</c:v>
                </c:pt>
                <c:pt idx="110">
                  <c:v>100.01900000000001</c:v>
                </c:pt>
                <c:pt idx="111">
                  <c:v>100.018</c:v>
                </c:pt>
                <c:pt idx="112">
                  <c:v>100.018</c:v>
                </c:pt>
                <c:pt idx="113">
                  <c:v>100.01600000000001</c:v>
                </c:pt>
                <c:pt idx="114">
                  <c:v>100.014</c:v>
                </c:pt>
                <c:pt idx="115">
                  <c:v>100.014</c:v>
                </c:pt>
                <c:pt idx="116">
                  <c:v>100.01300000000001</c:v>
                </c:pt>
                <c:pt idx="117">
                  <c:v>100.011</c:v>
                </c:pt>
                <c:pt idx="118">
                  <c:v>100.011</c:v>
                </c:pt>
                <c:pt idx="119">
                  <c:v>100.01</c:v>
                </c:pt>
                <c:pt idx="120">
                  <c:v>100.009</c:v>
                </c:pt>
                <c:pt idx="121">
                  <c:v>100.00700000000001</c:v>
                </c:pt>
                <c:pt idx="122">
                  <c:v>100.006</c:v>
                </c:pt>
                <c:pt idx="123">
                  <c:v>100.005</c:v>
                </c:pt>
                <c:pt idx="124">
                  <c:v>100.003</c:v>
                </c:pt>
                <c:pt idx="125">
                  <c:v>100.002</c:v>
                </c:pt>
                <c:pt idx="126">
                  <c:v>100.001</c:v>
                </c:pt>
                <c:pt idx="127">
                  <c:v>100</c:v>
                </c:pt>
                <c:pt idx="128">
                  <c:v>99.998999999999995</c:v>
                </c:pt>
                <c:pt idx="129">
                  <c:v>99.998000000000005</c:v>
                </c:pt>
                <c:pt idx="130">
                  <c:v>99.997</c:v>
                </c:pt>
                <c:pt idx="131">
                  <c:v>99.995000000000005</c:v>
                </c:pt>
                <c:pt idx="132">
                  <c:v>99.994</c:v>
                </c:pt>
                <c:pt idx="133">
                  <c:v>99.992999999999995</c:v>
                </c:pt>
                <c:pt idx="134">
                  <c:v>99.99</c:v>
                </c:pt>
                <c:pt idx="135">
                  <c:v>99.988</c:v>
                </c:pt>
                <c:pt idx="136">
                  <c:v>99.986999999999995</c:v>
                </c:pt>
                <c:pt idx="137">
                  <c:v>99.984999999999999</c:v>
                </c:pt>
                <c:pt idx="138">
                  <c:v>99.981999999999999</c:v>
                </c:pt>
                <c:pt idx="139">
                  <c:v>99.981999999999999</c:v>
                </c:pt>
                <c:pt idx="140">
                  <c:v>99.980999999999995</c:v>
                </c:pt>
                <c:pt idx="141">
                  <c:v>99.978999999999999</c:v>
                </c:pt>
                <c:pt idx="142">
                  <c:v>99.977999999999994</c:v>
                </c:pt>
                <c:pt idx="143">
                  <c:v>99.977000000000004</c:v>
                </c:pt>
                <c:pt idx="144">
                  <c:v>99.974000000000004</c:v>
                </c:pt>
                <c:pt idx="145">
                  <c:v>99.974000000000004</c:v>
                </c:pt>
                <c:pt idx="146">
                  <c:v>99.972999999999999</c:v>
                </c:pt>
                <c:pt idx="147">
                  <c:v>99.971000000000004</c:v>
                </c:pt>
                <c:pt idx="148">
                  <c:v>99.968999999999994</c:v>
                </c:pt>
                <c:pt idx="149">
                  <c:v>99.968000000000004</c:v>
                </c:pt>
                <c:pt idx="150">
                  <c:v>99.965999999999994</c:v>
                </c:pt>
                <c:pt idx="151">
                  <c:v>99.962999999999994</c:v>
                </c:pt>
                <c:pt idx="152">
                  <c:v>99.962000000000003</c:v>
                </c:pt>
                <c:pt idx="153">
                  <c:v>99.960999999999999</c:v>
                </c:pt>
                <c:pt idx="154">
                  <c:v>99.959000000000003</c:v>
                </c:pt>
                <c:pt idx="155">
                  <c:v>99.957999999999998</c:v>
                </c:pt>
                <c:pt idx="156">
                  <c:v>99.956999999999994</c:v>
                </c:pt>
                <c:pt idx="157">
                  <c:v>99.956000000000003</c:v>
                </c:pt>
                <c:pt idx="158">
                  <c:v>99.953000000000003</c:v>
                </c:pt>
                <c:pt idx="159">
                  <c:v>99.951999999999998</c:v>
                </c:pt>
                <c:pt idx="160">
                  <c:v>99.950999999999993</c:v>
                </c:pt>
                <c:pt idx="161">
                  <c:v>99.947999999999993</c:v>
                </c:pt>
                <c:pt idx="162">
                  <c:v>99.945999999999998</c:v>
                </c:pt>
                <c:pt idx="163">
                  <c:v>99.944999999999993</c:v>
                </c:pt>
                <c:pt idx="164">
                  <c:v>99.941999999999993</c:v>
                </c:pt>
                <c:pt idx="165">
                  <c:v>99.94</c:v>
                </c:pt>
                <c:pt idx="166">
                  <c:v>99.938999999999993</c:v>
                </c:pt>
                <c:pt idx="167">
                  <c:v>99.936999999999998</c:v>
                </c:pt>
                <c:pt idx="168">
                  <c:v>99.935000000000002</c:v>
                </c:pt>
                <c:pt idx="169">
                  <c:v>99.933000000000007</c:v>
                </c:pt>
                <c:pt idx="170">
                  <c:v>99.932000000000002</c:v>
                </c:pt>
                <c:pt idx="171">
                  <c:v>99.93</c:v>
                </c:pt>
                <c:pt idx="172">
                  <c:v>99.927999999999997</c:v>
                </c:pt>
                <c:pt idx="173">
                  <c:v>99.926000000000002</c:v>
                </c:pt>
                <c:pt idx="174">
                  <c:v>99.924000000000007</c:v>
                </c:pt>
                <c:pt idx="175">
                  <c:v>99.921000000000006</c:v>
                </c:pt>
                <c:pt idx="176">
                  <c:v>99.92</c:v>
                </c:pt>
                <c:pt idx="177">
                  <c:v>99.917000000000002</c:v>
                </c:pt>
                <c:pt idx="178">
                  <c:v>99.915000000000006</c:v>
                </c:pt>
                <c:pt idx="179">
                  <c:v>99.912999999999997</c:v>
                </c:pt>
                <c:pt idx="180">
                  <c:v>99.911000000000001</c:v>
                </c:pt>
                <c:pt idx="181">
                  <c:v>99.908000000000001</c:v>
                </c:pt>
                <c:pt idx="182">
                  <c:v>99.906000000000006</c:v>
                </c:pt>
                <c:pt idx="183">
                  <c:v>99.903000000000006</c:v>
                </c:pt>
                <c:pt idx="184">
                  <c:v>99.900999999999996</c:v>
                </c:pt>
                <c:pt idx="185">
                  <c:v>99.899000000000001</c:v>
                </c:pt>
                <c:pt idx="186">
                  <c:v>99.897000000000006</c:v>
                </c:pt>
                <c:pt idx="187">
                  <c:v>99.894000000000005</c:v>
                </c:pt>
                <c:pt idx="188">
                  <c:v>99.891000000000005</c:v>
                </c:pt>
                <c:pt idx="189">
                  <c:v>99.888999999999996</c:v>
                </c:pt>
                <c:pt idx="190">
                  <c:v>99.885000000000005</c:v>
                </c:pt>
                <c:pt idx="191">
                  <c:v>99.882000000000005</c:v>
                </c:pt>
                <c:pt idx="192">
                  <c:v>99.879000000000005</c:v>
                </c:pt>
                <c:pt idx="193">
                  <c:v>99.876000000000005</c:v>
                </c:pt>
                <c:pt idx="194">
                  <c:v>99.873999999999995</c:v>
                </c:pt>
                <c:pt idx="195">
                  <c:v>99.87</c:v>
                </c:pt>
                <c:pt idx="196">
                  <c:v>99.867000000000004</c:v>
                </c:pt>
                <c:pt idx="197">
                  <c:v>99.864000000000004</c:v>
                </c:pt>
                <c:pt idx="198">
                  <c:v>99.858999999999995</c:v>
                </c:pt>
                <c:pt idx="199">
                  <c:v>99.855999999999995</c:v>
                </c:pt>
                <c:pt idx="200">
                  <c:v>99.852000000000004</c:v>
                </c:pt>
                <c:pt idx="201">
                  <c:v>99.847999999999999</c:v>
                </c:pt>
                <c:pt idx="202">
                  <c:v>99.843000000000004</c:v>
                </c:pt>
                <c:pt idx="203">
                  <c:v>99.837999999999994</c:v>
                </c:pt>
                <c:pt idx="204">
                  <c:v>99.832999999999998</c:v>
                </c:pt>
                <c:pt idx="205">
                  <c:v>99.828000000000003</c:v>
                </c:pt>
                <c:pt idx="206">
                  <c:v>99.822999999999993</c:v>
                </c:pt>
                <c:pt idx="207">
                  <c:v>99.816999999999993</c:v>
                </c:pt>
                <c:pt idx="208">
                  <c:v>99.811999999999998</c:v>
                </c:pt>
                <c:pt idx="209">
                  <c:v>99.805000000000007</c:v>
                </c:pt>
                <c:pt idx="210">
                  <c:v>99.799000000000007</c:v>
                </c:pt>
                <c:pt idx="211">
                  <c:v>99.790999999999997</c:v>
                </c:pt>
                <c:pt idx="212">
                  <c:v>99.784999999999997</c:v>
                </c:pt>
                <c:pt idx="213">
                  <c:v>99.775000000000006</c:v>
                </c:pt>
                <c:pt idx="214">
                  <c:v>99.765000000000001</c:v>
                </c:pt>
                <c:pt idx="215">
                  <c:v>99.757999999999996</c:v>
                </c:pt>
                <c:pt idx="216">
                  <c:v>99.748000000000005</c:v>
                </c:pt>
                <c:pt idx="217">
                  <c:v>99.734999999999999</c:v>
                </c:pt>
                <c:pt idx="218">
                  <c:v>99.725999999999999</c:v>
                </c:pt>
                <c:pt idx="219">
                  <c:v>99.715000000000003</c:v>
                </c:pt>
                <c:pt idx="220">
                  <c:v>99.701999999999998</c:v>
                </c:pt>
                <c:pt idx="221">
                  <c:v>99.69</c:v>
                </c:pt>
                <c:pt idx="222">
                  <c:v>99.677999999999997</c:v>
                </c:pt>
                <c:pt idx="223">
                  <c:v>99.662999999999997</c:v>
                </c:pt>
                <c:pt idx="224">
                  <c:v>99.65</c:v>
                </c:pt>
                <c:pt idx="225">
                  <c:v>99.638000000000005</c:v>
                </c:pt>
                <c:pt idx="226">
                  <c:v>99.623000000000005</c:v>
                </c:pt>
                <c:pt idx="227">
                  <c:v>99.605000000000004</c:v>
                </c:pt>
                <c:pt idx="228">
                  <c:v>99.59</c:v>
                </c:pt>
                <c:pt idx="229">
                  <c:v>99.578999999999994</c:v>
                </c:pt>
                <c:pt idx="230">
                  <c:v>99.564999999999998</c:v>
                </c:pt>
                <c:pt idx="231">
                  <c:v>99.548000000000002</c:v>
                </c:pt>
                <c:pt idx="232">
                  <c:v>99.534000000000006</c:v>
                </c:pt>
                <c:pt idx="233">
                  <c:v>99.519000000000005</c:v>
                </c:pt>
                <c:pt idx="234">
                  <c:v>99.504999999999995</c:v>
                </c:pt>
                <c:pt idx="235">
                  <c:v>99.492000000000004</c:v>
                </c:pt>
                <c:pt idx="236">
                  <c:v>99.480999999999995</c:v>
                </c:pt>
                <c:pt idx="237">
                  <c:v>99.463999999999999</c:v>
                </c:pt>
                <c:pt idx="238">
                  <c:v>99.45</c:v>
                </c:pt>
                <c:pt idx="239">
                  <c:v>99.438999999999993</c:v>
                </c:pt>
                <c:pt idx="240">
                  <c:v>99.426000000000002</c:v>
                </c:pt>
                <c:pt idx="241">
                  <c:v>99.414000000000001</c:v>
                </c:pt>
                <c:pt idx="242">
                  <c:v>99.403999999999996</c:v>
                </c:pt>
                <c:pt idx="243">
                  <c:v>99.391000000000005</c:v>
                </c:pt>
                <c:pt idx="244">
                  <c:v>99.378</c:v>
                </c:pt>
                <c:pt idx="245">
                  <c:v>99.367000000000004</c:v>
                </c:pt>
                <c:pt idx="246">
                  <c:v>99.355999999999995</c:v>
                </c:pt>
                <c:pt idx="247">
                  <c:v>99.343000000000004</c:v>
                </c:pt>
                <c:pt idx="248">
                  <c:v>99.33</c:v>
                </c:pt>
                <c:pt idx="249">
                  <c:v>99.32</c:v>
                </c:pt>
                <c:pt idx="250">
                  <c:v>99.305999999999997</c:v>
                </c:pt>
                <c:pt idx="251">
                  <c:v>99.293000000000006</c:v>
                </c:pt>
                <c:pt idx="252">
                  <c:v>99.281999999999996</c:v>
                </c:pt>
                <c:pt idx="253">
                  <c:v>99.27</c:v>
                </c:pt>
                <c:pt idx="254">
                  <c:v>99.257999999999996</c:v>
                </c:pt>
                <c:pt idx="255">
                  <c:v>99.248000000000005</c:v>
                </c:pt>
                <c:pt idx="256">
                  <c:v>99.236999999999995</c:v>
                </c:pt>
                <c:pt idx="257">
                  <c:v>99.224000000000004</c:v>
                </c:pt>
                <c:pt idx="258">
                  <c:v>99.213999999999999</c:v>
                </c:pt>
                <c:pt idx="259">
                  <c:v>99.201999999999998</c:v>
                </c:pt>
                <c:pt idx="260">
                  <c:v>99.188000000000002</c:v>
                </c:pt>
                <c:pt idx="261">
                  <c:v>99.174999999999997</c:v>
                </c:pt>
                <c:pt idx="262">
                  <c:v>99.164000000000001</c:v>
                </c:pt>
                <c:pt idx="263">
                  <c:v>99.152000000000001</c:v>
                </c:pt>
                <c:pt idx="264">
                  <c:v>99.138999999999996</c:v>
                </c:pt>
                <c:pt idx="265">
                  <c:v>99.126000000000005</c:v>
                </c:pt>
                <c:pt idx="266">
                  <c:v>99.116</c:v>
                </c:pt>
                <c:pt idx="267">
                  <c:v>99.102999999999994</c:v>
                </c:pt>
                <c:pt idx="268">
                  <c:v>99.09</c:v>
                </c:pt>
                <c:pt idx="269">
                  <c:v>99.078000000000003</c:v>
                </c:pt>
                <c:pt idx="270">
                  <c:v>99.066999999999993</c:v>
                </c:pt>
                <c:pt idx="271">
                  <c:v>99.054000000000002</c:v>
                </c:pt>
                <c:pt idx="272">
                  <c:v>99.040999999999997</c:v>
                </c:pt>
                <c:pt idx="273">
                  <c:v>99.03</c:v>
                </c:pt>
                <c:pt idx="274">
                  <c:v>99.015000000000001</c:v>
                </c:pt>
                <c:pt idx="275">
                  <c:v>99.003</c:v>
                </c:pt>
                <c:pt idx="276">
                  <c:v>98.992000000000004</c:v>
                </c:pt>
                <c:pt idx="277">
                  <c:v>98.977000000000004</c:v>
                </c:pt>
                <c:pt idx="278">
                  <c:v>98.962000000000003</c:v>
                </c:pt>
                <c:pt idx="279">
                  <c:v>98.953000000000003</c:v>
                </c:pt>
                <c:pt idx="280">
                  <c:v>98.941000000000003</c:v>
                </c:pt>
                <c:pt idx="281">
                  <c:v>98.926000000000002</c:v>
                </c:pt>
                <c:pt idx="282">
                  <c:v>98.912000000000006</c:v>
                </c:pt>
                <c:pt idx="283">
                  <c:v>98.900999999999996</c:v>
                </c:pt>
                <c:pt idx="284">
                  <c:v>98.888999999999996</c:v>
                </c:pt>
                <c:pt idx="285">
                  <c:v>98.876000000000005</c:v>
                </c:pt>
                <c:pt idx="286">
                  <c:v>98.863</c:v>
                </c:pt>
                <c:pt idx="287">
                  <c:v>98.847999999999999</c:v>
                </c:pt>
                <c:pt idx="288">
                  <c:v>98.834999999999994</c:v>
                </c:pt>
                <c:pt idx="289">
                  <c:v>98.822999999999993</c:v>
                </c:pt>
                <c:pt idx="290">
                  <c:v>98.811000000000007</c:v>
                </c:pt>
                <c:pt idx="291">
                  <c:v>98.798000000000002</c:v>
                </c:pt>
                <c:pt idx="292">
                  <c:v>98.786000000000001</c:v>
                </c:pt>
                <c:pt idx="293">
                  <c:v>98.774000000000001</c:v>
                </c:pt>
                <c:pt idx="294">
                  <c:v>98.759</c:v>
                </c:pt>
                <c:pt idx="295">
                  <c:v>98.745999999999995</c:v>
                </c:pt>
                <c:pt idx="296">
                  <c:v>98.734999999999999</c:v>
                </c:pt>
                <c:pt idx="297">
                  <c:v>98.722999999999999</c:v>
                </c:pt>
                <c:pt idx="298">
                  <c:v>98.71</c:v>
                </c:pt>
                <c:pt idx="299">
                  <c:v>98.697999999999993</c:v>
                </c:pt>
                <c:pt idx="300">
                  <c:v>98.686000000000007</c:v>
                </c:pt>
                <c:pt idx="301">
                  <c:v>98.673000000000002</c:v>
                </c:pt>
                <c:pt idx="302">
                  <c:v>98.658000000000001</c:v>
                </c:pt>
                <c:pt idx="303">
                  <c:v>98.647000000000006</c:v>
                </c:pt>
                <c:pt idx="304">
                  <c:v>98.634</c:v>
                </c:pt>
                <c:pt idx="305">
                  <c:v>98.62</c:v>
                </c:pt>
                <c:pt idx="306">
                  <c:v>98.605999999999995</c:v>
                </c:pt>
                <c:pt idx="307">
                  <c:v>98.596000000000004</c:v>
                </c:pt>
                <c:pt idx="308">
                  <c:v>98.581000000000003</c:v>
                </c:pt>
                <c:pt idx="309">
                  <c:v>98.569000000000003</c:v>
                </c:pt>
                <c:pt idx="310">
                  <c:v>98.557000000000002</c:v>
                </c:pt>
                <c:pt idx="311">
                  <c:v>98.546000000000006</c:v>
                </c:pt>
                <c:pt idx="312">
                  <c:v>98.53</c:v>
                </c:pt>
                <c:pt idx="313">
                  <c:v>98.519000000000005</c:v>
                </c:pt>
                <c:pt idx="314">
                  <c:v>98.507000000000005</c:v>
                </c:pt>
                <c:pt idx="315">
                  <c:v>98.491</c:v>
                </c:pt>
                <c:pt idx="316">
                  <c:v>98.478999999999999</c:v>
                </c:pt>
                <c:pt idx="317">
                  <c:v>98.465999999999994</c:v>
                </c:pt>
                <c:pt idx="318">
                  <c:v>98.453000000000003</c:v>
                </c:pt>
                <c:pt idx="319">
                  <c:v>98.44</c:v>
                </c:pt>
                <c:pt idx="320">
                  <c:v>98.427999999999997</c:v>
                </c:pt>
                <c:pt idx="321">
                  <c:v>98.415000000000006</c:v>
                </c:pt>
                <c:pt idx="322">
                  <c:v>98.400999999999996</c:v>
                </c:pt>
                <c:pt idx="323">
                  <c:v>98.39</c:v>
                </c:pt>
                <c:pt idx="324">
                  <c:v>98.376999999999995</c:v>
                </c:pt>
                <c:pt idx="325">
                  <c:v>98.361999999999995</c:v>
                </c:pt>
                <c:pt idx="326">
                  <c:v>98.35</c:v>
                </c:pt>
                <c:pt idx="327">
                  <c:v>98.337999999999994</c:v>
                </c:pt>
                <c:pt idx="328">
                  <c:v>98.323999999999998</c:v>
                </c:pt>
                <c:pt idx="329">
                  <c:v>98.31</c:v>
                </c:pt>
                <c:pt idx="330">
                  <c:v>98.298000000000002</c:v>
                </c:pt>
                <c:pt idx="331">
                  <c:v>98.284999999999997</c:v>
                </c:pt>
                <c:pt idx="332">
                  <c:v>98.27</c:v>
                </c:pt>
                <c:pt idx="333">
                  <c:v>98.257000000000005</c:v>
                </c:pt>
                <c:pt idx="334">
                  <c:v>98.245999999999995</c:v>
                </c:pt>
                <c:pt idx="335">
                  <c:v>98.230999999999995</c:v>
                </c:pt>
                <c:pt idx="336">
                  <c:v>98.218999999999994</c:v>
                </c:pt>
                <c:pt idx="337">
                  <c:v>98.206999999999994</c:v>
                </c:pt>
                <c:pt idx="338">
                  <c:v>98.191000000000003</c:v>
                </c:pt>
                <c:pt idx="339">
                  <c:v>98.177000000000007</c:v>
                </c:pt>
                <c:pt idx="340">
                  <c:v>98.165000000000006</c:v>
                </c:pt>
                <c:pt idx="341">
                  <c:v>98.150999999999996</c:v>
                </c:pt>
                <c:pt idx="342">
                  <c:v>98.137</c:v>
                </c:pt>
                <c:pt idx="343">
                  <c:v>98.123999999999995</c:v>
                </c:pt>
                <c:pt idx="344">
                  <c:v>98.111999999999995</c:v>
                </c:pt>
                <c:pt idx="345">
                  <c:v>98.096999999999994</c:v>
                </c:pt>
                <c:pt idx="346">
                  <c:v>98.082999999999998</c:v>
                </c:pt>
                <c:pt idx="347">
                  <c:v>98.070999999999998</c:v>
                </c:pt>
                <c:pt idx="348">
                  <c:v>98.057000000000002</c:v>
                </c:pt>
                <c:pt idx="349">
                  <c:v>98.040999999999997</c:v>
                </c:pt>
                <c:pt idx="350">
                  <c:v>98.028999999999996</c:v>
                </c:pt>
                <c:pt idx="351">
                  <c:v>98.016000000000005</c:v>
                </c:pt>
                <c:pt idx="352">
                  <c:v>98</c:v>
                </c:pt>
                <c:pt idx="353">
                  <c:v>97.986999999999995</c:v>
                </c:pt>
                <c:pt idx="354">
                  <c:v>97.974999999999994</c:v>
                </c:pt>
                <c:pt idx="355">
                  <c:v>97.959000000000003</c:v>
                </c:pt>
                <c:pt idx="356">
                  <c:v>97.944999999999993</c:v>
                </c:pt>
                <c:pt idx="357">
                  <c:v>97.933000000000007</c:v>
                </c:pt>
                <c:pt idx="358">
                  <c:v>97.918999999999997</c:v>
                </c:pt>
                <c:pt idx="359">
                  <c:v>97.903000000000006</c:v>
                </c:pt>
                <c:pt idx="360">
                  <c:v>97.89</c:v>
                </c:pt>
                <c:pt idx="361">
                  <c:v>97.878</c:v>
                </c:pt>
                <c:pt idx="362">
                  <c:v>97.863</c:v>
                </c:pt>
                <c:pt idx="363">
                  <c:v>97.849000000000004</c:v>
                </c:pt>
                <c:pt idx="364">
                  <c:v>97.835999999999999</c:v>
                </c:pt>
                <c:pt idx="365">
                  <c:v>97.822999999999993</c:v>
                </c:pt>
                <c:pt idx="366">
                  <c:v>97.808999999999997</c:v>
                </c:pt>
                <c:pt idx="367">
                  <c:v>97.796000000000006</c:v>
                </c:pt>
                <c:pt idx="368">
                  <c:v>97.783000000000001</c:v>
                </c:pt>
                <c:pt idx="369">
                  <c:v>97.768000000000001</c:v>
                </c:pt>
                <c:pt idx="370">
                  <c:v>97.756</c:v>
                </c:pt>
                <c:pt idx="371">
                  <c:v>97.742999999999995</c:v>
                </c:pt>
                <c:pt idx="372">
                  <c:v>97.727999999999994</c:v>
                </c:pt>
                <c:pt idx="373">
                  <c:v>97.712999999999994</c:v>
                </c:pt>
                <c:pt idx="374">
                  <c:v>97.700999999999993</c:v>
                </c:pt>
                <c:pt idx="375">
                  <c:v>97.688999999999993</c:v>
                </c:pt>
                <c:pt idx="376">
                  <c:v>97.673000000000002</c:v>
                </c:pt>
                <c:pt idx="377">
                  <c:v>97.658000000000001</c:v>
                </c:pt>
                <c:pt idx="378">
                  <c:v>97.647000000000006</c:v>
                </c:pt>
                <c:pt idx="379">
                  <c:v>97.632000000000005</c:v>
                </c:pt>
                <c:pt idx="380">
                  <c:v>97.617999999999995</c:v>
                </c:pt>
                <c:pt idx="381">
                  <c:v>97.605000000000004</c:v>
                </c:pt>
                <c:pt idx="382">
                  <c:v>97.590999999999994</c:v>
                </c:pt>
                <c:pt idx="383">
                  <c:v>97.575000000000003</c:v>
                </c:pt>
                <c:pt idx="384">
                  <c:v>97.561999999999998</c:v>
                </c:pt>
                <c:pt idx="385">
                  <c:v>97.546999999999997</c:v>
                </c:pt>
                <c:pt idx="386">
                  <c:v>97.53</c:v>
                </c:pt>
                <c:pt idx="387">
                  <c:v>97.515000000000001</c:v>
                </c:pt>
                <c:pt idx="388">
                  <c:v>97.501999999999995</c:v>
                </c:pt>
                <c:pt idx="389">
                  <c:v>97.481999999999999</c:v>
                </c:pt>
                <c:pt idx="390">
                  <c:v>97.465999999999994</c:v>
                </c:pt>
                <c:pt idx="391">
                  <c:v>97.45</c:v>
                </c:pt>
                <c:pt idx="392">
                  <c:v>97.430999999999997</c:v>
                </c:pt>
                <c:pt idx="393">
                  <c:v>97.411000000000001</c:v>
                </c:pt>
                <c:pt idx="394">
                  <c:v>97.393000000000001</c:v>
                </c:pt>
                <c:pt idx="395">
                  <c:v>97.376999999999995</c:v>
                </c:pt>
                <c:pt idx="396">
                  <c:v>97.352999999999994</c:v>
                </c:pt>
                <c:pt idx="397">
                  <c:v>97.334000000000003</c:v>
                </c:pt>
                <c:pt idx="398">
                  <c:v>97.313000000000002</c:v>
                </c:pt>
                <c:pt idx="399">
                  <c:v>97.289000000000001</c:v>
                </c:pt>
                <c:pt idx="400">
                  <c:v>97.266000000000005</c:v>
                </c:pt>
                <c:pt idx="401">
                  <c:v>97.245000000000005</c:v>
                </c:pt>
                <c:pt idx="402">
                  <c:v>97.221000000000004</c:v>
                </c:pt>
                <c:pt idx="403">
                  <c:v>97.197999999999993</c:v>
                </c:pt>
                <c:pt idx="404">
                  <c:v>97.177000000000007</c:v>
                </c:pt>
                <c:pt idx="405">
                  <c:v>97.159000000000006</c:v>
                </c:pt>
                <c:pt idx="406">
                  <c:v>97.131</c:v>
                </c:pt>
                <c:pt idx="407">
                  <c:v>97.102999999999994</c:v>
                </c:pt>
                <c:pt idx="408">
                  <c:v>97.075000000000003</c:v>
                </c:pt>
                <c:pt idx="409">
                  <c:v>97.037000000000006</c:v>
                </c:pt>
                <c:pt idx="410">
                  <c:v>96.992999999999995</c:v>
                </c:pt>
                <c:pt idx="411">
                  <c:v>96.938999999999993</c:v>
                </c:pt>
                <c:pt idx="412">
                  <c:v>96.888000000000005</c:v>
                </c:pt>
                <c:pt idx="413">
                  <c:v>96.81</c:v>
                </c:pt>
                <c:pt idx="414">
                  <c:v>96.745000000000005</c:v>
                </c:pt>
                <c:pt idx="415">
                  <c:v>96.680999999999997</c:v>
                </c:pt>
                <c:pt idx="416">
                  <c:v>96.606999999999999</c:v>
                </c:pt>
                <c:pt idx="417">
                  <c:v>96.536000000000001</c:v>
                </c:pt>
                <c:pt idx="418">
                  <c:v>96.451999999999998</c:v>
                </c:pt>
                <c:pt idx="419">
                  <c:v>96.356999999999999</c:v>
                </c:pt>
                <c:pt idx="420">
                  <c:v>96.251999999999995</c:v>
                </c:pt>
                <c:pt idx="421">
                  <c:v>96.138000000000005</c:v>
                </c:pt>
                <c:pt idx="422">
                  <c:v>96.025999999999996</c:v>
                </c:pt>
                <c:pt idx="423">
                  <c:v>95.897999999999996</c:v>
                </c:pt>
                <c:pt idx="424">
                  <c:v>95.766999999999996</c:v>
                </c:pt>
                <c:pt idx="425">
                  <c:v>95.622</c:v>
                </c:pt>
                <c:pt idx="426">
                  <c:v>95.457999999999998</c:v>
                </c:pt>
                <c:pt idx="427">
                  <c:v>95.287999999999997</c:v>
                </c:pt>
                <c:pt idx="428">
                  <c:v>95.099000000000004</c:v>
                </c:pt>
                <c:pt idx="429">
                  <c:v>94.893000000000001</c:v>
                </c:pt>
                <c:pt idx="430">
                  <c:v>94.674999999999997</c:v>
                </c:pt>
                <c:pt idx="431">
                  <c:v>94.444000000000003</c:v>
                </c:pt>
                <c:pt idx="432">
                  <c:v>94.188999999999993</c:v>
                </c:pt>
                <c:pt idx="433">
                  <c:v>93.914000000000001</c:v>
                </c:pt>
                <c:pt idx="434">
                  <c:v>93.611999999999995</c:v>
                </c:pt>
                <c:pt idx="435">
                  <c:v>93.290999999999997</c:v>
                </c:pt>
                <c:pt idx="436">
                  <c:v>92.936000000000007</c:v>
                </c:pt>
                <c:pt idx="437">
                  <c:v>92.472999999999999</c:v>
                </c:pt>
                <c:pt idx="438">
                  <c:v>92.102000000000004</c:v>
                </c:pt>
                <c:pt idx="439">
                  <c:v>91.516000000000005</c:v>
                </c:pt>
                <c:pt idx="440">
                  <c:v>90.501000000000005</c:v>
                </c:pt>
                <c:pt idx="441">
                  <c:v>89.861000000000004</c:v>
                </c:pt>
                <c:pt idx="442">
                  <c:v>89.200999999999993</c:v>
                </c:pt>
                <c:pt idx="443">
                  <c:v>88.540999999999997</c:v>
                </c:pt>
                <c:pt idx="444">
                  <c:v>87.852999999999994</c:v>
                </c:pt>
                <c:pt idx="445">
                  <c:v>87.138999999999996</c:v>
                </c:pt>
                <c:pt idx="446">
                  <c:v>86.382000000000005</c:v>
                </c:pt>
                <c:pt idx="447">
                  <c:v>85.016999999999996</c:v>
                </c:pt>
                <c:pt idx="448">
                  <c:v>83.861000000000004</c:v>
                </c:pt>
                <c:pt idx="449">
                  <c:v>82.713999999999999</c:v>
                </c:pt>
                <c:pt idx="450">
                  <c:v>81.503</c:v>
                </c:pt>
                <c:pt idx="451">
                  <c:v>80.290999999999997</c:v>
                </c:pt>
                <c:pt idx="452">
                  <c:v>79.013999999999996</c:v>
                </c:pt>
                <c:pt idx="453">
                  <c:v>77.686000000000007</c:v>
                </c:pt>
                <c:pt idx="454">
                  <c:v>76.316000000000003</c:v>
                </c:pt>
                <c:pt idx="455">
                  <c:v>74.900000000000006</c:v>
                </c:pt>
                <c:pt idx="456">
                  <c:v>73.41</c:v>
                </c:pt>
                <c:pt idx="457">
                  <c:v>71.861000000000004</c:v>
                </c:pt>
                <c:pt idx="458">
                  <c:v>70.347999999999999</c:v>
                </c:pt>
                <c:pt idx="459">
                  <c:v>68.748999999999995</c:v>
                </c:pt>
                <c:pt idx="460">
                  <c:v>67.126000000000005</c:v>
                </c:pt>
                <c:pt idx="461">
                  <c:v>65.483999999999995</c:v>
                </c:pt>
                <c:pt idx="462">
                  <c:v>63.798999999999999</c:v>
                </c:pt>
                <c:pt idx="463">
                  <c:v>62.029000000000003</c:v>
                </c:pt>
                <c:pt idx="464">
                  <c:v>60.362000000000002</c:v>
                </c:pt>
                <c:pt idx="465">
                  <c:v>58.652000000000001</c:v>
                </c:pt>
                <c:pt idx="466">
                  <c:v>57.012</c:v>
                </c:pt>
                <c:pt idx="467">
                  <c:v>55.426000000000002</c:v>
                </c:pt>
                <c:pt idx="468">
                  <c:v>53.921999999999997</c:v>
                </c:pt>
                <c:pt idx="469">
                  <c:v>52.49</c:v>
                </c:pt>
                <c:pt idx="470">
                  <c:v>51.152999999999999</c:v>
                </c:pt>
                <c:pt idx="471">
                  <c:v>49.883000000000003</c:v>
                </c:pt>
                <c:pt idx="472">
                  <c:v>48.741</c:v>
                </c:pt>
                <c:pt idx="473">
                  <c:v>47.718000000000004</c:v>
                </c:pt>
                <c:pt idx="474">
                  <c:v>46.768000000000001</c:v>
                </c:pt>
                <c:pt idx="475">
                  <c:v>45.927</c:v>
                </c:pt>
                <c:pt idx="476">
                  <c:v>45.191000000000003</c:v>
                </c:pt>
                <c:pt idx="477">
                  <c:v>44.536999999999999</c:v>
                </c:pt>
                <c:pt idx="478">
                  <c:v>43.960999999999999</c:v>
                </c:pt>
                <c:pt idx="479">
                  <c:v>43.499000000000002</c:v>
                </c:pt>
                <c:pt idx="480">
                  <c:v>43.14</c:v>
                </c:pt>
                <c:pt idx="481">
                  <c:v>42.863</c:v>
                </c:pt>
                <c:pt idx="482">
                  <c:v>42.645000000000003</c:v>
                </c:pt>
                <c:pt idx="483">
                  <c:v>42.51</c:v>
                </c:pt>
                <c:pt idx="484">
                  <c:v>42.418999999999997</c:v>
                </c:pt>
                <c:pt idx="485">
                  <c:v>42.353999999999999</c:v>
                </c:pt>
                <c:pt idx="486">
                  <c:v>42.307000000000002</c:v>
                </c:pt>
                <c:pt idx="487">
                  <c:v>42.280999999999999</c:v>
                </c:pt>
                <c:pt idx="488">
                  <c:v>42.261000000000003</c:v>
                </c:pt>
                <c:pt idx="489">
                  <c:v>42.247999999999998</c:v>
                </c:pt>
                <c:pt idx="490">
                  <c:v>42.241</c:v>
                </c:pt>
                <c:pt idx="491">
                  <c:v>42.234999999999999</c:v>
                </c:pt>
                <c:pt idx="492">
                  <c:v>42.23</c:v>
                </c:pt>
                <c:pt idx="493">
                  <c:v>42.225000000000001</c:v>
                </c:pt>
                <c:pt idx="494">
                  <c:v>42.220999999999997</c:v>
                </c:pt>
                <c:pt idx="495">
                  <c:v>42.216999999999999</c:v>
                </c:pt>
                <c:pt idx="496">
                  <c:v>42.215000000000003</c:v>
                </c:pt>
                <c:pt idx="497">
                  <c:v>42.212000000000003</c:v>
                </c:pt>
                <c:pt idx="498">
                  <c:v>42.21</c:v>
                </c:pt>
                <c:pt idx="499">
                  <c:v>42.207999999999998</c:v>
                </c:pt>
                <c:pt idx="500">
                  <c:v>42.204000000000001</c:v>
                </c:pt>
                <c:pt idx="501">
                  <c:v>42.201999999999998</c:v>
                </c:pt>
                <c:pt idx="502">
                  <c:v>42.2</c:v>
                </c:pt>
                <c:pt idx="503">
                  <c:v>42.198</c:v>
                </c:pt>
                <c:pt idx="504">
                  <c:v>42.195999999999998</c:v>
                </c:pt>
                <c:pt idx="505">
                  <c:v>42.194000000000003</c:v>
                </c:pt>
                <c:pt idx="506">
                  <c:v>42.192</c:v>
                </c:pt>
                <c:pt idx="507">
                  <c:v>42.19</c:v>
                </c:pt>
                <c:pt idx="508">
                  <c:v>42.188000000000002</c:v>
                </c:pt>
                <c:pt idx="509">
                  <c:v>42.186</c:v>
                </c:pt>
                <c:pt idx="510">
                  <c:v>42.183999999999997</c:v>
                </c:pt>
                <c:pt idx="511">
                  <c:v>42.182000000000002</c:v>
                </c:pt>
                <c:pt idx="512">
                  <c:v>42.180999999999997</c:v>
                </c:pt>
                <c:pt idx="513">
                  <c:v>42.177</c:v>
                </c:pt>
                <c:pt idx="514">
                  <c:v>42.174999999999997</c:v>
                </c:pt>
                <c:pt idx="515">
                  <c:v>42.173000000000002</c:v>
                </c:pt>
                <c:pt idx="516">
                  <c:v>42.17</c:v>
                </c:pt>
                <c:pt idx="517">
                  <c:v>42.167000000000002</c:v>
                </c:pt>
                <c:pt idx="518">
                  <c:v>42.164999999999999</c:v>
                </c:pt>
                <c:pt idx="519">
                  <c:v>42.162999999999997</c:v>
                </c:pt>
                <c:pt idx="520">
                  <c:v>42.158999999999999</c:v>
                </c:pt>
                <c:pt idx="521">
                  <c:v>42.156999999999996</c:v>
                </c:pt>
                <c:pt idx="522">
                  <c:v>42.154000000000003</c:v>
                </c:pt>
                <c:pt idx="523">
                  <c:v>42.152000000000001</c:v>
                </c:pt>
                <c:pt idx="524">
                  <c:v>42.149000000000001</c:v>
                </c:pt>
                <c:pt idx="525">
                  <c:v>42.146999999999998</c:v>
                </c:pt>
                <c:pt idx="526">
                  <c:v>42.143999999999998</c:v>
                </c:pt>
                <c:pt idx="527">
                  <c:v>42.140999999999998</c:v>
                </c:pt>
                <c:pt idx="528">
                  <c:v>42.137999999999998</c:v>
                </c:pt>
                <c:pt idx="529">
                  <c:v>42.134</c:v>
                </c:pt>
                <c:pt idx="530">
                  <c:v>42.13</c:v>
                </c:pt>
                <c:pt idx="531">
                  <c:v>42.127000000000002</c:v>
                </c:pt>
                <c:pt idx="532">
                  <c:v>42.124000000000002</c:v>
                </c:pt>
                <c:pt idx="533">
                  <c:v>42.12</c:v>
                </c:pt>
                <c:pt idx="534">
                  <c:v>42.116999999999997</c:v>
                </c:pt>
                <c:pt idx="535">
                  <c:v>42.113999999999997</c:v>
                </c:pt>
                <c:pt idx="536">
                  <c:v>42.110999999999997</c:v>
                </c:pt>
                <c:pt idx="537">
                  <c:v>42.106999999999999</c:v>
                </c:pt>
                <c:pt idx="538">
                  <c:v>42.103999999999999</c:v>
                </c:pt>
                <c:pt idx="539">
                  <c:v>42.1</c:v>
                </c:pt>
                <c:pt idx="540">
                  <c:v>42.094999999999999</c:v>
                </c:pt>
                <c:pt idx="541">
                  <c:v>42.091000000000001</c:v>
                </c:pt>
                <c:pt idx="542">
                  <c:v>42.087000000000003</c:v>
                </c:pt>
                <c:pt idx="543">
                  <c:v>42.082000000000001</c:v>
                </c:pt>
                <c:pt idx="544">
                  <c:v>42.078000000000003</c:v>
                </c:pt>
                <c:pt idx="545">
                  <c:v>42.075000000000003</c:v>
                </c:pt>
                <c:pt idx="546">
                  <c:v>42.07</c:v>
                </c:pt>
                <c:pt idx="547">
                  <c:v>42.066000000000003</c:v>
                </c:pt>
                <c:pt idx="548">
                  <c:v>42.061999999999998</c:v>
                </c:pt>
                <c:pt idx="549">
                  <c:v>42.058</c:v>
                </c:pt>
                <c:pt idx="550">
                  <c:v>42.052999999999997</c:v>
                </c:pt>
                <c:pt idx="551">
                  <c:v>42.048999999999999</c:v>
                </c:pt>
                <c:pt idx="552">
                  <c:v>42.043999999999997</c:v>
                </c:pt>
                <c:pt idx="553">
                  <c:v>42.039000000000001</c:v>
                </c:pt>
                <c:pt idx="554">
                  <c:v>42.034999999999997</c:v>
                </c:pt>
                <c:pt idx="555">
                  <c:v>42.03</c:v>
                </c:pt>
                <c:pt idx="556">
                  <c:v>42.026000000000003</c:v>
                </c:pt>
                <c:pt idx="557">
                  <c:v>42.02</c:v>
                </c:pt>
                <c:pt idx="558">
                  <c:v>42.015999999999998</c:v>
                </c:pt>
                <c:pt idx="559">
                  <c:v>42.011000000000003</c:v>
                </c:pt>
                <c:pt idx="560">
                  <c:v>42.006</c:v>
                </c:pt>
                <c:pt idx="561">
                  <c:v>42</c:v>
                </c:pt>
                <c:pt idx="562">
                  <c:v>41.994999999999997</c:v>
                </c:pt>
                <c:pt idx="563">
                  <c:v>41.988999999999997</c:v>
                </c:pt>
                <c:pt idx="564">
                  <c:v>41.982999999999997</c:v>
                </c:pt>
                <c:pt idx="565">
                  <c:v>41.978000000000002</c:v>
                </c:pt>
                <c:pt idx="566">
                  <c:v>41.972000000000001</c:v>
                </c:pt>
                <c:pt idx="567">
                  <c:v>41.966000000000001</c:v>
                </c:pt>
                <c:pt idx="568">
                  <c:v>41.959000000000003</c:v>
                </c:pt>
                <c:pt idx="569">
                  <c:v>41.954000000000001</c:v>
                </c:pt>
                <c:pt idx="570">
                  <c:v>41.948</c:v>
                </c:pt>
              </c:numCache>
            </c:numRef>
          </c:yVal>
          <c:smooth val="1"/>
          <c:extLst>
            <c:ext xmlns:c16="http://schemas.microsoft.com/office/drawing/2014/chart" uri="{C3380CC4-5D6E-409C-BE32-E72D297353CC}">
              <c16:uniqueId val="{00000004-16DF-4197-B7DF-6CD1D9065666}"/>
            </c:ext>
          </c:extLst>
        </c:ser>
        <c:dLbls>
          <c:showLegendKey val="0"/>
          <c:showVal val="0"/>
          <c:showCatName val="0"/>
          <c:showSerName val="0"/>
          <c:showPercent val="0"/>
          <c:showBubbleSize val="0"/>
        </c:dLbls>
        <c:axId val="-1903002560"/>
        <c:axId val="-1903000384"/>
      </c:scatterChart>
      <c:valAx>
        <c:axId val="-1903002560"/>
        <c:scaling>
          <c:orientation val="minMax"/>
          <c:max val="600"/>
        </c:scaling>
        <c:delete val="0"/>
        <c:axPos val="b"/>
        <c:title>
          <c:tx>
            <c:rich>
              <a:bodyPr/>
              <a:lstStyle/>
              <a:p>
                <a:pPr>
                  <a:defRPr sz="1200" b="1" baseline="0">
                    <a:latin typeface="Times New Roman" pitchFamily="18" charset="0"/>
                    <a:cs typeface="Times New Roman" pitchFamily="18" charset="0"/>
                  </a:defRPr>
                </a:pPr>
                <a:r>
                  <a:rPr lang="en-MY" sz="1000" b="1" baseline="0">
                    <a:latin typeface="Times New Roman" pitchFamily="18" charset="0"/>
                    <a:cs typeface="Times New Roman" pitchFamily="18" charset="0"/>
                  </a:rPr>
                  <a:t>Temperature (°C)</a:t>
                </a:r>
              </a:p>
            </c:rich>
          </c:tx>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903000384"/>
        <c:crosses val="autoZero"/>
        <c:crossBetween val="midCat"/>
      </c:valAx>
      <c:valAx>
        <c:axId val="-1903000384"/>
        <c:scaling>
          <c:orientation val="minMax"/>
          <c:max val="100"/>
        </c:scaling>
        <c:delete val="0"/>
        <c:axPos val="l"/>
        <c:title>
          <c:tx>
            <c:rich>
              <a:bodyPr rot="-5400000" vert="horz"/>
              <a:lstStyle/>
              <a:p>
                <a:pPr>
                  <a:defRPr sz="1000">
                    <a:latin typeface="Times New Roman" pitchFamily="18" charset="0"/>
                    <a:cs typeface="Times New Roman" pitchFamily="18" charset="0"/>
                  </a:defRPr>
                </a:pPr>
                <a:r>
                  <a:rPr lang="en-MY" sz="1000" baseline="0">
                    <a:latin typeface="Times New Roman" pitchFamily="18" charset="0"/>
                    <a:cs typeface="Times New Roman" pitchFamily="18" charset="0"/>
                  </a:rPr>
                  <a:t>Weight (%)</a:t>
                </a:r>
              </a:p>
            </c:rich>
          </c:tx>
          <c:layout>
            <c:manualLayout>
              <c:xMode val="edge"/>
              <c:yMode val="edge"/>
              <c:x val="4.1297715985031073E-3"/>
              <c:y val="0.19191376992510081"/>
            </c:manualLayout>
          </c:layout>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903002560"/>
        <c:crosses val="autoZero"/>
        <c:crossBetween val="midCat"/>
        <c:majorUnit val="20"/>
      </c:valAx>
      <c:spPr>
        <a:ln>
          <a:solidFill>
            <a:schemeClr val="tx1"/>
          </a:solidFill>
        </a:ln>
      </c:spPr>
    </c:plotArea>
    <c:legend>
      <c:legendPos val="r"/>
      <c:layout>
        <c:manualLayout>
          <c:xMode val="edge"/>
          <c:yMode val="edge"/>
          <c:x val="0.16345800524934381"/>
          <c:y val="0.33700313502478857"/>
          <c:w val="0.19912937457896718"/>
          <c:h val="0.3926891951006124"/>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w="6350">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lineChart>
        <c:grouping val="standard"/>
        <c:varyColors val="0"/>
        <c:ser>
          <c:idx val="1"/>
          <c:order val="0"/>
          <c:spPr>
            <a:ln w="25400">
              <a:solidFill>
                <a:schemeClr val="tx1"/>
              </a:solidFill>
            </a:ln>
          </c:spPr>
          <c:marker>
            <c:symbol val="square"/>
            <c:size val="3"/>
            <c:spPr>
              <a:solidFill>
                <a:schemeClr val="tx1"/>
              </a:solidFill>
              <a:ln>
                <a:solidFill>
                  <a:schemeClr val="tx1"/>
                </a:solidFill>
              </a:ln>
            </c:spPr>
          </c:marker>
          <c:errBars>
            <c:errDir val="y"/>
            <c:errBarType val="both"/>
            <c:errValType val="cust"/>
            <c:noEndCap val="0"/>
            <c:plus>
              <c:numRef>
                <c:f>Sheet1!$Y$4:$Y$8</c:f>
                <c:numCache>
                  <c:formatCode>General</c:formatCode>
                  <c:ptCount val="5"/>
                  <c:pt idx="0">
                    <c:v>0.41836976028233835</c:v>
                  </c:pt>
                  <c:pt idx="1">
                    <c:v>1.6552699056733835</c:v>
                  </c:pt>
                  <c:pt idx="2">
                    <c:v>0.32082884808826856</c:v>
                  </c:pt>
                  <c:pt idx="3">
                    <c:v>0.63820456145986137</c:v>
                  </c:pt>
                  <c:pt idx="4">
                    <c:v>2.6587404038598366</c:v>
                  </c:pt>
                </c:numCache>
              </c:numRef>
            </c:plus>
            <c:minus>
              <c:numRef>
                <c:f>Sheet1!$Z$4:$Z$8</c:f>
                <c:numCache>
                  <c:formatCode>General</c:formatCode>
                  <c:ptCount val="5"/>
                  <c:pt idx="0">
                    <c:v>0.24154589371980725</c:v>
                  </c:pt>
                  <c:pt idx="1">
                    <c:v>1.1704525749956662</c:v>
                  </c:pt>
                  <c:pt idx="2">
                    <c:v>0.2268602540834834</c:v>
                  </c:pt>
                  <c:pt idx="3">
                    <c:v>0.31910228072993069</c:v>
                  </c:pt>
                  <c:pt idx="4">
                    <c:v>1.8800133689839502</c:v>
                  </c:pt>
                </c:numCache>
              </c:numRef>
            </c:minus>
          </c:errBars>
          <c:cat>
            <c:numRef>
              <c:f>Sheet1!$W$4:$W$8</c:f>
              <c:numCache>
                <c:formatCode>General</c:formatCode>
                <c:ptCount val="5"/>
                <c:pt idx="0">
                  <c:v>0</c:v>
                </c:pt>
                <c:pt idx="1">
                  <c:v>10</c:v>
                </c:pt>
                <c:pt idx="2">
                  <c:v>20</c:v>
                </c:pt>
                <c:pt idx="3">
                  <c:v>30</c:v>
                </c:pt>
                <c:pt idx="4">
                  <c:v>70</c:v>
                </c:pt>
              </c:numCache>
            </c:numRef>
          </c:cat>
          <c:val>
            <c:numRef>
              <c:f>Sheet1!$X$4:$X$8</c:f>
              <c:numCache>
                <c:formatCode>General</c:formatCode>
                <c:ptCount val="5"/>
                <c:pt idx="0">
                  <c:v>32.850241545893716</c:v>
                </c:pt>
                <c:pt idx="1">
                  <c:v>29.651465233223512</c:v>
                </c:pt>
                <c:pt idx="2">
                  <c:v>26.088929219600725</c:v>
                </c:pt>
                <c:pt idx="3">
                  <c:v>24.636522244838616</c:v>
                </c:pt>
                <c:pt idx="4">
                  <c:v>14.664104278074866</c:v>
                </c:pt>
              </c:numCache>
            </c:numRef>
          </c:val>
          <c:smooth val="0"/>
          <c:extLst>
            <c:ext xmlns:c16="http://schemas.microsoft.com/office/drawing/2014/chart" uri="{C3380CC4-5D6E-409C-BE32-E72D297353CC}">
              <c16:uniqueId val="{00000000-E7C5-47DD-9827-5C08EB4F686E}"/>
            </c:ext>
          </c:extLst>
        </c:ser>
        <c:dLbls>
          <c:showLegendKey val="0"/>
          <c:showVal val="0"/>
          <c:showCatName val="0"/>
          <c:showSerName val="0"/>
          <c:showPercent val="0"/>
          <c:showBubbleSize val="0"/>
        </c:dLbls>
        <c:marker val="1"/>
        <c:smooth val="0"/>
        <c:axId val="-2015216048"/>
        <c:axId val="-1909791376"/>
      </c:lineChart>
      <c:catAx>
        <c:axId val="-2015216048"/>
        <c:scaling>
          <c:orientation val="minMax"/>
        </c:scaling>
        <c:delete val="0"/>
        <c:axPos val="b"/>
        <c:title>
          <c:tx>
            <c:rich>
              <a:bodyPr/>
              <a:lstStyle/>
              <a:p>
                <a:pPr>
                  <a:defRPr sz="1000" baseline="0">
                    <a:latin typeface="Times New Roman" pitchFamily="18" charset="0"/>
                  </a:defRPr>
                </a:pPr>
                <a:r>
                  <a:rPr lang="en-MY" sz="1000" baseline="0">
                    <a:latin typeface="Times New Roman" pitchFamily="18" charset="0"/>
                  </a:rPr>
                  <a:t>Sepiolite content  (phr)</a:t>
                </a:r>
              </a:p>
            </c:rich>
          </c:tx>
          <c:overlay val="0"/>
        </c:title>
        <c:numFmt formatCode="General" sourceLinked="1"/>
        <c:majorTickMark val="none"/>
        <c:minorTickMark val="none"/>
        <c:tickLblPos val="nextTo"/>
        <c:txPr>
          <a:bodyPr/>
          <a:lstStyle/>
          <a:p>
            <a:pPr>
              <a:defRPr sz="1000" baseline="0">
                <a:latin typeface="Times New Roman" pitchFamily="18" charset="0"/>
              </a:defRPr>
            </a:pPr>
            <a:endParaRPr lang="en-US"/>
          </a:p>
        </c:txPr>
        <c:crossAx val="-1909791376"/>
        <c:crosses val="autoZero"/>
        <c:auto val="1"/>
        <c:lblAlgn val="ctr"/>
        <c:lblOffset val="100"/>
        <c:noMultiLvlLbl val="0"/>
      </c:catAx>
      <c:valAx>
        <c:axId val="-1909791376"/>
        <c:scaling>
          <c:orientation val="minMax"/>
        </c:scaling>
        <c:delete val="0"/>
        <c:axPos val="l"/>
        <c:majorGridlines>
          <c:spPr>
            <a:ln>
              <a:noFill/>
            </a:ln>
          </c:spPr>
        </c:majorGridlines>
        <c:title>
          <c:tx>
            <c:rich>
              <a:bodyPr/>
              <a:lstStyle/>
              <a:p>
                <a:pPr>
                  <a:defRPr sz="1000" baseline="0">
                    <a:latin typeface="Times New Roman" pitchFamily="18" charset="0"/>
                  </a:defRPr>
                </a:pPr>
                <a:r>
                  <a:rPr lang="en-MY" sz="1000" baseline="0">
                    <a:latin typeface="Times New Roman" pitchFamily="18" charset="0"/>
                  </a:rPr>
                  <a:t>Linerar rate of burning (mm/min)</a:t>
                </a:r>
              </a:p>
            </c:rich>
          </c:tx>
          <c:overlay val="0"/>
        </c:title>
        <c:numFmt formatCode="General" sourceLinked="1"/>
        <c:majorTickMark val="out"/>
        <c:minorTickMark val="none"/>
        <c:tickLblPos val="nextTo"/>
        <c:txPr>
          <a:bodyPr/>
          <a:lstStyle/>
          <a:p>
            <a:pPr>
              <a:defRPr sz="1000" baseline="0">
                <a:latin typeface="Times New Roman" pitchFamily="18" charset="0"/>
              </a:defRPr>
            </a:pPr>
            <a:endParaRPr lang="en-US"/>
          </a:p>
        </c:txPr>
        <c:crossAx val="-2015216048"/>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86DE58-37C3-4D41-9E89-A715BBDF7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5</Pages>
  <Words>11140</Words>
  <Characters>63501</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4</cp:revision>
  <cp:lastPrinted>2017-03-01T05:33:00Z</cp:lastPrinted>
  <dcterms:created xsi:type="dcterms:W3CDTF">2018-10-12T08:45:00Z</dcterms:created>
  <dcterms:modified xsi:type="dcterms:W3CDTF">2018-10-12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biomaterials-science-and-engineering</vt:lpwstr>
  </property>
  <property fmtid="{D5CDD505-2E9C-101B-9397-08002B2CF9AE}" pid="3" name="Mendeley Recent Style Name 0_1">
    <vt:lpwstr>ACS Biomaterials Science &amp; Engineering</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ritish-dental-journal</vt:lpwstr>
  </property>
  <property fmtid="{D5CDD505-2E9C-101B-9397-08002B2CF9AE}" pid="7" name="Mendeley Recent Style Name 2_1">
    <vt:lpwstr>British Dental Journal</vt:lpwstr>
  </property>
  <property fmtid="{D5CDD505-2E9C-101B-9397-08002B2CF9AE}" pid="8" name="Mendeley Recent Style Id 3_1">
    <vt:lpwstr>http://www.zotero.org/styles/european-polymer-journal</vt:lpwstr>
  </property>
  <property fmtid="{D5CDD505-2E9C-101B-9397-08002B2CF9AE}" pid="9" name="Mendeley Recent Style Name 3_1">
    <vt:lpwstr>European Polymer Journ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ranian-polymer-journal</vt:lpwstr>
  </property>
  <property fmtid="{D5CDD505-2E9C-101B-9397-08002B2CF9AE}" pid="13" name="Mendeley Recent Style Name 5_1">
    <vt:lpwstr>Iranian Polymer Journal</vt:lpwstr>
  </property>
  <property fmtid="{D5CDD505-2E9C-101B-9397-08002B2CF9AE}" pid="14" name="Mendeley Recent Style Id 6_1">
    <vt:lpwstr>http://www.zotero.org/styles/journal-of-biomaterials-science-polymer-edition</vt:lpwstr>
  </property>
  <property fmtid="{D5CDD505-2E9C-101B-9397-08002B2CF9AE}" pid="15" name="Mendeley Recent Style Name 6_1">
    <vt:lpwstr>Journal of Biomaterials Science, Polymer Edition</vt:lpwstr>
  </property>
  <property fmtid="{D5CDD505-2E9C-101B-9397-08002B2CF9AE}" pid="16" name="Mendeley Recent Style Id 7_1">
    <vt:lpwstr>http://www.zotero.org/styles/journal-of-polymer-research</vt:lpwstr>
  </property>
  <property fmtid="{D5CDD505-2E9C-101B-9397-08002B2CF9AE}" pid="17" name="Mendeley Recent Style Name 7_1">
    <vt:lpwstr>Journal of Polymer Research</vt:lpwstr>
  </property>
  <property fmtid="{D5CDD505-2E9C-101B-9397-08002B2CF9AE}" pid="18" name="Mendeley Recent Style Id 8_1">
    <vt:lpwstr>http://www.zotero.org/styles/materials-today</vt:lpwstr>
  </property>
  <property fmtid="{D5CDD505-2E9C-101B-9397-08002B2CF9AE}" pid="19" name="Mendeley Recent Style Name 8_1">
    <vt:lpwstr>Materials Today</vt:lpwstr>
  </property>
  <property fmtid="{D5CDD505-2E9C-101B-9397-08002B2CF9AE}" pid="20" name="Mendeley Recent Style Id 9_1">
    <vt:lpwstr>http://www.zotero.org/styles/polymer-testing</vt:lpwstr>
  </property>
  <property fmtid="{D5CDD505-2E9C-101B-9397-08002B2CF9AE}" pid="21" name="Mendeley Recent Style Name 9_1">
    <vt:lpwstr>Polymer Testing</vt:lpwstr>
  </property>
  <property fmtid="{D5CDD505-2E9C-101B-9397-08002B2CF9AE}" pid="22" name="Mendeley Document_1">
    <vt:lpwstr>True</vt:lpwstr>
  </property>
  <property fmtid="{D5CDD505-2E9C-101B-9397-08002B2CF9AE}" pid="23" name="Mendeley Unique User Id_1">
    <vt:lpwstr>77022309-8e8b-331c-9f52-0308c49f8cb5</vt:lpwstr>
  </property>
  <property fmtid="{D5CDD505-2E9C-101B-9397-08002B2CF9AE}" pid="24" name="Mendeley Citation Style_1">
    <vt:lpwstr>http://www.zotero.org/styles/apa</vt:lpwstr>
  </property>
</Properties>
</file>